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3B37" w:rsidRPr="00124943" w:rsidRDefault="00A43B37" w:rsidP="00A43B37">
      <w:pPr>
        <w:jc w:val="right"/>
        <w:rPr>
          <w:b/>
          <w:sz w:val="44"/>
          <w:szCs w:val="44"/>
        </w:rPr>
      </w:pPr>
      <w:r w:rsidRPr="00124943">
        <w:rPr>
          <w:b/>
          <w:sz w:val="44"/>
          <w:szCs w:val="44"/>
        </w:rPr>
        <w:t xml:space="preserve">NIST </w:t>
      </w:r>
      <w:r>
        <w:rPr>
          <w:b/>
          <w:sz w:val="44"/>
          <w:szCs w:val="44"/>
        </w:rPr>
        <w:t>Special Publication 1500-9r</w:t>
      </w:r>
      <w:r w:rsidR="00CB759D">
        <w:rPr>
          <w:b/>
          <w:sz w:val="44"/>
          <w:szCs w:val="44"/>
        </w:rPr>
        <w:t>1</w:t>
      </w:r>
    </w:p>
    <w:p w:rsidR="00A43B37" w:rsidRDefault="00A43B37" w:rsidP="00A43B37"/>
    <w:p w:rsidR="00A43B37" w:rsidRDefault="00A43B37" w:rsidP="00A43B37"/>
    <w:p w:rsidR="00A43B37" w:rsidRDefault="00A43B37" w:rsidP="00A43B37"/>
    <w:p w:rsidR="00A43B37" w:rsidRDefault="00A43B37" w:rsidP="00A43B37">
      <w:pPr>
        <w:pBdr>
          <w:top w:val="threeDEngrave" w:sz="12" w:space="1" w:color="auto"/>
          <w:bottom w:val="threeDEngrave" w:sz="12" w:space="1" w:color="auto"/>
        </w:pBdr>
        <w:jc w:val="right"/>
        <w:rPr>
          <w:b/>
          <w:sz w:val="44"/>
        </w:rPr>
      </w:pPr>
    </w:p>
    <w:p w:rsidR="00A43B37" w:rsidRPr="00124943" w:rsidRDefault="00A43B37" w:rsidP="00A43B37">
      <w:pPr>
        <w:pBdr>
          <w:top w:val="threeDEngrave" w:sz="12" w:space="1" w:color="auto"/>
          <w:bottom w:val="threeDEngrave" w:sz="12" w:space="1" w:color="auto"/>
        </w:pBdr>
        <w:jc w:val="right"/>
        <w:rPr>
          <w:rFonts w:ascii="arial bold" w:hAnsi="arial bold"/>
          <w:b/>
          <w:sz w:val="52"/>
          <w:szCs w:val="52"/>
        </w:rPr>
      </w:pPr>
      <w:r>
        <w:rPr>
          <w:rFonts w:ascii="arial bold" w:hAnsi="arial bold"/>
          <w:b/>
          <w:sz w:val="52"/>
          <w:szCs w:val="52"/>
        </w:rPr>
        <w:t xml:space="preserve">DRAFT NIST Big Data Interoperability </w:t>
      </w:r>
      <w:r w:rsidRPr="002E48B0">
        <w:rPr>
          <w:rFonts w:ascii="arial bold" w:hAnsi="arial bold"/>
          <w:b/>
          <w:sz w:val="52"/>
          <w:szCs w:val="52"/>
        </w:rPr>
        <w:t>Framework</w:t>
      </w:r>
      <w:r>
        <w:rPr>
          <w:rFonts w:ascii="arial bold" w:hAnsi="arial bold"/>
          <w:b/>
          <w:sz w:val="52"/>
          <w:szCs w:val="52"/>
        </w:rPr>
        <w:t>: Volume 8,</w:t>
      </w:r>
      <w:r w:rsidRPr="00124943">
        <w:rPr>
          <w:rFonts w:ascii="arial bold" w:hAnsi="arial bold"/>
          <w:b/>
          <w:sz w:val="52"/>
          <w:szCs w:val="52"/>
        </w:rPr>
        <w:t xml:space="preserve"> </w:t>
      </w:r>
      <w:r>
        <w:rPr>
          <w:rFonts w:ascii="arial bold" w:hAnsi="arial bold"/>
          <w:b/>
          <w:sz w:val="52"/>
          <w:szCs w:val="52"/>
        </w:rPr>
        <w:t>Reference Architecture Interfaces</w:t>
      </w:r>
    </w:p>
    <w:p w:rsidR="00A43B37" w:rsidRPr="002D66C9" w:rsidRDefault="00A43B37" w:rsidP="00A43B37">
      <w:pPr>
        <w:pBdr>
          <w:top w:val="threeDEngrave" w:sz="12" w:space="1" w:color="auto"/>
          <w:bottom w:val="threeDEngrave" w:sz="12" w:space="1" w:color="auto"/>
        </w:pBdr>
        <w:jc w:val="right"/>
        <w:rPr>
          <w:b/>
          <w:sz w:val="44"/>
        </w:rPr>
      </w:pPr>
    </w:p>
    <w:p w:rsidR="00A43B37" w:rsidRDefault="00A43B37" w:rsidP="00A43B37"/>
    <w:p w:rsidR="00A43B37" w:rsidRDefault="00A43B37" w:rsidP="00A43B37"/>
    <w:p w:rsidR="00A43B37" w:rsidRDefault="00A43B37" w:rsidP="00A43B37">
      <w:pPr>
        <w:spacing w:after="0"/>
        <w:jc w:val="right"/>
        <w:rPr>
          <w:sz w:val="24"/>
        </w:rPr>
      </w:pPr>
    </w:p>
    <w:p w:rsidR="00A43B37" w:rsidRDefault="00A43B37" w:rsidP="00A43B37">
      <w:pPr>
        <w:spacing w:after="0"/>
        <w:jc w:val="right"/>
        <w:rPr>
          <w:sz w:val="24"/>
        </w:rPr>
      </w:pPr>
    </w:p>
    <w:p w:rsidR="00A43B37" w:rsidRPr="006A07FD" w:rsidRDefault="00A43B37" w:rsidP="00A43B37">
      <w:pPr>
        <w:spacing w:after="0"/>
        <w:jc w:val="right"/>
        <w:rPr>
          <w:sz w:val="28"/>
        </w:rPr>
      </w:pPr>
      <w:r w:rsidRPr="006A07FD">
        <w:rPr>
          <w:sz w:val="28"/>
        </w:rPr>
        <w:t xml:space="preserve">NIST Big Data Public </w:t>
      </w:r>
      <w:r>
        <w:rPr>
          <w:sz w:val="28"/>
        </w:rPr>
        <w:t>Working Group</w:t>
      </w:r>
    </w:p>
    <w:p w:rsidR="00A43B37" w:rsidRPr="006A07FD" w:rsidRDefault="00A43B37" w:rsidP="00A43B37">
      <w:pPr>
        <w:spacing w:after="0"/>
        <w:jc w:val="right"/>
        <w:rPr>
          <w:sz w:val="28"/>
        </w:rPr>
      </w:pPr>
      <w:r>
        <w:rPr>
          <w:sz w:val="28"/>
        </w:rPr>
        <w:t xml:space="preserve">Reference Architecture </w:t>
      </w:r>
      <w:r w:rsidRPr="006A07FD">
        <w:rPr>
          <w:sz w:val="28"/>
        </w:rPr>
        <w:t>Subgroup</w:t>
      </w:r>
    </w:p>
    <w:p w:rsidR="00A43B37" w:rsidRDefault="00A43B37" w:rsidP="00A43B37">
      <w:pPr>
        <w:spacing w:after="0"/>
        <w:jc w:val="right"/>
      </w:pPr>
    </w:p>
    <w:p w:rsidR="00A43B37" w:rsidRDefault="00A43B37" w:rsidP="00A43B37"/>
    <w:p w:rsidR="00A43B37" w:rsidRDefault="00A43B37" w:rsidP="00A43B37"/>
    <w:p w:rsidR="00A43B37" w:rsidRDefault="00A43B37" w:rsidP="00A43B37"/>
    <w:p w:rsidR="00A43B37" w:rsidRPr="006A07FD" w:rsidRDefault="00A43B37" w:rsidP="00A43B37">
      <w:pPr>
        <w:spacing w:after="0"/>
        <w:jc w:val="right"/>
        <w:rPr>
          <w:sz w:val="28"/>
        </w:rPr>
      </w:pPr>
      <w:r>
        <w:rPr>
          <w:sz w:val="28"/>
        </w:rPr>
        <w:t>Version 3</w:t>
      </w:r>
    </w:p>
    <w:p w:rsidR="00A43B37" w:rsidRPr="006A07FD" w:rsidRDefault="001453EB" w:rsidP="00A43B37">
      <w:pPr>
        <w:jc w:val="right"/>
        <w:rPr>
          <w:sz w:val="28"/>
        </w:rPr>
      </w:pPr>
      <w:r>
        <w:rPr>
          <w:sz w:val="28"/>
        </w:rPr>
        <w:t>February 25</w:t>
      </w:r>
      <w:r w:rsidR="00A43B37">
        <w:rPr>
          <w:sz w:val="28"/>
        </w:rPr>
        <w:t>, 2019</w:t>
      </w:r>
    </w:p>
    <w:p w:rsidR="00A43B37" w:rsidRDefault="00A43B37" w:rsidP="00A43B37">
      <w:pPr>
        <w:jc w:val="right"/>
        <w:rPr>
          <w:rStyle w:val="Hyperlink"/>
        </w:rPr>
      </w:pPr>
      <w:r w:rsidRPr="00D77FFC">
        <w:t>http://d</w:t>
      </w:r>
      <w:r>
        <w:t xml:space="preserve">x.doi.org/10.6028/--------- </w:t>
      </w:r>
    </w:p>
    <w:p w:rsidR="00A43B37" w:rsidRDefault="00A43B37" w:rsidP="00A43B37">
      <w:pPr>
        <w:jc w:val="right"/>
      </w:pPr>
    </w:p>
    <w:p w:rsidR="00A43B37" w:rsidRDefault="00A43B37" w:rsidP="00A43B37">
      <w:r>
        <w:rPr>
          <w:noProof/>
        </w:rPr>
        <w:drawing>
          <wp:anchor distT="0" distB="0" distL="114300" distR="114300" simplePos="0" relativeHeight="251659264" behindDoc="0" locked="0" layoutInCell="1" allowOverlap="1" wp14:anchorId="2F766D21" wp14:editId="6D4566D9">
            <wp:simplePos x="0" y="0"/>
            <wp:positionH relativeFrom="margin">
              <wp:posOffset>4478655</wp:posOffset>
            </wp:positionH>
            <wp:positionV relativeFrom="paragraph">
              <wp:posOffset>231775</wp:posOffset>
            </wp:positionV>
            <wp:extent cx="1929130" cy="94234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rsidR="00A43B37" w:rsidRDefault="00A43B37" w:rsidP="00A43B37"/>
    <w:p w:rsidR="00A43B37" w:rsidRDefault="00A43B37" w:rsidP="00A43B37">
      <w:pPr>
        <w:sectPr w:rsidR="00A43B37" w:rsidSect="00DC082B">
          <w:footerReference w:type="default" r:id="rId9"/>
          <w:footnotePr>
            <w:numFmt w:val="lowerLetter"/>
          </w:footnotePr>
          <w:endnotePr>
            <w:numFmt w:val="decimal"/>
          </w:endnotePr>
          <w:pgSz w:w="12240" w:h="15840"/>
          <w:pgMar w:top="1440" w:right="1440" w:bottom="1440" w:left="1440" w:header="720" w:footer="720" w:gutter="0"/>
          <w:pgNumType w:fmt="lowerRoman"/>
          <w:cols w:space="720"/>
          <w:docGrid w:linePitch="360"/>
        </w:sectPr>
      </w:pPr>
    </w:p>
    <w:p w:rsidR="00A43B37" w:rsidRDefault="00A43B37" w:rsidP="00A43B37"/>
    <w:p w:rsidR="00A43B37" w:rsidRDefault="00A43B37" w:rsidP="00A43B37">
      <w:pPr>
        <w:spacing w:after="0"/>
        <w:jc w:val="right"/>
        <w:rPr>
          <w:sz w:val="24"/>
        </w:rPr>
      </w:pPr>
    </w:p>
    <w:p w:rsidR="00A43B37" w:rsidRPr="008F1237" w:rsidRDefault="00A43B37" w:rsidP="00A43B37">
      <w:pPr>
        <w:spacing w:after="0"/>
        <w:jc w:val="right"/>
        <w:rPr>
          <w:sz w:val="24"/>
        </w:rPr>
      </w:pPr>
      <w:r w:rsidRPr="008F1237">
        <w:rPr>
          <w:sz w:val="24"/>
        </w:rPr>
        <w:t xml:space="preserve">NIST </w:t>
      </w:r>
      <w:r>
        <w:rPr>
          <w:sz w:val="24"/>
        </w:rPr>
        <w:t>Special Publication 1500-9r</w:t>
      </w:r>
      <w:r w:rsidR="00BA3A67">
        <w:rPr>
          <w:sz w:val="24"/>
        </w:rPr>
        <w:t>1</w:t>
      </w:r>
      <w:bookmarkStart w:id="0" w:name="_GoBack"/>
      <w:bookmarkEnd w:id="0"/>
    </w:p>
    <w:p w:rsidR="00A43B37" w:rsidRPr="008F1237" w:rsidRDefault="00A43B37" w:rsidP="00A43B37">
      <w:pPr>
        <w:spacing w:after="0"/>
        <w:jc w:val="right"/>
        <w:rPr>
          <w:sz w:val="24"/>
        </w:rPr>
      </w:pPr>
      <w:r>
        <w:rPr>
          <w:sz w:val="24"/>
        </w:rPr>
        <w:t>Information Technology Laboratory</w:t>
      </w:r>
    </w:p>
    <w:p w:rsidR="00A43B37" w:rsidRDefault="00A43B37" w:rsidP="00A43B37">
      <w:pPr>
        <w:tabs>
          <w:tab w:val="left" w:pos="4248"/>
        </w:tabs>
        <w:spacing w:after="0"/>
        <w:ind w:left="-72"/>
        <w:jc w:val="right"/>
        <w:rPr>
          <w:sz w:val="24"/>
        </w:rPr>
      </w:pPr>
    </w:p>
    <w:p w:rsidR="00A43B37" w:rsidRPr="008F1237" w:rsidRDefault="00A43B37" w:rsidP="00A43B37">
      <w:pPr>
        <w:tabs>
          <w:tab w:val="left" w:pos="4248"/>
        </w:tabs>
        <w:spacing w:after="0"/>
        <w:ind w:left="-72"/>
        <w:jc w:val="right"/>
        <w:rPr>
          <w:sz w:val="24"/>
        </w:rPr>
      </w:pPr>
    </w:p>
    <w:p w:rsidR="00A43B37" w:rsidRPr="00F672D5" w:rsidRDefault="00A43B37" w:rsidP="00A43B37">
      <w:pPr>
        <w:spacing w:after="0"/>
        <w:ind w:left="-72"/>
        <w:jc w:val="right"/>
        <w:rPr>
          <w:b/>
          <w:sz w:val="44"/>
        </w:rPr>
      </w:pPr>
      <w:r>
        <w:rPr>
          <w:b/>
          <w:sz w:val="44"/>
        </w:rPr>
        <w:t xml:space="preserve">DRAFT </w:t>
      </w:r>
      <w:r w:rsidRPr="002E48B0">
        <w:rPr>
          <w:b/>
          <w:sz w:val="44"/>
        </w:rPr>
        <w:t>NIST Big Data Interoperability Framework</w:t>
      </w:r>
      <w:r>
        <w:rPr>
          <w:b/>
          <w:sz w:val="44"/>
        </w:rPr>
        <w:t>:</w:t>
      </w:r>
    </w:p>
    <w:p w:rsidR="00A43B37" w:rsidRDefault="00A43B37" w:rsidP="00A43B37">
      <w:pPr>
        <w:spacing w:after="0"/>
        <w:ind w:left="-72"/>
        <w:jc w:val="right"/>
        <w:rPr>
          <w:b/>
          <w:sz w:val="44"/>
        </w:rPr>
      </w:pPr>
      <w:r>
        <w:rPr>
          <w:b/>
          <w:sz w:val="44"/>
        </w:rPr>
        <w:t>Volume 8, Reference Architecture Interfaces</w:t>
      </w:r>
    </w:p>
    <w:p w:rsidR="00A43B37" w:rsidRDefault="00A43B37" w:rsidP="00A43B37">
      <w:pPr>
        <w:tabs>
          <w:tab w:val="left" w:pos="4248"/>
        </w:tabs>
        <w:spacing w:after="0"/>
        <w:ind w:left="-72"/>
        <w:jc w:val="right"/>
        <w:rPr>
          <w:sz w:val="24"/>
        </w:rPr>
      </w:pPr>
    </w:p>
    <w:p w:rsidR="00A43B37" w:rsidRPr="0075376A" w:rsidRDefault="00A43B37" w:rsidP="00A43B37">
      <w:pPr>
        <w:spacing w:after="0"/>
        <w:jc w:val="right"/>
        <w:rPr>
          <w:b/>
          <w:sz w:val="36"/>
        </w:rPr>
      </w:pPr>
      <w:r>
        <w:rPr>
          <w:b/>
          <w:sz w:val="36"/>
        </w:rPr>
        <w:t>Version 3</w:t>
      </w:r>
    </w:p>
    <w:p w:rsidR="00A43B37" w:rsidRDefault="00A43B37" w:rsidP="00A43B37">
      <w:pPr>
        <w:spacing w:after="0"/>
        <w:jc w:val="right"/>
        <w:rPr>
          <w:sz w:val="24"/>
        </w:rPr>
      </w:pPr>
    </w:p>
    <w:p w:rsidR="00A43B37" w:rsidRPr="006A07FD" w:rsidRDefault="00A43B37" w:rsidP="00A43B37">
      <w:pPr>
        <w:spacing w:after="0"/>
        <w:jc w:val="right"/>
        <w:rPr>
          <w:sz w:val="28"/>
        </w:rPr>
      </w:pPr>
    </w:p>
    <w:p w:rsidR="00A43B37" w:rsidRDefault="00A43B37" w:rsidP="00A43B37">
      <w:pPr>
        <w:spacing w:after="0"/>
        <w:jc w:val="right"/>
        <w:rPr>
          <w:sz w:val="24"/>
        </w:rPr>
      </w:pPr>
    </w:p>
    <w:p w:rsidR="00A43B37" w:rsidRPr="008F1237" w:rsidRDefault="00A43B37" w:rsidP="00A43B37">
      <w:pPr>
        <w:spacing w:after="0"/>
        <w:jc w:val="right"/>
        <w:rPr>
          <w:sz w:val="24"/>
        </w:rPr>
      </w:pPr>
      <w:r w:rsidRPr="008F1237">
        <w:rPr>
          <w:sz w:val="24"/>
        </w:rPr>
        <w:t xml:space="preserve">NIST Big Data </w:t>
      </w:r>
      <w:r>
        <w:rPr>
          <w:sz w:val="24"/>
        </w:rPr>
        <w:t xml:space="preserve">Public </w:t>
      </w:r>
      <w:r w:rsidRPr="008F1237">
        <w:rPr>
          <w:sz w:val="24"/>
        </w:rPr>
        <w:t>Working Group (NBD-</w:t>
      </w:r>
      <w:r>
        <w:rPr>
          <w:sz w:val="24"/>
        </w:rPr>
        <w:t>P</w:t>
      </w:r>
      <w:r w:rsidRPr="008F1237">
        <w:rPr>
          <w:sz w:val="24"/>
        </w:rPr>
        <w:t>WG)</w:t>
      </w:r>
    </w:p>
    <w:p w:rsidR="00A43B37" w:rsidRPr="008F1237" w:rsidRDefault="00A43B37" w:rsidP="00A43B37">
      <w:pPr>
        <w:spacing w:after="0"/>
        <w:jc w:val="right"/>
        <w:rPr>
          <w:sz w:val="24"/>
        </w:rPr>
      </w:pPr>
      <w:r w:rsidRPr="009A4CDE">
        <w:rPr>
          <w:sz w:val="24"/>
        </w:rPr>
        <w:t xml:space="preserve">Definitions </w:t>
      </w:r>
      <w:r>
        <w:rPr>
          <w:sz w:val="24"/>
        </w:rPr>
        <w:t>and</w:t>
      </w:r>
      <w:r w:rsidRPr="009A4CDE">
        <w:rPr>
          <w:sz w:val="24"/>
        </w:rPr>
        <w:t xml:space="preserve"> Taxonomies Subgroup</w:t>
      </w:r>
    </w:p>
    <w:p w:rsidR="00A43B37" w:rsidRPr="008F1237" w:rsidRDefault="00A43B37" w:rsidP="00A43B37">
      <w:pPr>
        <w:spacing w:after="0"/>
        <w:jc w:val="right"/>
        <w:rPr>
          <w:sz w:val="24"/>
        </w:rPr>
      </w:pPr>
      <w:r w:rsidRPr="008F1237">
        <w:rPr>
          <w:sz w:val="24"/>
        </w:rPr>
        <w:t>National Institute of Standards and Technology</w:t>
      </w:r>
    </w:p>
    <w:p w:rsidR="00A43B37" w:rsidRPr="008F1237" w:rsidRDefault="00A43B37" w:rsidP="00A43B37">
      <w:pPr>
        <w:tabs>
          <w:tab w:val="left" w:pos="4248"/>
        </w:tabs>
        <w:spacing w:after="0"/>
        <w:ind w:left="-72"/>
        <w:jc w:val="right"/>
        <w:rPr>
          <w:sz w:val="24"/>
        </w:rPr>
      </w:pPr>
      <w:r w:rsidRPr="008F1237">
        <w:rPr>
          <w:sz w:val="24"/>
        </w:rPr>
        <w:t>Gaithersburg, MD 20899</w:t>
      </w:r>
    </w:p>
    <w:p w:rsidR="00A43B37" w:rsidRDefault="00A43B37" w:rsidP="00A43B37">
      <w:pPr>
        <w:tabs>
          <w:tab w:val="left" w:pos="4248"/>
        </w:tabs>
        <w:spacing w:after="0"/>
        <w:ind w:left="-72"/>
        <w:jc w:val="right"/>
        <w:rPr>
          <w:sz w:val="24"/>
        </w:rPr>
      </w:pPr>
    </w:p>
    <w:p w:rsidR="00A43B37" w:rsidRDefault="00A43B37" w:rsidP="00A43B37">
      <w:pPr>
        <w:tabs>
          <w:tab w:val="left" w:pos="4248"/>
        </w:tabs>
        <w:spacing w:after="0"/>
        <w:ind w:left="-72"/>
        <w:jc w:val="right"/>
        <w:rPr>
          <w:sz w:val="24"/>
        </w:rPr>
      </w:pPr>
    </w:p>
    <w:p w:rsidR="00A43B37" w:rsidRDefault="00A43B37" w:rsidP="00A43B37">
      <w:pPr>
        <w:tabs>
          <w:tab w:val="left" w:pos="4248"/>
        </w:tabs>
        <w:spacing w:after="0"/>
        <w:ind w:left="-72"/>
        <w:jc w:val="right"/>
        <w:rPr>
          <w:sz w:val="24"/>
        </w:rPr>
      </w:pPr>
    </w:p>
    <w:p w:rsidR="00A43B37" w:rsidRDefault="00A43B37" w:rsidP="00A43B37">
      <w:pPr>
        <w:tabs>
          <w:tab w:val="left" w:pos="4248"/>
        </w:tabs>
        <w:spacing w:after="0"/>
        <w:ind w:left="-72"/>
        <w:jc w:val="right"/>
        <w:rPr>
          <w:sz w:val="24"/>
        </w:rPr>
      </w:pPr>
    </w:p>
    <w:p w:rsidR="00A43B37" w:rsidRDefault="00A43B37" w:rsidP="00A43B37">
      <w:pPr>
        <w:tabs>
          <w:tab w:val="left" w:pos="4248"/>
        </w:tabs>
        <w:spacing w:after="0"/>
        <w:ind w:left="-72"/>
        <w:jc w:val="right"/>
        <w:rPr>
          <w:sz w:val="24"/>
        </w:rPr>
      </w:pPr>
    </w:p>
    <w:p w:rsidR="00A43B37" w:rsidRDefault="00A43B37" w:rsidP="00A43B37">
      <w:pPr>
        <w:tabs>
          <w:tab w:val="left" w:pos="4248"/>
        </w:tabs>
        <w:spacing w:after="0"/>
        <w:ind w:left="-72"/>
        <w:jc w:val="right"/>
        <w:rPr>
          <w:sz w:val="24"/>
        </w:rPr>
      </w:pPr>
      <w:r>
        <w:rPr>
          <w:sz w:val="24"/>
        </w:rPr>
        <w:t>This draft publication is available free of charge from:</w:t>
      </w:r>
    </w:p>
    <w:p w:rsidR="00A43B37" w:rsidRDefault="00A43B37" w:rsidP="00A43B37">
      <w:pPr>
        <w:tabs>
          <w:tab w:val="left" w:pos="4248"/>
        </w:tabs>
        <w:spacing w:after="0"/>
        <w:ind w:left="-72"/>
        <w:jc w:val="right"/>
      </w:pPr>
      <w:r w:rsidRPr="00D77FFC">
        <w:t>http://d</w:t>
      </w:r>
      <w:r>
        <w:t>x.doi.org/10.6028/----------</w:t>
      </w:r>
    </w:p>
    <w:p w:rsidR="00A43B37" w:rsidRPr="008F1237" w:rsidRDefault="00A43B37" w:rsidP="00A43B37">
      <w:pPr>
        <w:tabs>
          <w:tab w:val="left" w:pos="4248"/>
        </w:tabs>
        <w:spacing w:after="0"/>
        <w:ind w:left="-72"/>
        <w:jc w:val="right"/>
        <w:rPr>
          <w:sz w:val="24"/>
        </w:rPr>
      </w:pPr>
    </w:p>
    <w:p w:rsidR="00A43B37" w:rsidRPr="008F1237" w:rsidRDefault="00A43B37" w:rsidP="00A43B37">
      <w:pPr>
        <w:tabs>
          <w:tab w:val="left" w:pos="4248"/>
        </w:tabs>
        <w:spacing w:after="0"/>
        <w:ind w:left="-72"/>
        <w:jc w:val="right"/>
        <w:rPr>
          <w:sz w:val="24"/>
          <w:highlight w:val="yellow"/>
        </w:rPr>
      </w:pPr>
      <w:r>
        <w:rPr>
          <w:sz w:val="24"/>
        </w:rPr>
        <w:t>February 2019</w:t>
      </w:r>
    </w:p>
    <w:p w:rsidR="00A43B37" w:rsidRDefault="00A43B37" w:rsidP="00A43B37">
      <w:pPr>
        <w:tabs>
          <w:tab w:val="left" w:pos="4248"/>
        </w:tabs>
        <w:spacing w:after="0"/>
        <w:ind w:left="-72"/>
        <w:jc w:val="right"/>
        <w:rPr>
          <w:sz w:val="24"/>
        </w:rPr>
      </w:pPr>
    </w:p>
    <w:p w:rsidR="00A43B37" w:rsidRDefault="00A43B37" w:rsidP="00A43B37">
      <w:pPr>
        <w:tabs>
          <w:tab w:val="left" w:pos="4248"/>
        </w:tabs>
        <w:spacing w:after="0"/>
        <w:ind w:left="-72"/>
        <w:jc w:val="right"/>
        <w:rPr>
          <w:sz w:val="24"/>
        </w:rPr>
      </w:pPr>
    </w:p>
    <w:p w:rsidR="00A43B37" w:rsidRPr="008F1237" w:rsidRDefault="00A43B37" w:rsidP="00A43B37">
      <w:pPr>
        <w:tabs>
          <w:tab w:val="left" w:pos="4248"/>
        </w:tabs>
        <w:spacing w:after="0"/>
        <w:ind w:left="-72"/>
        <w:jc w:val="right"/>
        <w:rPr>
          <w:sz w:val="24"/>
        </w:rPr>
      </w:pPr>
    </w:p>
    <w:p w:rsidR="00A43B37" w:rsidRPr="008F1237" w:rsidRDefault="00A43B37" w:rsidP="00A43B37">
      <w:pPr>
        <w:tabs>
          <w:tab w:val="left" w:pos="4248"/>
        </w:tabs>
        <w:spacing w:after="0"/>
        <w:ind w:left="-72"/>
        <w:jc w:val="right"/>
        <w:rPr>
          <w:sz w:val="24"/>
        </w:rPr>
      </w:pPr>
      <w:r>
        <w:rPr>
          <w:noProof/>
        </w:rPr>
        <w:drawing>
          <wp:inline distT="0" distB="0" distL="0" distR="0" wp14:anchorId="1A878733" wp14:editId="5C5A6673">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0"/>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rsidR="00A43B37" w:rsidRDefault="00A43B37" w:rsidP="00A43B37">
      <w:pPr>
        <w:spacing w:after="0"/>
        <w:jc w:val="right"/>
        <w:rPr>
          <w:sz w:val="24"/>
        </w:rPr>
      </w:pPr>
      <w:r>
        <w:rPr>
          <w:sz w:val="24"/>
        </w:rPr>
        <w:t>U. S. Department of Commerce</w:t>
      </w:r>
    </w:p>
    <w:p w:rsidR="00A43B37" w:rsidRDefault="00A43B37" w:rsidP="00A43B37">
      <w:pPr>
        <w:spacing w:after="0"/>
        <w:jc w:val="right"/>
        <w:rPr>
          <w:i/>
          <w:sz w:val="24"/>
        </w:rPr>
      </w:pPr>
      <w:r>
        <w:rPr>
          <w:i/>
          <w:sz w:val="24"/>
        </w:rPr>
        <w:t>Wilbur L. Ross, Jr.</w:t>
      </w:r>
      <w:r w:rsidRPr="00835703">
        <w:rPr>
          <w:i/>
          <w:sz w:val="24"/>
        </w:rPr>
        <w:t>, Secretary</w:t>
      </w:r>
    </w:p>
    <w:p w:rsidR="00A43B37" w:rsidRPr="0092521E" w:rsidRDefault="00A43B37" w:rsidP="00A43B37">
      <w:pPr>
        <w:tabs>
          <w:tab w:val="left" w:pos="4248"/>
        </w:tabs>
        <w:spacing w:after="0"/>
        <w:ind w:left="-72"/>
        <w:jc w:val="right"/>
        <w:rPr>
          <w:i/>
          <w:sz w:val="24"/>
        </w:rPr>
      </w:pPr>
    </w:p>
    <w:p w:rsidR="00A43B37" w:rsidRPr="00E2708B" w:rsidRDefault="00A43B37" w:rsidP="00A43B37">
      <w:pPr>
        <w:spacing w:after="0"/>
        <w:jc w:val="right"/>
        <w:rPr>
          <w:sz w:val="24"/>
        </w:rPr>
      </w:pPr>
      <w:r w:rsidRPr="00E2708B">
        <w:rPr>
          <w:sz w:val="24"/>
        </w:rPr>
        <w:t>National Institute of Standards and Technology</w:t>
      </w:r>
    </w:p>
    <w:p w:rsidR="00A43B37" w:rsidRDefault="00A43B37" w:rsidP="00A43B37">
      <w:pPr>
        <w:spacing w:after="0"/>
        <w:ind w:left="-72"/>
        <w:jc w:val="right"/>
        <w:rPr>
          <w:i/>
          <w:sz w:val="24"/>
        </w:rPr>
      </w:pPr>
      <w:r>
        <w:rPr>
          <w:i/>
          <w:sz w:val="24"/>
        </w:rPr>
        <w:t xml:space="preserve">Dr. </w:t>
      </w:r>
      <w:r w:rsidRPr="008F1181">
        <w:rPr>
          <w:i/>
          <w:sz w:val="24"/>
        </w:rPr>
        <w:t>Walter Copan</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rsidR="00A43B37" w:rsidRPr="005A05EC" w:rsidRDefault="00A43B37" w:rsidP="00A43B37">
      <w:pPr>
        <w:spacing w:after="0"/>
        <w:ind w:left="-72"/>
        <w:jc w:val="right"/>
        <w:rPr>
          <w:sz w:val="24"/>
        </w:rPr>
      </w:pPr>
      <w:r>
        <w:rPr>
          <w:i/>
          <w:sz w:val="24"/>
        </w:rPr>
        <w:t xml:space="preserve"> and NIST </w:t>
      </w:r>
      <w:r w:rsidRPr="00835703">
        <w:rPr>
          <w:i/>
          <w:sz w:val="24"/>
        </w:rPr>
        <w:t>Director</w:t>
      </w:r>
    </w:p>
    <w:p w:rsidR="00A43B37" w:rsidRDefault="00A43B37" w:rsidP="00A43B37">
      <w:pPr>
        <w:spacing w:after="200" w:line="276" w:lineRule="auto"/>
      </w:pPr>
    </w:p>
    <w:p w:rsidR="00A43B37" w:rsidRDefault="00A43B37" w:rsidP="00A43B37">
      <w:pPr>
        <w:sectPr w:rsidR="00A43B37" w:rsidSect="00DC082B">
          <w:footnotePr>
            <w:numFmt w:val="lowerLetter"/>
          </w:footnotePr>
          <w:endnotePr>
            <w:numFmt w:val="decimal"/>
          </w:endnotePr>
          <w:pgSz w:w="12240" w:h="15840"/>
          <w:pgMar w:top="1440" w:right="1440" w:bottom="1440" w:left="1440" w:header="720" w:footer="720" w:gutter="0"/>
          <w:pgNumType w:fmt="lowerRoman"/>
          <w:cols w:space="720"/>
          <w:docGrid w:linePitch="360"/>
        </w:sectPr>
      </w:pPr>
    </w:p>
    <w:p w:rsidR="00A43B37" w:rsidRDefault="00A43B37" w:rsidP="00A43B37"/>
    <w:p w:rsidR="00A43B37" w:rsidRPr="00254A05" w:rsidRDefault="00A43B37" w:rsidP="00A43B37">
      <w:pPr>
        <w:spacing w:after="0"/>
        <w:jc w:val="center"/>
        <w:rPr>
          <w:b/>
        </w:rPr>
      </w:pPr>
      <w:r w:rsidRPr="00254A05">
        <w:rPr>
          <w:b/>
        </w:rPr>
        <w:t xml:space="preserve">National Institute of Standards and Technology </w:t>
      </w:r>
      <w:r>
        <w:rPr>
          <w:b/>
        </w:rPr>
        <w:t>(</w:t>
      </w:r>
      <w:r w:rsidRPr="00254A05">
        <w:rPr>
          <w:b/>
        </w:rPr>
        <w:t>NIST</w:t>
      </w:r>
      <w:r>
        <w:rPr>
          <w:b/>
        </w:rPr>
        <w:t>)</w:t>
      </w:r>
      <w:r w:rsidRPr="00254A05">
        <w:rPr>
          <w:b/>
        </w:rPr>
        <w:t xml:space="preserve"> </w:t>
      </w:r>
      <w:r>
        <w:rPr>
          <w:b/>
        </w:rPr>
        <w:t>Special Publication 1500-9</w:t>
      </w:r>
    </w:p>
    <w:p w:rsidR="00A43B37" w:rsidRDefault="00BA3A67" w:rsidP="00A43B37">
      <w:pPr>
        <w:jc w:val="center"/>
      </w:pPr>
      <w:r>
        <w:rPr>
          <w:noProof/>
        </w:rPr>
        <w:fldChar w:fldCharType="begin"/>
      </w:r>
      <w:r>
        <w:rPr>
          <w:noProof/>
        </w:rPr>
        <w:instrText xml:space="preserve"> NUMPAGES  \* Arabic  \* MERGEFORMAT </w:instrText>
      </w:r>
      <w:r>
        <w:rPr>
          <w:noProof/>
        </w:rPr>
        <w:fldChar w:fldCharType="separate"/>
      </w:r>
      <w:r w:rsidR="001453EB">
        <w:rPr>
          <w:noProof/>
        </w:rPr>
        <w:t>115</w:t>
      </w:r>
      <w:r>
        <w:rPr>
          <w:noProof/>
        </w:rPr>
        <w:fldChar w:fldCharType="end"/>
      </w:r>
      <w:r w:rsidR="00A43B37">
        <w:t xml:space="preserve"> </w:t>
      </w:r>
      <w:r w:rsidR="00A43B37" w:rsidRPr="0099139C">
        <w:t>pages (</w:t>
      </w:r>
      <w:r w:rsidR="001453EB">
        <w:t>February 25</w:t>
      </w:r>
      <w:r w:rsidR="00A43B37">
        <w:t>, 2019</w:t>
      </w:r>
      <w:r w:rsidR="00A43B37" w:rsidRPr="0099139C">
        <w:t>)</w:t>
      </w:r>
    </w:p>
    <w:p w:rsidR="00A43B37" w:rsidRDefault="00A43B37" w:rsidP="00A43B37"/>
    <w:p w:rsidR="00A43B37" w:rsidRPr="00BC0C69" w:rsidRDefault="00A43B37" w:rsidP="00A43B37">
      <w:r w:rsidRPr="00BC0C69">
        <w:t xml:space="preserve">NIST </w:t>
      </w:r>
      <w:r>
        <w:t>Special P</w:t>
      </w:r>
      <w:r w:rsidRPr="00BC0C69">
        <w:t>ublication seri</w:t>
      </w:r>
      <w:r>
        <w:t>es 1500</w:t>
      </w:r>
      <w:r w:rsidRPr="00BC0C69">
        <w:t xml:space="preserve"> is intended to capture external perspectives related to NIST standards, measurement</w:t>
      </w:r>
      <w:r>
        <w:t xml:space="preserve">, and testing-related efforts. </w:t>
      </w:r>
      <w:r w:rsidRPr="00BC0C69">
        <w:t>These external perspectives can come from industry, academia, government, and others. These reports are intended to document external perspectives and do not represent official NIST positions.</w:t>
      </w:r>
    </w:p>
    <w:p w:rsidR="00A43B37" w:rsidRPr="003F1CD6" w:rsidRDefault="00A43B37" w:rsidP="00A43B37"/>
    <w:p w:rsidR="00A43B37" w:rsidRPr="003F1CD6" w:rsidRDefault="00A43B37" w:rsidP="00A43B37">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to describe an experimental procedure or concept adequately. Such identification is not intended to imply recommendation or endorsement by NIST, nor is it intended to imply that the entities, materials, or equipment are necessarily the best available for the purpose. </w:t>
      </w:r>
    </w:p>
    <w:p w:rsidR="00A43B37" w:rsidRPr="003F1CD6" w:rsidRDefault="00A43B37" w:rsidP="00A43B37">
      <w:pPr>
        <w:shd w:val="clear" w:color="auto" w:fill="F2F2F2" w:themeFill="background1" w:themeFillShade="F2"/>
        <w:rPr>
          <w:sz w:val="20"/>
          <w:szCs w:val="20"/>
        </w:rPr>
      </w:pPr>
      <w:r w:rsidRPr="003F1CD6">
        <w:rPr>
          <w:sz w:val="20"/>
          <w:szCs w:val="20"/>
        </w:rPr>
        <w:t>There may be references in this publication to other publications currently under development by NIST in accordance with its assigned statutory responsibilities. The information in this publication, including concepts and</w:t>
      </w:r>
      <w:r>
        <w:rPr>
          <w:sz w:val="20"/>
          <w:szCs w:val="20"/>
        </w:rPr>
        <w:t xml:space="preserve"> methodologies, may be used by f</w:t>
      </w:r>
      <w:r w:rsidRPr="003F1CD6">
        <w:rPr>
          <w:sz w:val="20"/>
          <w:szCs w:val="20"/>
        </w:rPr>
        <w:t>ederal agencies even before the completion of such companion publications. Thus, until each publication is completed, current requirements, guidelines, and procedures, where they exist, remain operative. For pla</w:t>
      </w:r>
      <w:r>
        <w:rPr>
          <w:sz w:val="20"/>
          <w:szCs w:val="20"/>
        </w:rPr>
        <w:t>nning and transition purposes, f</w:t>
      </w:r>
      <w:r w:rsidRPr="003F1CD6">
        <w:rPr>
          <w:sz w:val="20"/>
          <w:szCs w:val="20"/>
        </w:rPr>
        <w:t xml:space="preserve">ederal agencies may wish to closely follow the development of these new publications by NIST. </w:t>
      </w:r>
    </w:p>
    <w:p w:rsidR="00A43B37" w:rsidRPr="003F1CD6" w:rsidRDefault="00A43B37" w:rsidP="00A43B37">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1" w:history="1">
        <w:r w:rsidRPr="00384652">
          <w:rPr>
            <w:rStyle w:val="Hyperlink"/>
            <w:sz w:val="20"/>
            <w:szCs w:val="20"/>
          </w:rPr>
          <w:t>http://www.nist.gov/publication-portal.cfm</w:t>
        </w:r>
      </w:hyperlink>
      <w:r w:rsidRPr="00384652">
        <w:rPr>
          <w:rStyle w:val="Hyperlink"/>
          <w:sz w:val="20"/>
          <w:szCs w:val="20"/>
        </w:rPr>
        <w:t>.</w:t>
      </w:r>
    </w:p>
    <w:p w:rsidR="00A43B37" w:rsidRPr="003F1CD6" w:rsidRDefault="00A43B37" w:rsidP="00A43B37"/>
    <w:p w:rsidR="00A43B37" w:rsidRDefault="00A43B37" w:rsidP="00A43B37"/>
    <w:p w:rsidR="00A43B37" w:rsidRPr="00384652" w:rsidRDefault="00A43B37" w:rsidP="00A43B37">
      <w:pPr>
        <w:spacing w:after="0"/>
        <w:jc w:val="center"/>
        <w:rPr>
          <w:rFonts w:ascii="Arial" w:hAnsi="Arial" w:cs="Arial"/>
          <w:b/>
        </w:rPr>
      </w:pPr>
    </w:p>
    <w:p w:rsidR="00A43B37" w:rsidRDefault="00A43B37" w:rsidP="00A43B37">
      <w:pPr>
        <w:spacing w:after="0"/>
        <w:jc w:val="center"/>
        <w:rPr>
          <w:rFonts w:ascii="Arial" w:hAnsi="Arial" w:cs="Arial"/>
          <w:b/>
        </w:rPr>
      </w:pPr>
    </w:p>
    <w:p w:rsidR="00A43B37" w:rsidRDefault="00A43B37" w:rsidP="00A43B37">
      <w:pPr>
        <w:spacing w:after="0"/>
        <w:jc w:val="center"/>
        <w:rPr>
          <w:rFonts w:ascii="Arial" w:hAnsi="Arial" w:cs="Arial"/>
          <w:b/>
        </w:rPr>
      </w:pPr>
      <w:r w:rsidRPr="00384652">
        <w:rPr>
          <w:rFonts w:ascii="Arial" w:hAnsi="Arial" w:cs="Arial"/>
          <w:b/>
        </w:rPr>
        <w:t>Comments on this publication may be submitted to Wo Chang</w:t>
      </w:r>
    </w:p>
    <w:p w:rsidR="00A43B37" w:rsidRPr="00384652" w:rsidRDefault="00A43B37" w:rsidP="00A43B37">
      <w:pPr>
        <w:spacing w:after="0"/>
        <w:jc w:val="center"/>
        <w:rPr>
          <w:rFonts w:ascii="Arial" w:hAnsi="Arial" w:cs="Arial"/>
          <w:b/>
        </w:rPr>
      </w:pPr>
    </w:p>
    <w:p w:rsidR="00A43B37" w:rsidRPr="00384652" w:rsidRDefault="00A43B37" w:rsidP="00A43B37">
      <w:pPr>
        <w:spacing w:after="0"/>
        <w:jc w:val="center"/>
        <w:rPr>
          <w:rFonts w:ascii="Arial" w:hAnsi="Arial" w:cs="Arial"/>
          <w:sz w:val="20"/>
          <w:szCs w:val="20"/>
        </w:rPr>
      </w:pPr>
      <w:r w:rsidRPr="00384652">
        <w:rPr>
          <w:rFonts w:ascii="Arial" w:hAnsi="Arial" w:cs="Arial"/>
          <w:sz w:val="20"/>
          <w:szCs w:val="20"/>
        </w:rPr>
        <w:t>National Institute of Standards and Technology</w:t>
      </w:r>
    </w:p>
    <w:p w:rsidR="00A43B37" w:rsidRPr="00384652" w:rsidRDefault="00A43B37" w:rsidP="00A43B37">
      <w:pPr>
        <w:spacing w:after="0"/>
        <w:jc w:val="center"/>
        <w:rPr>
          <w:rFonts w:ascii="Arial" w:hAnsi="Arial" w:cs="Arial"/>
          <w:sz w:val="20"/>
          <w:szCs w:val="20"/>
        </w:rPr>
      </w:pPr>
      <w:r w:rsidRPr="00384652">
        <w:rPr>
          <w:rFonts w:ascii="Arial" w:hAnsi="Arial" w:cs="Arial"/>
          <w:sz w:val="20"/>
          <w:szCs w:val="20"/>
        </w:rPr>
        <w:t>Attn: Wo Chang</w:t>
      </w:r>
      <w:r>
        <w:rPr>
          <w:rFonts w:ascii="Arial" w:hAnsi="Arial" w:cs="Arial"/>
          <w:sz w:val="20"/>
          <w:szCs w:val="20"/>
        </w:rPr>
        <w:t xml:space="preserve">, </w:t>
      </w:r>
      <w:r w:rsidRPr="00384652">
        <w:rPr>
          <w:rFonts w:ascii="Arial" w:hAnsi="Arial" w:cs="Arial"/>
          <w:sz w:val="20"/>
          <w:szCs w:val="20"/>
        </w:rPr>
        <w:t>Information Technology Laboratory</w:t>
      </w:r>
    </w:p>
    <w:p w:rsidR="00A43B37" w:rsidRPr="00384652" w:rsidRDefault="00A43B37" w:rsidP="00A43B37">
      <w:pPr>
        <w:spacing w:after="0"/>
        <w:jc w:val="center"/>
        <w:rPr>
          <w:rFonts w:ascii="Arial" w:hAnsi="Arial" w:cs="Arial"/>
          <w:sz w:val="20"/>
          <w:szCs w:val="20"/>
        </w:rPr>
      </w:pPr>
      <w:r w:rsidRPr="00384652">
        <w:rPr>
          <w:rFonts w:ascii="Arial" w:hAnsi="Arial" w:cs="Arial"/>
          <w:sz w:val="20"/>
          <w:szCs w:val="20"/>
        </w:rPr>
        <w:t>100 Bureau Drive (Mail Stop 8900) Gaithersburg, MD 20899-8930</w:t>
      </w:r>
    </w:p>
    <w:p w:rsidR="00A43B37" w:rsidRPr="003F1CD6" w:rsidRDefault="00A43B37" w:rsidP="00A43B37">
      <w:pPr>
        <w:spacing w:after="0"/>
        <w:jc w:val="center"/>
        <w:rPr>
          <w:rFonts w:ascii="Arial" w:hAnsi="Arial" w:cs="Arial"/>
          <w:sz w:val="20"/>
          <w:szCs w:val="20"/>
        </w:rPr>
      </w:pPr>
      <w:r w:rsidRPr="00384652">
        <w:rPr>
          <w:rFonts w:ascii="Arial" w:hAnsi="Arial" w:cs="Arial"/>
          <w:sz w:val="20"/>
          <w:szCs w:val="20"/>
        </w:rPr>
        <w:t xml:space="preserve">Email: </w:t>
      </w:r>
      <w:hyperlink r:id="rId12" w:history="1">
        <w:r>
          <w:rPr>
            <w:rStyle w:val="Hyperlink"/>
          </w:rPr>
          <w:t>SP1500comments@nist.gov</w:t>
        </w:r>
      </w:hyperlink>
    </w:p>
    <w:p w:rsidR="00A43B37" w:rsidRDefault="00A43B37" w:rsidP="00A43B37"/>
    <w:p w:rsidR="00A43B37" w:rsidRDefault="00A43B37" w:rsidP="00A43B37"/>
    <w:p w:rsidR="00A43B37" w:rsidRDefault="00A43B37" w:rsidP="00A43B37">
      <w:pPr>
        <w:spacing w:after="200" w:line="276" w:lineRule="auto"/>
      </w:pPr>
      <w:r>
        <w:br w:type="page"/>
      </w:r>
    </w:p>
    <w:p w:rsidR="00A43B37" w:rsidRDefault="00A43B37" w:rsidP="00A43B37">
      <w:pPr>
        <w:pStyle w:val="BDOtherTitles"/>
      </w:pPr>
      <w:r>
        <w:lastRenderedPageBreak/>
        <w:t>Reports on Computer Systems Technology</w:t>
      </w:r>
    </w:p>
    <w:p w:rsidR="00A43B37" w:rsidRDefault="00A43B37" w:rsidP="00A43B37">
      <w:r>
        <w:t xml:space="preserve">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ecurity-related information in federal information systems. </w:t>
      </w:r>
      <w:r w:rsidRPr="00ED5140">
        <w:t>This document reports on ITL’s research, guidance, and outreach efforts in Information Technology and its collaborative activities with industry, government, and academic organizations.</w:t>
      </w:r>
    </w:p>
    <w:p w:rsidR="00A43B37" w:rsidRDefault="00A43B37" w:rsidP="00A43B37"/>
    <w:p w:rsidR="00A43B37" w:rsidRDefault="00A43B37" w:rsidP="00A43B37"/>
    <w:p w:rsidR="00A43B37" w:rsidRDefault="00A43B37" w:rsidP="00A43B37">
      <w:pPr>
        <w:pStyle w:val="BDOtherTitles"/>
      </w:pPr>
      <w:r>
        <w:t>Abstract</w:t>
      </w:r>
    </w:p>
    <w:p w:rsidR="00A43B37" w:rsidRDefault="00A43B37" w:rsidP="00A43B37">
      <w:r>
        <w:t xml:space="preserve">This document summarizes interfaces that are instrumental for the interaction with Clouds, Containers, and </w:t>
      </w:r>
      <w:proofErr w:type="gramStart"/>
      <w:r>
        <w:t>High Performance</w:t>
      </w:r>
      <w:proofErr w:type="gramEnd"/>
      <w:r>
        <w:t xml:space="preserve"> Computing (HPC) systems to manage virtual clusters to support the NIST Big Data Reference Architecture (NBDRA). The REpresentational State Transfer (REST) paradigm is used to define these interfaces, allowing easy integration and adoption by a wide variety of frameworks.</w:t>
      </w:r>
    </w:p>
    <w:p w:rsidR="00A43B37" w:rsidRDefault="00A43B37" w:rsidP="00A43B37">
      <w:r>
        <w:t xml:space="preserve">Big Data is a term used to describe extensive datasets, primarily in the characteristics of volume, variety, velocity, and/or variability. While opportunities exist with Big Data, the data characteristics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sidRPr="008F2AFF">
        <w:rPr>
          <w:i/>
        </w:rPr>
        <w:t>NIST Big Data Interoperability Framework (NBDIF)</w:t>
      </w:r>
      <w:r>
        <w:t xml:space="preserve"> series of volumes. This volume, Volume 8, uses the work performed by the NBD-PWG to identify objects instrumental for the NIST Big Data Reference Architecture (NBDRA) which is introduced in the </w:t>
      </w:r>
      <w:r w:rsidRPr="00B51538">
        <w:rPr>
          <w:i/>
        </w:rPr>
        <w:t>NBDIF: Volume 6</w:t>
      </w:r>
      <w:r w:rsidRPr="00992A55">
        <w:t>,</w:t>
      </w:r>
      <w:r w:rsidRPr="008F2AFF">
        <w:rPr>
          <w:i/>
        </w:rPr>
        <w:t xml:space="preserve"> Reference Architecture</w:t>
      </w:r>
      <w:r>
        <w:t>.</w:t>
      </w:r>
    </w:p>
    <w:p w:rsidR="00A43B37" w:rsidRDefault="00A43B37" w:rsidP="00A43B37"/>
    <w:p w:rsidR="00A43B37" w:rsidRDefault="00A43B37" w:rsidP="00A43B37"/>
    <w:p w:rsidR="00A43B37" w:rsidRDefault="00A43B37" w:rsidP="00A43B37">
      <w:pPr>
        <w:pStyle w:val="BDOtherTitles"/>
      </w:pPr>
      <w:r>
        <w:t>Keywords</w:t>
      </w:r>
    </w:p>
    <w:p w:rsidR="00A43B37" w:rsidRDefault="00A43B37" w:rsidP="00A43B37">
      <w:r w:rsidRPr="008A7970">
        <w:t>Adoption</w:t>
      </w:r>
      <w:r>
        <w:t>;</w:t>
      </w:r>
      <w:r w:rsidRPr="008A7970">
        <w:t xml:space="preserve"> barriers</w:t>
      </w:r>
      <w:r>
        <w:t>;</w:t>
      </w:r>
      <w:r w:rsidRPr="008A7970">
        <w:t xml:space="preserve"> </w:t>
      </w:r>
      <w:r>
        <w:t xml:space="preserve">implementation; interfaces; </w:t>
      </w:r>
      <w:r w:rsidRPr="008A7970">
        <w:t>market maturity</w:t>
      </w:r>
      <w:r>
        <w:t>;</w:t>
      </w:r>
      <w:r w:rsidRPr="008A7970">
        <w:t xml:space="preserve"> </w:t>
      </w:r>
      <w:r>
        <w:t xml:space="preserve">organizational maturity; </w:t>
      </w:r>
      <w:r w:rsidRPr="008A7970">
        <w:t>project maturity</w:t>
      </w:r>
      <w:r>
        <w:t>;</w:t>
      </w:r>
      <w:r w:rsidRPr="008A7970">
        <w:t xml:space="preserve"> system modernization</w:t>
      </w:r>
      <w:r>
        <w:t>.</w:t>
      </w:r>
    </w:p>
    <w:p w:rsidR="00A43B37" w:rsidRDefault="00A43B37" w:rsidP="00A43B37"/>
    <w:p w:rsidR="00A43B37" w:rsidRDefault="00A43B37" w:rsidP="00A43B37"/>
    <w:p w:rsidR="00A43B37" w:rsidRDefault="00A43B37" w:rsidP="00A43B37">
      <w:pPr>
        <w:spacing w:after="200" w:line="276" w:lineRule="auto"/>
      </w:pPr>
      <w:r>
        <w:br w:type="page"/>
      </w:r>
    </w:p>
    <w:p w:rsidR="00A43B37" w:rsidRDefault="00A43B37" w:rsidP="00A43B37">
      <w:pPr>
        <w:pStyle w:val="BDOtherTitles"/>
      </w:pPr>
      <w:r>
        <w:lastRenderedPageBreak/>
        <w:t>Acknowledgements</w:t>
      </w:r>
    </w:p>
    <w:p w:rsidR="00A43B37" w:rsidRDefault="00A43B37" w:rsidP="00A43B37">
      <w:r w:rsidRPr="00615234">
        <w:t xml:space="preserve">This document reflects the contributions and discussions by the membership of the NBD-PWG, cochaired by Wo Chang </w:t>
      </w:r>
      <w:r>
        <w:t>(</w:t>
      </w:r>
      <w:r w:rsidRPr="00615234">
        <w:t>NIST ITL</w:t>
      </w:r>
      <w:r>
        <w:t xml:space="preserve">), Bob Marcus (ET-Strategies), and Chaitan Baru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Natasha Balac (</w:t>
      </w:r>
      <w:r w:rsidRPr="00991F79">
        <w:t>San Diego Supercomputer Center</w:t>
      </w:r>
      <w:r>
        <w:t xml:space="preserve">), and Eugene Luster (R2AD) for the Definitions and Taxonomies Subgroup; Geoffrey Fox (Indiana University) and </w:t>
      </w:r>
      <w:r w:rsidRPr="00076815">
        <w:t xml:space="preserve">Tsegereda Beyene (Cisco Systems) </w:t>
      </w:r>
      <w:r>
        <w:t xml:space="preserve">for the Use Cases and Requirements Subgroup; Arnab Roy (Fujitsu), Mark Underwood (Krypton Brothers; Synchrony Financial), and </w:t>
      </w:r>
      <w:r w:rsidRPr="00161808">
        <w:t>Akhil Manchanda (GE</w:t>
      </w:r>
      <w:r>
        <w:t xml:space="preserve">) for the Security and Privacy Subgroup; David Boyd (InCadence Strategic Solutions), Orit Levin (Microsoft), </w:t>
      </w:r>
      <w:r w:rsidRPr="002F7836">
        <w:t>Don Krapohl (Augmented Intelli</w:t>
      </w:r>
      <w:r>
        <w:t>gence), and James Ketner (AT&amp;T) for the Reference Architecture Subgroup; and Russell Reinsch (Center for Government Interoperability), David Boyd (InCadence Strategic Solutions), Carl Buffington (Vistronix), and Dan McClary (Oracle), for the Standards Roadmap Subgroup.</w:t>
      </w:r>
    </w:p>
    <w:p w:rsidR="00A43B37" w:rsidRDefault="00A43B37" w:rsidP="00A43B37">
      <w:r>
        <w:t xml:space="preserve">The editors for this document were the following: </w:t>
      </w:r>
    </w:p>
    <w:p w:rsidR="00A43B37" w:rsidRDefault="00A43B37" w:rsidP="00A43B37">
      <w:pPr>
        <w:pStyle w:val="BDTextBulletList"/>
      </w:pPr>
      <w:r w:rsidRPr="00856BEA">
        <w:rPr>
          <w:b/>
          <w:i/>
        </w:rPr>
        <w:t>Version 1</w:t>
      </w:r>
      <w:r>
        <w:t>: This volume resulted from Stage 2 work and was not part of the Version 1 scope.</w:t>
      </w:r>
    </w:p>
    <w:p w:rsidR="00A43B37" w:rsidRDefault="00A43B37" w:rsidP="00A43B37">
      <w:pPr>
        <w:pStyle w:val="BDTextBulletList"/>
      </w:pPr>
      <w:r w:rsidRPr="00856BEA">
        <w:rPr>
          <w:b/>
          <w:i/>
        </w:rPr>
        <w:t>Version 2</w:t>
      </w:r>
      <w:r>
        <w:t xml:space="preserve">: </w:t>
      </w:r>
      <w:r w:rsidRPr="00E92A3F">
        <w:t>Gregor von</w:t>
      </w:r>
      <w:r>
        <w:t xml:space="preserve"> Laszewski (Indiana University) and Wo Chang (NIST).</w:t>
      </w:r>
    </w:p>
    <w:p w:rsidR="00A43B37" w:rsidRDefault="00A43B37" w:rsidP="00A43B37">
      <w:pPr>
        <w:pStyle w:val="BDTextBulletList"/>
      </w:pPr>
      <w:r>
        <w:rPr>
          <w:b/>
          <w:i/>
        </w:rPr>
        <w:t>Version3</w:t>
      </w:r>
      <w:r w:rsidRPr="00D77FFC">
        <w:t>:</w:t>
      </w:r>
      <w:r>
        <w:t xml:space="preserve"> </w:t>
      </w:r>
      <w:r w:rsidRPr="00E92A3F">
        <w:t>Gregor von</w:t>
      </w:r>
      <w:r>
        <w:t xml:space="preserve"> Laszewski (Indiana University) and Wo Chang (NIST).</w:t>
      </w:r>
    </w:p>
    <w:p w:rsidR="00A43B37" w:rsidRDefault="00A43B37" w:rsidP="00A43B37">
      <w:r w:rsidRPr="00226C08">
        <w:t xml:space="preserve">Laurie Aldape (Energetics Incorporated) </w:t>
      </w:r>
      <w:r>
        <w:t>and Elizabeth Lennon (NIST) provided editorial assistance</w:t>
      </w:r>
      <w:r w:rsidRPr="00226C08">
        <w:t xml:space="preserve"> across all NBDIF </w:t>
      </w:r>
      <w:r>
        <w:t>volumes</w:t>
      </w:r>
      <w:r w:rsidRPr="00226C08">
        <w:t>.</w:t>
      </w:r>
    </w:p>
    <w:p w:rsidR="00A43B37" w:rsidRPr="00615234" w:rsidRDefault="00A43B37" w:rsidP="00A43B37">
      <w:r w:rsidRPr="00615234">
        <w:t xml:space="preserve">NIST </w:t>
      </w:r>
      <w:r w:rsidRPr="0036530E">
        <w:t>SP</w:t>
      </w:r>
      <w:r>
        <w:t xml:space="preserve"> </w:t>
      </w:r>
      <w:r w:rsidRPr="0036530E">
        <w:t>1500-</w:t>
      </w:r>
      <w:r>
        <w:t>9</w:t>
      </w:r>
      <w:r w:rsidRPr="00615234">
        <w:t xml:space="preserve">, </w:t>
      </w:r>
      <w:r>
        <w:t xml:space="preserve">Draft NIST Big Data Interoperability Framework: Volume 8, Reference Architecture Interfaces, </w:t>
      </w:r>
      <w:r w:rsidRPr="00615234">
        <w:t xml:space="preserve">Version 2 has been collaboratively authored by the NBD-PWG. As of the date of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w:t>
      </w:r>
      <w:r>
        <w:t xml:space="preserve">Census, </w:t>
      </w:r>
      <w:r w:rsidRPr="00615234">
        <w:t>Health and Human Services, Homeland Security, Transportation, Treasury, and Veterans Affairs.</w:t>
      </w:r>
    </w:p>
    <w:p w:rsidR="00A43B37" w:rsidRDefault="00A43B37" w:rsidP="00A43B37">
      <w:r w:rsidRPr="00615234">
        <w:t>NIST would like to acknowledge the specific contributions</w:t>
      </w:r>
      <w:r w:rsidRPr="00DC082B">
        <w:rPr>
          <w:rStyle w:val="FootnoteReference"/>
          <w:vertAlign w:val="superscript"/>
        </w:rPr>
        <w:footnoteReference w:id="1"/>
      </w:r>
      <w:r w:rsidRPr="00615234">
        <w:t xml:space="preserve"> to this volume</w:t>
      </w:r>
      <w:r>
        <w:t>,</w:t>
      </w:r>
      <w:r w:rsidRPr="00615234">
        <w:t xml:space="preserve"> </w:t>
      </w:r>
      <w:r>
        <w:t xml:space="preserve">during Version 1, Version 2, and/or Version 3 activities, </w:t>
      </w:r>
      <w:r w:rsidRPr="00615234">
        <w:t>by the following NBD-PWG members</w:t>
      </w:r>
      <w:r>
        <w:t>:</w:t>
      </w:r>
    </w:p>
    <w:tbl>
      <w:tblPr>
        <w:tblW w:w="0" w:type="auto"/>
        <w:tblLook w:val="04A0" w:firstRow="1" w:lastRow="0" w:firstColumn="1" w:lastColumn="0" w:noHBand="0" w:noVBand="1"/>
      </w:tblPr>
      <w:tblGrid>
        <w:gridCol w:w="5508"/>
        <w:gridCol w:w="3150"/>
      </w:tblGrid>
      <w:tr w:rsidR="00DC082B" w:rsidRPr="005235F9" w:rsidTr="00DC082B">
        <w:tc>
          <w:tcPr>
            <w:tcW w:w="5508" w:type="dxa"/>
          </w:tcPr>
          <w:p w:rsidR="00DC082B" w:rsidRPr="00D14A10" w:rsidRDefault="00DC082B" w:rsidP="00A43B37">
            <w:pPr>
              <w:spacing w:after="0"/>
              <w:rPr>
                <w:b/>
                <w:sz w:val="20"/>
                <w:szCs w:val="20"/>
              </w:rPr>
            </w:pPr>
            <w:r w:rsidRPr="00B5607C">
              <w:rPr>
                <w:b/>
                <w:noProof/>
                <w:sz w:val="20"/>
                <w:szCs w:val="20"/>
              </w:rPr>
              <w:t>Wo</w:t>
            </w:r>
            <w:r w:rsidRPr="00D14A10">
              <w:rPr>
                <w:b/>
                <w:sz w:val="20"/>
                <w:szCs w:val="20"/>
              </w:rPr>
              <w:t xml:space="preserve"> </w:t>
            </w:r>
            <w:r w:rsidRPr="00B5607C">
              <w:rPr>
                <w:b/>
                <w:noProof/>
                <w:sz w:val="20"/>
                <w:szCs w:val="20"/>
              </w:rPr>
              <w:t>Chang</w:t>
            </w:r>
          </w:p>
          <w:p w:rsidR="00DC082B" w:rsidRPr="00D14A10" w:rsidRDefault="00DC082B" w:rsidP="00A43B37">
            <w:pPr>
              <w:spacing w:after="100"/>
              <w:rPr>
                <w:i/>
                <w:sz w:val="20"/>
                <w:szCs w:val="20"/>
              </w:rPr>
            </w:pPr>
            <w:r w:rsidRPr="00B5607C">
              <w:rPr>
                <w:i/>
                <w:noProof/>
                <w:sz w:val="20"/>
                <w:szCs w:val="20"/>
              </w:rPr>
              <w:t>National Institute of Standard</w:t>
            </w:r>
            <w:r>
              <w:rPr>
                <w:i/>
                <w:noProof/>
                <w:sz w:val="20"/>
                <w:szCs w:val="20"/>
              </w:rPr>
              <w:t xml:space="preserve"> and Technology</w:t>
            </w:r>
          </w:p>
          <w:p w:rsidR="00DC082B" w:rsidRPr="00D14A10" w:rsidRDefault="00DC082B" w:rsidP="00A43B37">
            <w:pPr>
              <w:spacing w:after="0"/>
              <w:rPr>
                <w:b/>
                <w:sz w:val="20"/>
                <w:szCs w:val="20"/>
              </w:rPr>
            </w:pPr>
            <w:r w:rsidRPr="00B5607C">
              <w:rPr>
                <w:b/>
                <w:noProof/>
                <w:sz w:val="20"/>
                <w:szCs w:val="20"/>
              </w:rPr>
              <w:t>Geoffrey C.</w:t>
            </w:r>
            <w:r w:rsidRPr="00D14A10">
              <w:rPr>
                <w:b/>
                <w:sz w:val="20"/>
                <w:szCs w:val="20"/>
              </w:rPr>
              <w:t xml:space="preserve"> </w:t>
            </w:r>
            <w:r w:rsidRPr="00B5607C">
              <w:rPr>
                <w:b/>
                <w:noProof/>
                <w:sz w:val="20"/>
                <w:szCs w:val="20"/>
              </w:rPr>
              <w:t>Fox</w:t>
            </w:r>
          </w:p>
          <w:p w:rsidR="00DC082B" w:rsidRPr="00D14A10" w:rsidRDefault="00DC082B" w:rsidP="00A43B37">
            <w:pPr>
              <w:spacing w:after="100"/>
              <w:rPr>
                <w:i/>
                <w:sz w:val="20"/>
                <w:szCs w:val="20"/>
              </w:rPr>
            </w:pPr>
            <w:r w:rsidRPr="00B5607C">
              <w:rPr>
                <w:i/>
                <w:noProof/>
                <w:sz w:val="20"/>
                <w:szCs w:val="20"/>
              </w:rPr>
              <w:t>Indiana University</w:t>
            </w:r>
          </w:p>
          <w:p w:rsidR="00DC082B" w:rsidRPr="00D14A10" w:rsidRDefault="00DC082B" w:rsidP="00A43B37">
            <w:pPr>
              <w:spacing w:after="0"/>
              <w:rPr>
                <w:b/>
                <w:sz w:val="20"/>
                <w:szCs w:val="20"/>
              </w:rPr>
            </w:pPr>
            <w:r w:rsidRPr="00B5607C">
              <w:rPr>
                <w:b/>
                <w:noProof/>
                <w:sz w:val="20"/>
                <w:szCs w:val="20"/>
              </w:rPr>
              <w:t>Pratik</w:t>
            </w:r>
            <w:r w:rsidRPr="00D14A10">
              <w:rPr>
                <w:b/>
                <w:sz w:val="20"/>
                <w:szCs w:val="20"/>
              </w:rPr>
              <w:t xml:space="preserve"> </w:t>
            </w:r>
            <w:r w:rsidRPr="00B5607C">
              <w:rPr>
                <w:b/>
                <w:noProof/>
                <w:sz w:val="20"/>
                <w:szCs w:val="20"/>
              </w:rPr>
              <w:t>Thakkar</w:t>
            </w:r>
          </w:p>
          <w:p w:rsidR="00DC082B" w:rsidRPr="00D14A10" w:rsidRDefault="00DC082B" w:rsidP="00A43B37">
            <w:pPr>
              <w:spacing w:after="100"/>
              <w:rPr>
                <w:i/>
                <w:sz w:val="20"/>
                <w:szCs w:val="20"/>
              </w:rPr>
            </w:pPr>
            <w:r w:rsidRPr="00B5607C">
              <w:rPr>
                <w:i/>
                <w:noProof/>
                <w:sz w:val="20"/>
                <w:szCs w:val="20"/>
              </w:rPr>
              <w:t>Philips</w:t>
            </w:r>
          </w:p>
          <w:p w:rsidR="00DC082B" w:rsidRPr="00D14A10" w:rsidRDefault="00DC082B" w:rsidP="00A43B37">
            <w:pPr>
              <w:spacing w:after="0"/>
              <w:rPr>
                <w:b/>
                <w:sz w:val="20"/>
                <w:szCs w:val="20"/>
              </w:rPr>
            </w:pPr>
            <w:r w:rsidRPr="00B5607C">
              <w:rPr>
                <w:b/>
                <w:noProof/>
                <w:sz w:val="20"/>
                <w:szCs w:val="20"/>
              </w:rPr>
              <w:t>Gregor</w:t>
            </w:r>
            <w:r w:rsidRPr="00D14A10">
              <w:rPr>
                <w:b/>
                <w:sz w:val="20"/>
                <w:szCs w:val="20"/>
              </w:rPr>
              <w:t xml:space="preserve"> </w:t>
            </w:r>
            <w:r w:rsidRPr="00B5607C">
              <w:rPr>
                <w:b/>
                <w:noProof/>
                <w:sz w:val="20"/>
                <w:szCs w:val="20"/>
              </w:rPr>
              <w:t>von Laszewski</w:t>
            </w:r>
          </w:p>
          <w:p w:rsidR="00DC082B" w:rsidRPr="00367CC6" w:rsidRDefault="00DC082B" w:rsidP="00A43B37">
            <w:pPr>
              <w:spacing w:after="100"/>
              <w:rPr>
                <w:i/>
                <w:sz w:val="20"/>
                <w:szCs w:val="20"/>
              </w:rPr>
            </w:pPr>
            <w:r w:rsidRPr="00B5607C">
              <w:rPr>
                <w:i/>
                <w:noProof/>
                <w:sz w:val="20"/>
                <w:szCs w:val="20"/>
              </w:rPr>
              <w:t>Indiana University</w:t>
            </w:r>
          </w:p>
        </w:tc>
        <w:tc>
          <w:tcPr>
            <w:tcW w:w="3150" w:type="dxa"/>
          </w:tcPr>
          <w:p w:rsidR="00DC082B" w:rsidRPr="00D14A10" w:rsidRDefault="00DC082B" w:rsidP="00A43B37">
            <w:pPr>
              <w:spacing w:after="0"/>
              <w:rPr>
                <w:b/>
                <w:sz w:val="20"/>
                <w:szCs w:val="20"/>
              </w:rPr>
            </w:pPr>
            <w:r w:rsidRPr="00B5607C">
              <w:rPr>
                <w:b/>
                <w:noProof/>
                <w:sz w:val="20"/>
                <w:szCs w:val="20"/>
              </w:rPr>
              <w:t>Badi Abdhul</w:t>
            </w:r>
            <w:r w:rsidRPr="00D14A10">
              <w:rPr>
                <w:b/>
                <w:sz w:val="20"/>
                <w:szCs w:val="20"/>
              </w:rPr>
              <w:t xml:space="preserve"> </w:t>
            </w:r>
            <w:r w:rsidRPr="00B5607C">
              <w:rPr>
                <w:b/>
                <w:noProof/>
                <w:sz w:val="20"/>
                <w:szCs w:val="20"/>
              </w:rPr>
              <w:t>Wahid</w:t>
            </w:r>
          </w:p>
          <w:p w:rsidR="00DC082B" w:rsidRPr="00D14A10" w:rsidRDefault="00DC082B" w:rsidP="00A43B37">
            <w:pPr>
              <w:spacing w:after="100"/>
              <w:rPr>
                <w:i/>
                <w:sz w:val="20"/>
                <w:szCs w:val="20"/>
              </w:rPr>
            </w:pPr>
            <w:r w:rsidRPr="00B5607C">
              <w:rPr>
                <w:i/>
                <w:noProof/>
                <w:sz w:val="20"/>
                <w:szCs w:val="20"/>
              </w:rPr>
              <w:t>Indiana University</w:t>
            </w:r>
          </w:p>
          <w:p w:rsidR="00DC082B" w:rsidRPr="00D14A10" w:rsidRDefault="00DC082B" w:rsidP="00A43B37">
            <w:pPr>
              <w:spacing w:after="0"/>
              <w:rPr>
                <w:b/>
                <w:sz w:val="20"/>
                <w:szCs w:val="20"/>
              </w:rPr>
            </w:pPr>
            <w:r w:rsidRPr="00B5607C">
              <w:rPr>
                <w:b/>
                <w:noProof/>
                <w:sz w:val="20"/>
                <w:szCs w:val="20"/>
              </w:rPr>
              <w:t>Fugang</w:t>
            </w:r>
            <w:r w:rsidRPr="00D14A10">
              <w:rPr>
                <w:b/>
                <w:sz w:val="20"/>
                <w:szCs w:val="20"/>
              </w:rPr>
              <w:t xml:space="preserve"> </w:t>
            </w:r>
            <w:r w:rsidRPr="00B5607C">
              <w:rPr>
                <w:b/>
                <w:noProof/>
                <w:sz w:val="20"/>
                <w:szCs w:val="20"/>
              </w:rPr>
              <w:t>Wang</w:t>
            </w:r>
          </w:p>
          <w:p w:rsidR="00DC082B" w:rsidRPr="00D14A10" w:rsidRDefault="00DC082B" w:rsidP="00A43B37">
            <w:pPr>
              <w:spacing w:after="100"/>
              <w:rPr>
                <w:i/>
                <w:sz w:val="20"/>
                <w:szCs w:val="20"/>
              </w:rPr>
            </w:pPr>
            <w:r w:rsidRPr="00B5607C">
              <w:rPr>
                <w:i/>
                <w:noProof/>
                <w:sz w:val="20"/>
                <w:szCs w:val="20"/>
              </w:rPr>
              <w:t>Indiana University</w:t>
            </w:r>
          </w:p>
          <w:p w:rsidR="00DC082B" w:rsidRPr="00D14A10" w:rsidRDefault="00DC082B" w:rsidP="00A43B37">
            <w:pPr>
              <w:spacing w:after="0"/>
              <w:rPr>
                <w:b/>
                <w:sz w:val="20"/>
                <w:szCs w:val="20"/>
              </w:rPr>
            </w:pPr>
            <w:r w:rsidRPr="00B5607C">
              <w:rPr>
                <w:b/>
                <w:noProof/>
                <w:sz w:val="20"/>
                <w:szCs w:val="20"/>
              </w:rPr>
              <w:t>Robert C.</w:t>
            </w:r>
            <w:r w:rsidRPr="00D14A10">
              <w:rPr>
                <w:b/>
                <w:sz w:val="20"/>
                <w:szCs w:val="20"/>
              </w:rPr>
              <w:t xml:space="preserve"> </w:t>
            </w:r>
            <w:r w:rsidRPr="00B5607C">
              <w:rPr>
                <w:b/>
                <w:noProof/>
                <w:sz w:val="20"/>
                <w:szCs w:val="20"/>
              </w:rPr>
              <w:t>Whetsel</w:t>
            </w:r>
          </w:p>
          <w:p w:rsidR="00DC082B" w:rsidRPr="00367CC6" w:rsidRDefault="00DC082B" w:rsidP="00A43B37">
            <w:pPr>
              <w:spacing w:after="100"/>
              <w:rPr>
                <w:i/>
                <w:sz w:val="20"/>
                <w:szCs w:val="20"/>
              </w:rPr>
            </w:pPr>
            <w:r w:rsidRPr="00367CC6">
              <w:rPr>
                <w:i/>
                <w:noProof/>
                <w:sz w:val="20"/>
                <w:szCs w:val="20"/>
              </w:rPr>
              <w:t>DISA/NBIS</w:t>
            </w:r>
          </w:p>
          <w:p w:rsidR="00DC082B" w:rsidRPr="00084EC7" w:rsidRDefault="00DC082B" w:rsidP="00A43B37">
            <w:pPr>
              <w:spacing w:after="0"/>
              <w:rPr>
                <w:b/>
                <w:sz w:val="20"/>
                <w:szCs w:val="20"/>
                <w:lang w:val="es-ES_tradnl"/>
              </w:rPr>
            </w:pPr>
            <w:r w:rsidRPr="00084EC7">
              <w:rPr>
                <w:b/>
                <w:noProof/>
                <w:sz w:val="20"/>
                <w:szCs w:val="20"/>
                <w:lang w:val="es-ES_tradnl"/>
              </w:rPr>
              <w:t>Alicia</w:t>
            </w:r>
            <w:r w:rsidRPr="00084EC7">
              <w:rPr>
                <w:b/>
                <w:sz w:val="20"/>
                <w:szCs w:val="20"/>
                <w:lang w:val="es-ES_tradnl"/>
              </w:rPr>
              <w:t xml:space="preserve"> </w:t>
            </w:r>
            <w:r w:rsidRPr="00084EC7">
              <w:rPr>
                <w:b/>
                <w:noProof/>
                <w:sz w:val="20"/>
                <w:szCs w:val="20"/>
                <w:lang w:val="es-ES_tradnl"/>
              </w:rPr>
              <w:t>Zuniga-Alvarado</w:t>
            </w:r>
          </w:p>
          <w:p w:rsidR="00DC082B" w:rsidRPr="00367CC6" w:rsidRDefault="00DC082B" w:rsidP="00A43B37">
            <w:pPr>
              <w:spacing w:after="100"/>
              <w:rPr>
                <w:i/>
                <w:sz w:val="20"/>
                <w:szCs w:val="20"/>
              </w:rPr>
            </w:pPr>
            <w:r w:rsidRPr="00B5607C">
              <w:rPr>
                <w:i/>
                <w:noProof/>
                <w:sz w:val="20"/>
                <w:szCs w:val="20"/>
              </w:rPr>
              <w:t>Consultant</w:t>
            </w:r>
          </w:p>
        </w:tc>
      </w:tr>
    </w:tbl>
    <w:p w:rsidR="00A43B37" w:rsidRPr="003C5071" w:rsidRDefault="00A43B37" w:rsidP="00A43B37">
      <w:pPr>
        <w:spacing w:before="240"/>
      </w:pPr>
    </w:p>
    <w:p w:rsidR="00A43B37" w:rsidRDefault="00A43B37">
      <w:pPr>
        <w:rPr>
          <w:b/>
          <w:bCs/>
        </w:rPr>
      </w:pPr>
    </w:p>
    <w:p w:rsidR="007330BE" w:rsidRDefault="007330BE">
      <w:pPr>
        <w:rPr>
          <w:b/>
          <w:bCs/>
        </w:rPr>
        <w:sectPr w:rsidR="007330BE" w:rsidSect="00DC082B">
          <w:headerReference w:type="default" r:id="rId13"/>
          <w:footerReference w:type="default" r:id="rId14"/>
          <w:pgSz w:w="12240" w:h="15840"/>
          <w:pgMar w:top="1440" w:right="1440" w:bottom="1440" w:left="1440" w:header="720" w:footer="720" w:gutter="0"/>
          <w:pgNumType w:fmt="lowerRoman"/>
          <w:cols w:space="720"/>
          <w:docGrid w:linePitch="360"/>
        </w:sectPr>
      </w:pPr>
    </w:p>
    <w:p w:rsidR="00A43B37" w:rsidRDefault="00A43B37" w:rsidP="0079701E">
      <w:pPr>
        <w:pStyle w:val="BDTOCHeader"/>
      </w:pPr>
      <w:r>
        <w:lastRenderedPageBreak/>
        <w:t>Table of Contents</w:t>
      </w:r>
    </w:p>
    <w:p w:rsidR="002F3479" w:rsidRDefault="00DC082B">
      <w:pPr>
        <w:pStyle w:val="TOC1"/>
        <w:tabs>
          <w:tab w:val="right" w:leader="dot" w:pos="9350"/>
        </w:tabs>
        <w:rPr>
          <w:rFonts w:eastAsiaTheme="minorEastAsia" w:cstheme="minorBidi"/>
          <w:b w:val="0"/>
          <w:bCs w:val="0"/>
          <w:caps w:val="0"/>
          <w:noProof/>
          <w:sz w:val="22"/>
          <w:szCs w:val="22"/>
        </w:rPr>
      </w:pPr>
      <w:r>
        <w:rPr>
          <w:caps w:val="0"/>
        </w:rPr>
        <w:fldChar w:fldCharType="begin"/>
      </w:r>
      <w:r>
        <w:rPr>
          <w:caps w:val="0"/>
        </w:rPr>
        <w:instrText xml:space="preserve"> TOC \o "2-3" \h \z \t "Heading 1,1,BD Appendices,1,BD Appendices2,2,BD HeaderNoNumber,1" </w:instrText>
      </w:r>
      <w:r>
        <w:rPr>
          <w:caps w:val="0"/>
        </w:rPr>
        <w:fldChar w:fldCharType="separate"/>
      </w:r>
      <w:hyperlink w:anchor="_Toc1640987" w:history="1">
        <w:r w:rsidR="002F3479" w:rsidRPr="00F3042E">
          <w:rPr>
            <w:rStyle w:val="Hyperlink"/>
            <w:noProof/>
          </w:rPr>
          <w:t>Executive Summary</w:t>
        </w:r>
        <w:r w:rsidR="002F3479">
          <w:rPr>
            <w:noProof/>
            <w:webHidden/>
          </w:rPr>
          <w:tab/>
        </w:r>
        <w:r w:rsidR="002F3479">
          <w:rPr>
            <w:noProof/>
            <w:webHidden/>
          </w:rPr>
          <w:fldChar w:fldCharType="begin"/>
        </w:r>
        <w:r w:rsidR="002F3479">
          <w:rPr>
            <w:noProof/>
            <w:webHidden/>
          </w:rPr>
          <w:instrText xml:space="preserve"> PAGEREF _Toc1640987 \h </w:instrText>
        </w:r>
        <w:r w:rsidR="002F3479">
          <w:rPr>
            <w:noProof/>
            <w:webHidden/>
          </w:rPr>
        </w:r>
        <w:r w:rsidR="002F3479">
          <w:rPr>
            <w:noProof/>
            <w:webHidden/>
          </w:rPr>
          <w:fldChar w:fldCharType="separate"/>
        </w:r>
        <w:r w:rsidR="002F3479">
          <w:rPr>
            <w:noProof/>
            <w:webHidden/>
          </w:rPr>
          <w:t>viii</w:t>
        </w:r>
        <w:r w:rsidR="002F3479">
          <w:rPr>
            <w:noProof/>
            <w:webHidden/>
          </w:rPr>
          <w:fldChar w:fldCharType="end"/>
        </w:r>
      </w:hyperlink>
    </w:p>
    <w:p w:rsidR="002F3479" w:rsidRDefault="00BA3A67">
      <w:pPr>
        <w:pStyle w:val="TOC1"/>
        <w:tabs>
          <w:tab w:val="left" w:pos="440"/>
          <w:tab w:val="right" w:leader="dot" w:pos="9350"/>
        </w:tabs>
        <w:rPr>
          <w:rFonts w:eastAsiaTheme="minorEastAsia" w:cstheme="minorBidi"/>
          <w:b w:val="0"/>
          <w:bCs w:val="0"/>
          <w:caps w:val="0"/>
          <w:noProof/>
          <w:sz w:val="22"/>
          <w:szCs w:val="22"/>
        </w:rPr>
      </w:pPr>
      <w:hyperlink w:anchor="_Toc1640988" w:history="1">
        <w:r w:rsidR="002F3479" w:rsidRPr="00F3042E">
          <w:rPr>
            <w:rStyle w:val="Hyperlink"/>
            <w:rFonts w:ascii="Verdana" w:hAnsi="Verdana"/>
            <w:noProof/>
          </w:rPr>
          <w:t>1</w:t>
        </w:r>
        <w:r w:rsidR="002F3479">
          <w:rPr>
            <w:rFonts w:eastAsiaTheme="minorEastAsia" w:cstheme="minorBidi"/>
            <w:b w:val="0"/>
            <w:bCs w:val="0"/>
            <w:caps w:val="0"/>
            <w:noProof/>
            <w:sz w:val="22"/>
            <w:szCs w:val="22"/>
          </w:rPr>
          <w:tab/>
        </w:r>
        <w:r w:rsidR="002F3479" w:rsidRPr="00F3042E">
          <w:rPr>
            <w:rStyle w:val="Hyperlink"/>
            <w:noProof/>
          </w:rPr>
          <w:t>Introduction</w:t>
        </w:r>
        <w:r w:rsidR="002F3479">
          <w:rPr>
            <w:noProof/>
            <w:webHidden/>
          </w:rPr>
          <w:tab/>
        </w:r>
        <w:r w:rsidR="002F3479">
          <w:rPr>
            <w:noProof/>
            <w:webHidden/>
          </w:rPr>
          <w:fldChar w:fldCharType="begin"/>
        </w:r>
        <w:r w:rsidR="002F3479">
          <w:rPr>
            <w:noProof/>
            <w:webHidden/>
          </w:rPr>
          <w:instrText xml:space="preserve"> PAGEREF _Toc1640988 \h </w:instrText>
        </w:r>
        <w:r w:rsidR="002F3479">
          <w:rPr>
            <w:noProof/>
            <w:webHidden/>
          </w:rPr>
        </w:r>
        <w:r w:rsidR="002F3479">
          <w:rPr>
            <w:noProof/>
            <w:webHidden/>
          </w:rPr>
          <w:fldChar w:fldCharType="separate"/>
        </w:r>
        <w:r w:rsidR="002F3479">
          <w:rPr>
            <w:noProof/>
            <w:webHidden/>
          </w:rPr>
          <w:t>1</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0989" w:history="1">
        <w:r w:rsidR="002F3479" w:rsidRPr="00F3042E">
          <w:rPr>
            <w:rStyle w:val="Hyperlink"/>
            <w:noProof/>
          </w:rPr>
          <w:t>1.1</w:t>
        </w:r>
        <w:r w:rsidR="002F3479">
          <w:rPr>
            <w:rFonts w:eastAsiaTheme="minorEastAsia" w:cstheme="minorBidi"/>
            <w:smallCaps w:val="0"/>
            <w:noProof/>
            <w:sz w:val="22"/>
            <w:szCs w:val="22"/>
          </w:rPr>
          <w:tab/>
        </w:r>
        <w:r w:rsidR="002F3479" w:rsidRPr="00F3042E">
          <w:rPr>
            <w:rStyle w:val="Hyperlink"/>
            <w:noProof/>
          </w:rPr>
          <w:t>Background</w:t>
        </w:r>
        <w:r w:rsidR="002F3479">
          <w:rPr>
            <w:noProof/>
            <w:webHidden/>
          </w:rPr>
          <w:tab/>
        </w:r>
        <w:r w:rsidR="002F3479">
          <w:rPr>
            <w:noProof/>
            <w:webHidden/>
          </w:rPr>
          <w:fldChar w:fldCharType="begin"/>
        </w:r>
        <w:r w:rsidR="002F3479">
          <w:rPr>
            <w:noProof/>
            <w:webHidden/>
          </w:rPr>
          <w:instrText xml:space="preserve"> PAGEREF _Toc1640989 \h </w:instrText>
        </w:r>
        <w:r w:rsidR="002F3479">
          <w:rPr>
            <w:noProof/>
            <w:webHidden/>
          </w:rPr>
        </w:r>
        <w:r w:rsidR="002F3479">
          <w:rPr>
            <w:noProof/>
            <w:webHidden/>
          </w:rPr>
          <w:fldChar w:fldCharType="separate"/>
        </w:r>
        <w:r w:rsidR="002F3479">
          <w:rPr>
            <w:noProof/>
            <w:webHidden/>
          </w:rPr>
          <w:t>1</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0990" w:history="1">
        <w:r w:rsidR="002F3479" w:rsidRPr="00F3042E">
          <w:rPr>
            <w:rStyle w:val="Hyperlink"/>
            <w:noProof/>
          </w:rPr>
          <w:t>1.2</w:t>
        </w:r>
        <w:r w:rsidR="002F3479">
          <w:rPr>
            <w:rFonts w:eastAsiaTheme="minorEastAsia" w:cstheme="minorBidi"/>
            <w:smallCaps w:val="0"/>
            <w:noProof/>
            <w:sz w:val="22"/>
            <w:szCs w:val="22"/>
          </w:rPr>
          <w:tab/>
        </w:r>
        <w:r w:rsidR="002F3479" w:rsidRPr="00F3042E">
          <w:rPr>
            <w:rStyle w:val="Hyperlink"/>
            <w:noProof/>
          </w:rPr>
          <w:t>Scope and Objectives of the Reference Architectures Subgroup</w:t>
        </w:r>
        <w:r w:rsidR="002F3479">
          <w:rPr>
            <w:noProof/>
            <w:webHidden/>
          </w:rPr>
          <w:tab/>
        </w:r>
        <w:r w:rsidR="002F3479">
          <w:rPr>
            <w:noProof/>
            <w:webHidden/>
          </w:rPr>
          <w:fldChar w:fldCharType="begin"/>
        </w:r>
        <w:r w:rsidR="002F3479">
          <w:rPr>
            <w:noProof/>
            <w:webHidden/>
          </w:rPr>
          <w:instrText xml:space="preserve"> PAGEREF _Toc1640990 \h </w:instrText>
        </w:r>
        <w:r w:rsidR="002F3479">
          <w:rPr>
            <w:noProof/>
            <w:webHidden/>
          </w:rPr>
        </w:r>
        <w:r w:rsidR="002F3479">
          <w:rPr>
            <w:noProof/>
            <w:webHidden/>
          </w:rPr>
          <w:fldChar w:fldCharType="separate"/>
        </w:r>
        <w:r w:rsidR="002F3479">
          <w:rPr>
            <w:noProof/>
            <w:webHidden/>
          </w:rPr>
          <w:t>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0991" w:history="1">
        <w:r w:rsidR="002F3479" w:rsidRPr="00F3042E">
          <w:rPr>
            <w:rStyle w:val="Hyperlink"/>
            <w:noProof/>
          </w:rPr>
          <w:t>1.3</w:t>
        </w:r>
        <w:r w:rsidR="002F3479">
          <w:rPr>
            <w:rFonts w:eastAsiaTheme="minorEastAsia" w:cstheme="minorBidi"/>
            <w:smallCaps w:val="0"/>
            <w:noProof/>
            <w:sz w:val="22"/>
            <w:szCs w:val="22"/>
          </w:rPr>
          <w:tab/>
        </w:r>
        <w:r w:rsidR="002F3479" w:rsidRPr="00F3042E">
          <w:rPr>
            <w:rStyle w:val="Hyperlink"/>
            <w:noProof/>
          </w:rPr>
          <w:t>Report Production</w:t>
        </w:r>
        <w:r w:rsidR="002F3479">
          <w:rPr>
            <w:noProof/>
            <w:webHidden/>
          </w:rPr>
          <w:tab/>
        </w:r>
        <w:r w:rsidR="002F3479">
          <w:rPr>
            <w:noProof/>
            <w:webHidden/>
          </w:rPr>
          <w:fldChar w:fldCharType="begin"/>
        </w:r>
        <w:r w:rsidR="002F3479">
          <w:rPr>
            <w:noProof/>
            <w:webHidden/>
          </w:rPr>
          <w:instrText xml:space="preserve"> PAGEREF _Toc1640991 \h </w:instrText>
        </w:r>
        <w:r w:rsidR="002F3479">
          <w:rPr>
            <w:noProof/>
            <w:webHidden/>
          </w:rPr>
        </w:r>
        <w:r w:rsidR="002F3479">
          <w:rPr>
            <w:noProof/>
            <w:webHidden/>
          </w:rPr>
          <w:fldChar w:fldCharType="separate"/>
        </w:r>
        <w:r w:rsidR="002F3479">
          <w:rPr>
            <w:noProof/>
            <w:webHidden/>
          </w:rPr>
          <w:t>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0992" w:history="1">
        <w:r w:rsidR="002F3479" w:rsidRPr="00F3042E">
          <w:rPr>
            <w:rStyle w:val="Hyperlink"/>
            <w:noProof/>
          </w:rPr>
          <w:t>1.4</w:t>
        </w:r>
        <w:r w:rsidR="002F3479">
          <w:rPr>
            <w:rFonts w:eastAsiaTheme="minorEastAsia" w:cstheme="minorBidi"/>
            <w:smallCaps w:val="0"/>
            <w:noProof/>
            <w:sz w:val="22"/>
            <w:szCs w:val="22"/>
          </w:rPr>
          <w:tab/>
        </w:r>
        <w:r w:rsidR="002F3479" w:rsidRPr="00F3042E">
          <w:rPr>
            <w:rStyle w:val="Hyperlink"/>
            <w:noProof/>
          </w:rPr>
          <w:t>Report Structure</w:t>
        </w:r>
        <w:r w:rsidR="002F3479">
          <w:rPr>
            <w:noProof/>
            <w:webHidden/>
          </w:rPr>
          <w:tab/>
        </w:r>
        <w:r w:rsidR="002F3479">
          <w:rPr>
            <w:noProof/>
            <w:webHidden/>
          </w:rPr>
          <w:fldChar w:fldCharType="begin"/>
        </w:r>
        <w:r w:rsidR="002F3479">
          <w:rPr>
            <w:noProof/>
            <w:webHidden/>
          </w:rPr>
          <w:instrText xml:space="preserve"> PAGEREF _Toc1640992 \h </w:instrText>
        </w:r>
        <w:r w:rsidR="002F3479">
          <w:rPr>
            <w:noProof/>
            <w:webHidden/>
          </w:rPr>
        </w:r>
        <w:r w:rsidR="002F3479">
          <w:rPr>
            <w:noProof/>
            <w:webHidden/>
          </w:rPr>
          <w:fldChar w:fldCharType="separate"/>
        </w:r>
        <w:r w:rsidR="002F3479">
          <w:rPr>
            <w:noProof/>
            <w:webHidden/>
          </w:rPr>
          <w:t>4</w:t>
        </w:r>
        <w:r w:rsidR="002F3479">
          <w:rPr>
            <w:noProof/>
            <w:webHidden/>
          </w:rPr>
          <w:fldChar w:fldCharType="end"/>
        </w:r>
      </w:hyperlink>
    </w:p>
    <w:p w:rsidR="002F3479" w:rsidRDefault="00BA3A67">
      <w:pPr>
        <w:pStyle w:val="TOC1"/>
        <w:tabs>
          <w:tab w:val="left" w:pos="440"/>
          <w:tab w:val="right" w:leader="dot" w:pos="9350"/>
        </w:tabs>
        <w:rPr>
          <w:rFonts w:eastAsiaTheme="minorEastAsia" w:cstheme="minorBidi"/>
          <w:b w:val="0"/>
          <w:bCs w:val="0"/>
          <w:caps w:val="0"/>
          <w:noProof/>
          <w:sz w:val="22"/>
          <w:szCs w:val="22"/>
        </w:rPr>
      </w:pPr>
      <w:hyperlink w:anchor="_Toc1640993" w:history="1">
        <w:r w:rsidR="002F3479" w:rsidRPr="00F3042E">
          <w:rPr>
            <w:rStyle w:val="Hyperlink"/>
            <w:rFonts w:ascii="Verdana" w:hAnsi="Verdana"/>
            <w:noProof/>
          </w:rPr>
          <w:t>2</w:t>
        </w:r>
        <w:r w:rsidR="002F3479">
          <w:rPr>
            <w:rFonts w:eastAsiaTheme="minorEastAsia" w:cstheme="minorBidi"/>
            <w:b w:val="0"/>
            <w:bCs w:val="0"/>
            <w:caps w:val="0"/>
            <w:noProof/>
            <w:sz w:val="22"/>
            <w:szCs w:val="22"/>
          </w:rPr>
          <w:tab/>
        </w:r>
        <w:r w:rsidR="002F3479" w:rsidRPr="00F3042E">
          <w:rPr>
            <w:rStyle w:val="Hyperlink"/>
            <w:noProof/>
          </w:rPr>
          <w:t>NBDRA Interface Requirements</w:t>
        </w:r>
        <w:r w:rsidR="002F3479">
          <w:rPr>
            <w:noProof/>
            <w:webHidden/>
          </w:rPr>
          <w:tab/>
        </w:r>
        <w:r w:rsidR="002F3479">
          <w:rPr>
            <w:noProof/>
            <w:webHidden/>
          </w:rPr>
          <w:fldChar w:fldCharType="begin"/>
        </w:r>
        <w:r w:rsidR="002F3479">
          <w:rPr>
            <w:noProof/>
            <w:webHidden/>
          </w:rPr>
          <w:instrText xml:space="preserve"> PAGEREF _Toc1640993 \h </w:instrText>
        </w:r>
        <w:r w:rsidR="002F3479">
          <w:rPr>
            <w:noProof/>
            <w:webHidden/>
          </w:rPr>
        </w:r>
        <w:r w:rsidR="002F3479">
          <w:rPr>
            <w:noProof/>
            <w:webHidden/>
          </w:rPr>
          <w:fldChar w:fldCharType="separate"/>
        </w:r>
        <w:r w:rsidR="002F3479">
          <w:rPr>
            <w:noProof/>
            <w:webHidden/>
          </w:rPr>
          <w:t>5</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0994" w:history="1">
        <w:r w:rsidR="002F3479" w:rsidRPr="00F3042E">
          <w:rPr>
            <w:rStyle w:val="Hyperlink"/>
            <w:noProof/>
          </w:rPr>
          <w:t>2.1</w:t>
        </w:r>
        <w:r w:rsidR="002F3479">
          <w:rPr>
            <w:rFonts w:eastAsiaTheme="minorEastAsia" w:cstheme="minorBidi"/>
            <w:smallCaps w:val="0"/>
            <w:noProof/>
            <w:sz w:val="22"/>
            <w:szCs w:val="22"/>
          </w:rPr>
          <w:tab/>
        </w:r>
        <w:r w:rsidR="002F3479" w:rsidRPr="00F3042E">
          <w:rPr>
            <w:rStyle w:val="Hyperlink"/>
            <w:noProof/>
          </w:rPr>
          <w:t>High-Level Requirements of the Interface Approach</w:t>
        </w:r>
        <w:r w:rsidR="002F3479">
          <w:rPr>
            <w:noProof/>
            <w:webHidden/>
          </w:rPr>
          <w:tab/>
        </w:r>
        <w:r w:rsidR="002F3479">
          <w:rPr>
            <w:noProof/>
            <w:webHidden/>
          </w:rPr>
          <w:fldChar w:fldCharType="begin"/>
        </w:r>
        <w:r w:rsidR="002F3479">
          <w:rPr>
            <w:noProof/>
            <w:webHidden/>
          </w:rPr>
          <w:instrText xml:space="preserve"> PAGEREF _Toc1640994 \h </w:instrText>
        </w:r>
        <w:r w:rsidR="002F3479">
          <w:rPr>
            <w:noProof/>
            <w:webHidden/>
          </w:rPr>
        </w:r>
        <w:r w:rsidR="002F3479">
          <w:rPr>
            <w:noProof/>
            <w:webHidden/>
          </w:rPr>
          <w:fldChar w:fldCharType="separate"/>
        </w:r>
        <w:r w:rsidR="002F3479">
          <w:rPr>
            <w:noProof/>
            <w:webHidden/>
          </w:rPr>
          <w:t>6</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0995" w:history="1">
        <w:r w:rsidR="002F3479" w:rsidRPr="00F3042E">
          <w:rPr>
            <w:rStyle w:val="Hyperlink"/>
            <w:noProof/>
          </w:rPr>
          <w:t>2.1.1</w:t>
        </w:r>
        <w:r w:rsidR="002F3479">
          <w:rPr>
            <w:rFonts w:eastAsiaTheme="minorEastAsia" w:cstheme="minorBidi"/>
            <w:i w:val="0"/>
            <w:iCs w:val="0"/>
            <w:noProof/>
            <w:sz w:val="22"/>
            <w:szCs w:val="22"/>
          </w:rPr>
          <w:tab/>
        </w:r>
        <w:r w:rsidR="002F3479" w:rsidRPr="00F3042E">
          <w:rPr>
            <w:rStyle w:val="Hyperlink"/>
            <w:noProof/>
          </w:rPr>
          <w:t>Technology- and Vendor-Agnostic</w:t>
        </w:r>
        <w:r w:rsidR="002F3479">
          <w:rPr>
            <w:noProof/>
            <w:webHidden/>
          </w:rPr>
          <w:tab/>
        </w:r>
        <w:r w:rsidR="002F3479">
          <w:rPr>
            <w:noProof/>
            <w:webHidden/>
          </w:rPr>
          <w:fldChar w:fldCharType="begin"/>
        </w:r>
        <w:r w:rsidR="002F3479">
          <w:rPr>
            <w:noProof/>
            <w:webHidden/>
          </w:rPr>
          <w:instrText xml:space="preserve"> PAGEREF _Toc1640995 \h </w:instrText>
        </w:r>
        <w:r w:rsidR="002F3479">
          <w:rPr>
            <w:noProof/>
            <w:webHidden/>
          </w:rPr>
        </w:r>
        <w:r w:rsidR="002F3479">
          <w:rPr>
            <w:noProof/>
            <w:webHidden/>
          </w:rPr>
          <w:fldChar w:fldCharType="separate"/>
        </w:r>
        <w:r w:rsidR="002F3479">
          <w:rPr>
            <w:noProof/>
            <w:webHidden/>
          </w:rPr>
          <w:t>6</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0996" w:history="1">
        <w:r w:rsidR="002F3479" w:rsidRPr="00F3042E">
          <w:rPr>
            <w:rStyle w:val="Hyperlink"/>
            <w:noProof/>
          </w:rPr>
          <w:t>2.1.2</w:t>
        </w:r>
        <w:r w:rsidR="002F3479">
          <w:rPr>
            <w:rFonts w:eastAsiaTheme="minorEastAsia" w:cstheme="minorBidi"/>
            <w:i w:val="0"/>
            <w:iCs w:val="0"/>
            <w:noProof/>
            <w:sz w:val="22"/>
            <w:szCs w:val="22"/>
          </w:rPr>
          <w:tab/>
        </w:r>
        <w:r w:rsidR="002F3479" w:rsidRPr="00F3042E">
          <w:rPr>
            <w:rStyle w:val="Hyperlink"/>
            <w:noProof/>
          </w:rPr>
          <w:t>Support of Plug-In Compute Infrastructure</w:t>
        </w:r>
        <w:r w:rsidR="002F3479">
          <w:rPr>
            <w:noProof/>
            <w:webHidden/>
          </w:rPr>
          <w:tab/>
        </w:r>
        <w:r w:rsidR="002F3479">
          <w:rPr>
            <w:noProof/>
            <w:webHidden/>
          </w:rPr>
          <w:fldChar w:fldCharType="begin"/>
        </w:r>
        <w:r w:rsidR="002F3479">
          <w:rPr>
            <w:noProof/>
            <w:webHidden/>
          </w:rPr>
          <w:instrText xml:space="preserve"> PAGEREF _Toc1640996 \h </w:instrText>
        </w:r>
        <w:r w:rsidR="002F3479">
          <w:rPr>
            <w:noProof/>
            <w:webHidden/>
          </w:rPr>
        </w:r>
        <w:r w:rsidR="002F3479">
          <w:rPr>
            <w:noProof/>
            <w:webHidden/>
          </w:rPr>
          <w:fldChar w:fldCharType="separate"/>
        </w:r>
        <w:r w:rsidR="002F3479">
          <w:rPr>
            <w:noProof/>
            <w:webHidden/>
          </w:rPr>
          <w:t>6</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0997" w:history="1">
        <w:r w:rsidR="002F3479" w:rsidRPr="00F3042E">
          <w:rPr>
            <w:rStyle w:val="Hyperlink"/>
            <w:noProof/>
          </w:rPr>
          <w:t>2.1.3</w:t>
        </w:r>
        <w:r w:rsidR="002F3479">
          <w:rPr>
            <w:rFonts w:eastAsiaTheme="minorEastAsia" w:cstheme="minorBidi"/>
            <w:i w:val="0"/>
            <w:iCs w:val="0"/>
            <w:noProof/>
            <w:sz w:val="22"/>
            <w:szCs w:val="22"/>
          </w:rPr>
          <w:tab/>
        </w:r>
        <w:r w:rsidR="002F3479" w:rsidRPr="00F3042E">
          <w:rPr>
            <w:rStyle w:val="Hyperlink"/>
            <w:noProof/>
          </w:rPr>
          <w:t>Orchestration of Infrastructure and Services</w:t>
        </w:r>
        <w:r w:rsidR="002F3479">
          <w:rPr>
            <w:noProof/>
            <w:webHidden/>
          </w:rPr>
          <w:tab/>
        </w:r>
        <w:r w:rsidR="002F3479">
          <w:rPr>
            <w:noProof/>
            <w:webHidden/>
          </w:rPr>
          <w:fldChar w:fldCharType="begin"/>
        </w:r>
        <w:r w:rsidR="002F3479">
          <w:rPr>
            <w:noProof/>
            <w:webHidden/>
          </w:rPr>
          <w:instrText xml:space="preserve"> PAGEREF _Toc1640997 \h </w:instrText>
        </w:r>
        <w:r w:rsidR="002F3479">
          <w:rPr>
            <w:noProof/>
            <w:webHidden/>
          </w:rPr>
        </w:r>
        <w:r w:rsidR="002F3479">
          <w:rPr>
            <w:noProof/>
            <w:webHidden/>
          </w:rPr>
          <w:fldChar w:fldCharType="separate"/>
        </w:r>
        <w:r w:rsidR="002F3479">
          <w:rPr>
            <w:noProof/>
            <w:webHidden/>
          </w:rPr>
          <w:t>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0998" w:history="1">
        <w:r w:rsidR="002F3479" w:rsidRPr="00F3042E">
          <w:rPr>
            <w:rStyle w:val="Hyperlink"/>
            <w:noProof/>
          </w:rPr>
          <w:t>2.1.4</w:t>
        </w:r>
        <w:r w:rsidR="002F3479">
          <w:rPr>
            <w:rFonts w:eastAsiaTheme="minorEastAsia" w:cstheme="minorBidi"/>
            <w:i w:val="0"/>
            <w:iCs w:val="0"/>
            <w:noProof/>
            <w:sz w:val="22"/>
            <w:szCs w:val="22"/>
          </w:rPr>
          <w:tab/>
        </w:r>
        <w:r w:rsidR="002F3479" w:rsidRPr="00F3042E">
          <w:rPr>
            <w:rStyle w:val="Hyperlink"/>
            <w:noProof/>
          </w:rPr>
          <w:t>Orchestration of Big Data Applications and Experiments</w:t>
        </w:r>
        <w:r w:rsidR="002F3479">
          <w:rPr>
            <w:noProof/>
            <w:webHidden/>
          </w:rPr>
          <w:tab/>
        </w:r>
        <w:r w:rsidR="002F3479">
          <w:rPr>
            <w:noProof/>
            <w:webHidden/>
          </w:rPr>
          <w:fldChar w:fldCharType="begin"/>
        </w:r>
        <w:r w:rsidR="002F3479">
          <w:rPr>
            <w:noProof/>
            <w:webHidden/>
          </w:rPr>
          <w:instrText xml:space="preserve"> PAGEREF _Toc1640998 \h </w:instrText>
        </w:r>
        <w:r w:rsidR="002F3479">
          <w:rPr>
            <w:noProof/>
            <w:webHidden/>
          </w:rPr>
        </w:r>
        <w:r w:rsidR="002F3479">
          <w:rPr>
            <w:noProof/>
            <w:webHidden/>
          </w:rPr>
          <w:fldChar w:fldCharType="separate"/>
        </w:r>
        <w:r w:rsidR="002F3479">
          <w:rPr>
            <w:noProof/>
            <w:webHidden/>
          </w:rPr>
          <w:t>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0999" w:history="1">
        <w:r w:rsidR="002F3479" w:rsidRPr="00F3042E">
          <w:rPr>
            <w:rStyle w:val="Hyperlink"/>
            <w:noProof/>
          </w:rPr>
          <w:t>2.1.5</w:t>
        </w:r>
        <w:r w:rsidR="002F3479">
          <w:rPr>
            <w:rFonts w:eastAsiaTheme="minorEastAsia" w:cstheme="minorBidi"/>
            <w:i w:val="0"/>
            <w:iCs w:val="0"/>
            <w:noProof/>
            <w:sz w:val="22"/>
            <w:szCs w:val="22"/>
          </w:rPr>
          <w:tab/>
        </w:r>
        <w:r w:rsidR="002F3479" w:rsidRPr="00F3042E">
          <w:rPr>
            <w:rStyle w:val="Hyperlink"/>
            <w:noProof/>
          </w:rPr>
          <w:t>Reusability</w:t>
        </w:r>
        <w:r w:rsidR="002F3479">
          <w:rPr>
            <w:noProof/>
            <w:webHidden/>
          </w:rPr>
          <w:tab/>
        </w:r>
        <w:r w:rsidR="002F3479">
          <w:rPr>
            <w:noProof/>
            <w:webHidden/>
          </w:rPr>
          <w:fldChar w:fldCharType="begin"/>
        </w:r>
        <w:r w:rsidR="002F3479">
          <w:rPr>
            <w:noProof/>
            <w:webHidden/>
          </w:rPr>
          <w:instrText xml:space="preserve"> PAGEREF _Toc1640999 \h </w:instrText>
        </w:r>
        <w:r w:rsidR="002F3479">
          <w:rPr>
            <w:noProof/>
            <w:webHidden/>
          </w:rPr>
        </w:r>
        <w:r w:rsidR="002F3479">
          <w:rPr>
            <w:noProof/>
            <w:webHidden/>
          </w:rPr>
          <w:fldChar w:fldCharType="separate"/>
        </w:r>
        <w:r w:rsidR="002F3479">
          <w:rPr>
            <w:noProof/>
            <w:webHidden/>
          </w:rPr>
          <w:t>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0" w:history="1">
        <w:r w:rsidR="002F3479" w:rsidRPr="00F3042E">
          <w:rPr>
            <w:rStyle w:val="Hyperlink"/>
            <w:noProof/>
          </w:rPr>
          <w:t>2.1.6</w:t>
        </w:r>
        <w:r w:rsidR="002F3479">
          <w:rPr>
            <w:rFonts w:eastAsiaTheme="minorEastAsia" w:cstheme="minorBidi"/>
            <w:i w:val="0"/>
            <w:iCs w:val="0"/>
            <w:noProof/>
            <w:sz w:val="22"/>
            <w:szCs w:val="22"/>
          </w:rPr>
          <w:tab/>
        </w:r>
        <w:r w:rsidR="002F3479" w:rsidRPr="00F3042E">
          <w:rPr>
            <w:rStyle w:val="Hyperlink"/>
            <w:noProof/>
          </w:rPr>
          <w:t>Execution Workloads</w:t>
        </w:r>
        <w:r w:rsidR="002F3479">
          <w:rPr>
            <w:noProof/>
            <w:webHidden/>
          </w:rPr>
          <w:tab/>
        </w:r>
        <w:r w:rsidR="002F3479">
          <w:rPr>
            <w:noProof/>
            <w:webHidden/>
          </w:rPr>
          <w:fldChar w:fldCharType="begin"/>
        </w:r>
        <w:r w:rsidR="002F3479">
          <w:rPr>
            <w:noProof/>
            <w:webHidden/>
          </w:rPr>
          <w:instrText xml:space="preserve"> PAGEREF _Toc1641000 \h </w:instrText>
        </w:r>
        <w:r w:rsidR="002F3479">
          <w:rPr>
            <w:noProof/>
            <w:webHidden/>
          </w:rPr>
        </w:r>
        <w:r w:rsidR="002F3479">
          <w:rPr>
            <w:noProof/>
            <w:webHidden/>
          </w:rPr>
          <w:fldChar w:fldCharType="separate"/>
        </w:r>
        <w:r w:rsidR="002F3479">
          <w:rPr>
            <w:noProof/>
            <w:webHidden/>
          </w:rPr>
          <w:t>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1" w:history="1">
        <w:r w:rsidR="002F3479" w:rsidRPr="00F3042E">
          <w:rPr>
            <w:rStyle w:val="Hyperlink"/>
            <w:noProof/>
          </w:rPr>
          <w:t>2.1.7</w:t>
        </w:r>
        <w:r w:rsidR="002F3479">
          <w:rPr>
            <w:rFonts w:eastAsiaTheme="minorEastAsia" w:cstheme="minorBidi"/>
            <w:i w:val="0"/>
            <w:iCs w:val="0"/>
            <w:noProof/>
            <w:sz w:val="22"/>
            <w:szCs w:val="22"/>
          </w:rPr>
          <w:tab/>
        </w:r>
        <w:r w:rsidR="002F3479" w:rsidRPr="00F3042E">
          <w:rPr>
            <w:rStyle w:val="Hyperlink"/>
            <w:noProof/>
          </w:rPr>
          <w:t>Security and Privacy Fabric Requirements</w:t>
        </w:r>
        <w:r w:rsidR="002F3479">
          <w:rPr>
            <w:noProof/>
            <w:webHidden/>
          </w:rPr>
          <w:tab/>
        </w:r>
        <w:r w:rsidR="002F3479">
          <w:rPr>
            <w:noProof/>
            <w:webHidden/>
          </w:rPr>
          <w:fldChar w:fldCharType="begin"/>
        </w:r>
        <w:r w:rsidR="002F3479">
          <w:rPr>
            <w:noProof/>
            <w:webHidden/>
          </w:rPr>
          <w:instrText xml:space="preserve"> PAGEREF _Toc1641001 \h </w:instrText>
        </w:r>
        <w:r w:rsidR="002F3479">
          <w:rPr>
            <w:noProof/>
            <w:webHidden/>
          </w:rPr>
        </w:r>
        <w:r w:rsidR="002F3479">
          <w:rPr>
            <w:noProof/>
            <w:webHidden/>
          </w:rPr>
          <w:fldChar w:fldCharType="separate"/>
        </w:r>
        <w:r w:rsidR="002F3479">
          <w:rPr>
            <w:noProof/>
            <w:webHidden/>
          </w:rPr>
          <w:t>7</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02" w:history="1">
        <w:r w:rsidR="002F3479" w:rsidRPr="00F3042E">
          <w:rPr>
            <w:rStyle w:val="Hyperlink"/>
            <w:noProof/>
          </w:rPr>
          <w:t>2.2</w:t>
        </w:r>
        <w:r w:rsidR="002F3479">
          <w:rPr>
            <w:rFonts w:eastAsiaTheme="minorEastAsia" w:cstheme="minorBidi"/>
            <w:smallCaps w:val="0"/>
            <w:noProof/>
            <w:sz w:val="22"/>
            <w:szCs w:val="22"/>
          </w:rPr>
          <w:tab/>
        </w:r>
        <w:r w:rsidR="002F3479" w:rsidRPr="00F3042E">
          <w:rPr>
            <w:rStyle w:val="Hyperlink"/>
            <w:noProof/>
          </w:rPr>
          <w:t>Component-Specific Interface Requirements</w:t>
        </w:r>
        <w:r w:rsidR="002F3479">
          <w:rPr>
            <w:noProof/>
            <w:webHidden/>
          </w:rPr>
          <w:tab/>
        </w:r>
        <w:r w:rsidR="002F3479">
          <w:rPr>
            <w:noProof/>
            <w:webHidden/>
          </w:rPr>
          <w:fldChar w:fldCharType="begin"/>
        </w:r>
        <w:r w:rsidR="002F3479">
          <w:rPr>
            <w:noProof/>
            <w:webHidden/>
          </w:rPr>
          <w:instrText xml:space="preserve"> PAGEREF _Toc1641002 \h </w:instrText>
        </w:r>
        <w:r w:rsidR="002F3479">
          <w:rPr>
            <w:noProof/>
            <w:webHidden/>
          </w:rPr>
        </w:r>
        <w:r w:rsidR="002F3479">
          <w:rPr>
            <w:noProof/>
            <w:webHidden/>
          </w:rPr>
          <w:fldChar w:fldCharType="separate"/>
        </w:r>
        <w:r w:rsidR="002F3479">
          <w:rPr>
            <w:noProof/>
            <w:webHidden/>
          </w:rPr>
          <w:t>8</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3" w:history="1">
        <w:r w:rsidR="002F3479" w:rsidRPr="00F3042E">
          <w:rPr>
            <w:rStyle w:val="Hyperlink"/>
            <w:noProof/>
          </w:rPr>
          <w:t>2.2.1</w:t>
        </w:r>
        <w:r w:rsidR="002F3479">
          <w:rPr>
            <w:rFonts w:eastAsiaTheme="minorEastAsia" w:cstheme="minorBidi"/>
            <w:i w:val="0"/>
            <w:iCs w:val="0"/>
            <w:noProof/>
            <w:sz w:val="22"/>
            <w:szCs w:val="22"/>
          </w:rPr>
          <w:tab/>
        </w:r>
        <w:r w:rsidR="002F3479" w:rsidRPr="00F3042E">
          <w:rPr>
            <w:rStyle w:val="Hyperlink"/>
            <w:noProof/>
          </w:rPr>
          <w:t>System Orchestrator Interface Requirements</w:t>
        </w:r>
        <w:r w:rsidR="002F3479">
          <w:rPr>
            <w:noProof/>
            <w:webHidden/>
          </w:rPr>
          <w:tab/>
        </w:r>
        <w:r w:rsidR="002F3479">
          <w:rPr>
            <w:noProof/>
            <w:webHidden/>
          </w:rPr>
          <w:fldChar w:fldCharType="begin"/>
        </w:r>
        <w:r w:rsidR="002F3479">
          <w:rPr>
            <w:noProof/>
            <w:webHidden/>
          </w:rPr>
          <w:instrText xml:space="preserve"> PAGEREF _Toc1641003 \h </w:instrText>
        </w:r>
        <w:r w:rsidR="002F3479">
          <w:rPr>
            <w:noProof/>
            <w:webHidden/>
          </w:rPr>
        </w:r>
        <w:r w:rsidR="002F3479">
          <w:rPr>
            <w:noProof/>
            <w:webHidden/>
          </w:rPr>
          <w:fldChar w:fldCharType="separate"/>
        </w:r>
        <w:r w:rsidR="002F3479">
          <w:rPr>
            <w:noProof/>
            <w:webHidden/>
          </w:rPr>
          <w:t>8</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4" w:history="1">
        <w:r w:rsidR="002F3479" w:rsidRPr="00F3042E">
          <w:rPr>
            <w:rStyle w:val="Hyperlink"/>
            <w:noProof/>
          </w:rPr>
          <w:t>2.2.2</w:t>
        </w:r>
        <w:r w:rsidR="002F3479">
          <w:rPr>
            <w:rFonts w:eastAsiaTheme="minorEastAsia" w:cstheme="minorBidi"/>
            <w:i w:val="0"/>
            <w:iCs w:val="0"/>
            <w:noProof/>
            <w:sz w:val="22"/>
            <w:szCs w:val="22"/>
          </w:rPr>
          <w:tab/>
        </w:r>
        <w:r w:rsidR="002F3479" w:rsidRPr="00F3042E">
          <w:rPr>
            <w:rStyle w:val="Hyperlink"/>
            <w:noProof/>
          </w:rPr>
          <w:t>Data Provider Interface Requirements</w:t>
        </w:r>
        <w:r w:rsidR="002F3479">
          <w:rPr>
            <w:noProof/>
            <w:webHidden/>
          </w:rPr>
          <w:tab/>
        </w:r>
        <w:r w:rsidR="002F3479">
          <w:rPr>
            <w:noProof/>
            <w:webHidden/>
          </w:rPr>
          <w:fldChar w:fldCharType="begin"/>
        </w:r>
        <w:r w:rsidR="002F3479">
          <w:rPr>
            <w:noProof/>
            <w:webHidden/>
          </w:rPr>
          <w:instrText xml:space="preserve"> PAGEREF _Toc1641004 \h </w:instrText>
        </w:r>
        <w:r w:rsidR="002F3479">
          <w:rPr>
            <w:noProof/>
            <w:webHidden/>
          </w:rPr>
        </w:r>
        <w:r w:rsidR="002F3479">
          <w:rPr>
            <w:noProof/>
            <w:webHidden/>
          </w:rPr>
          <w:fldChar w:fldCharType="separate"/>
        </w:r>
        <w:r w:rsidR="002F3479">
          <w:rPr>
            <w:noProof/>
            <w:webHidden/>
          </w:rPr>
          <w:t>9</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5" w:history="1">
        <w:r w:rsidR="002F3479" w:rsidRPr="00F3042E">
          <w:rPr>
            <w:rStyle w:val="Hyperlink"/>
            <w:noProof/>
          </w:rPr>
          <w:t>2.2.3</w:t>
        </w:r>
        <w:r w:rsidR="002F3479">
          <w:rPr>
            <w:rFonts w:eastAsiaTheme="minorEastAsia" w:cstheme="minorBidi"/>
            <w:i w:val="0"/>
            <w:iCs w:val="0"/>
            <w:noProof/>
            <w:sz w:val="22"/>
            <w:szCs w:val="22"/>
          </w:rPr>
          <w:tab/>
        </w:r>
        <w:r w:rsidR="002F3479" w:rsidRPr="00F3042E">
          <w:rPr>
            <w:rStyle w:val="Hyperlink"/>
            <w:noProof/>
          </w:rPr>
          <w:t>Data Consumer Interface Requirements</w:t>
        </w:r>
        <w:r w:rsidR="002F3479">
          <w:rPr>
            <w:noProof/>
            <w:webHidden/>
          </w:rPr>
          <w:tab/>
        </w:r>
        <w:r w:rsidR="002F3479">
          <w:rPr>
            <w:noProof/>
            <w:webHidden/>
          </w:rPr>
          <w:fldChar w:fldCharType="begin"/>
        </w:r>
        <w:r w:rsidR="002F3479">
          <w:rPr>
            <w:noProof/>
            <w:webHidden/>
          </w:rPr>
          <w:instrText xml:space="preserve"> PAGEREF _Toc1641005 \h </w:instrText>
        </w:r>
        <w:r w:rsidR="002F3479">
          <w:rPr>
            <w:noProof/>
            <w:webHidden/>
          </w:rPr>
        </w:r>
        <w:r w:rsidR="002F3479">
          <w:rPr>
            <w:noProof/>
            <w:webHidden/>
          </w:rPr>
          <w:fldChar w:fldCharType="separate"/>
        </w:r>
        <w:r w:rsidR="002F3479">
          <w:rPr>
            <w:noProof/>
            <w:webHidden/>
          </w:rPr>
          <w:t>9</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6" w:history="1">
        <w:r w:rsidR="002F3479" w:rsidRPr="00F3042E">
          <w:rPr>
            <w:rStyle w:val="Hyperlink"/>
            <w:noProof/>
          </w:rPr>
          <w:t>2.2.4</w:t>
        </w:r>
        <w:r w:rsidR="002F3479">
          <w:rPr>
            <w:rFonts w:eastAsiaTheme="minorEastAsia" w:cstheme="minorBidi"/>
            <w:i w:val="0"/>
            <w:iCs w:val="0"/>
            <w:noProof/>
            <w:sz w:val="22"/>
            <w:szCs w:val="22"/>
          </w:rPr>
          <w:tab/>
        </w:r>
        <w:r w:rsidR="002F3479" w:rsidRPr="00F3042E">
          <w:rPr>
            <w:rStyle w:val="Hyperlink"/>
            <w:noProof/>
          </w:rPr>
          <w:t>Big Data Application Interface Provider Requirements</w:t>
        </w:r>
        <w:r w:rsidR="002F3479">
          <w:rPr>
            <w:noProof/>
            <w:webHidden/>
          </w:rPr>
          <w:tab/>
        </w:r>
        <w:r w:rsidR="002F3479">
          <w:rPr>
            <w:noProof/>
            <w:webHidden/>
          </w:rPr>
          <w:fldChar w:fldCharType="begin"/>
        </w:r>
        <w:r w:rsidR="002F3479">
          <w:rPr>
            <w:noProof/>
            <w:webHidden/>
          </w:rPr>
          <w:instrText xml:space="preserve"> PAGEREF _Toc1641006 \h </w:instrText>
        </w:r>
        <w:r w:rsidR="002F3479">
          <w:rPr>
            <w:noProof/>
            <w:webHidden/>
          </w:rPr>
        </w:r>
        <w:r w:rsidR="002F3479">
          <w:rPr>
            <w:noProof/>
            <w:webHidden/>
          </w:rPr>
          <w:fldChar w:fldCharType="separate"/>
        </w:r>
        <w:r w:rsidR="002F3479">
          <w:rPr>
            <w:noProof/>
            <w:webHidden/>
          </w:rPr>
          <w:t>9</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7" w:history="1">
        <w:r w:rsidR="002F3479" w:rsidRPr="00F3042E">
          <w:rPr>
            <w:rStyle w:val="Hyperlink"/>
            <w:noProof/>
          </w:rPr>
          <w:t>2.2.5</w:t>
        </w:r>
        <w:r w:rsidR="002F3479">
          <w:rPr>
            <w:rFonts w:eastAsiaTheme="minorEastAsia" w:cstheme="minorBidi"/>
            <w:i w:val="0"/>
            <w:iCs w:val="0"/>
            <w:noProof/>
            <w:sz w:val="22"/>
            <w:szCs w:val="22"/>
          </w:rPr>
          <w:tab/>
        </w:r>
        <w:r w:rsidR="002F3479" w:rsidRPr="00F3042E">
          <w:rPr>
            <w:rStyle w:val="Hyperlink"/>
            <w:noProof/>
          </w:rPr>
          <w:t>Big Data Provider Framework Interface Requirements</w:t>
        </w:r>
        <w:r w:rsidR="002F3479">
          <w:rPr>
            <w:noProof/>
            <w:webHidden/>
          </w:rPr>
          <w:tab/>
        </w:r>
        <w:r w:rsidR="002F3479">
          <w:rPr>
            <w:noProof/>
            <w:webHidden/>
          </w:rPr>
          <w:fldChar w:fldCharType="begin"/>
        </w:r>
        <w:r w:rsidR="002F3479">
          <w:rPr>
            <w:noProof/>
            <w:webHidden/>
          </w:rPr>
          <w:instrText xml:space="preserve"> PAGEREF _Toc1641007 \h </w:instrText>
        </w:r>
        <w:r w:rsidR="002F3479">
          <w:rPr>
            <w:noProof/>
            <w:webHidden/>
          </w:rPr>
        </w:r>
        <w:r w:rsidR="002F3479">
          <w:rPr>
            <w:noProof/>
            <w:webHidden/>
          </w:rPr>
          <w:fldChar w:fldCharType="separate"/>
        </w:r>
        <w:r w:rsidR="002F3479">
          <w:rPr>
            <w:noProof/>
            <w:webHidden/>
          </w:rPr>
          <w:t>11</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08" w:history="1">
        <w:r w:rsidR="002F3479" w:rsidRPr="00F3042E">
          <w:rPr>
            <w:rStyle w:val="Hyperlink"/>
            <w:noProof/>
          </w:rPr>
          <w:t>2.2.6</w:t>
        </w:r>
        <w:r w:rsidR="002F3479">
          <w:rPr>
            <w:rFonts w:eastAsiaTheme="minorEastAsia" w:cstheme="minorBidi"/>
            <w:i w:val="0"/>
            <w:iCs w:val="0"/>
            <w:noProof/>
            <w:sz w:val="22"/>
            <w:szCs w:val="22"/>
          </w:rPr>
          <w:tab/>
        </w:r>
        <w:r w:rsidR="002F3479" w:rsidRPr="00F3042E">
          <w:rPr>
            <w:rStyle w:val="Hyperlink"/>
            <w:noProof/>
          </w:rPr>
          <w:t>Big Data Application Provider to Big Data Framework Provider Interface</w:t>
        </w:r>
        <w:r w:rsidR="002F3479">
          <w:rPr>
            <w:noProof/>
            <w:webHidden/>
          </w:rPr>
          <w:tab/>
        </w:r>
        <w:r w:rsidR="002F3479">
          <w:rPr>
            <w:noProof/>
            <w:webHidden/>
          </w:rPr>
          <w:fldChar w:fldCharType="begin"/>
        </w:r>
        <w:r w:rsidR="002F3479">
          <w:rPr>
            <w:noProof/>
            <w:webHidden/>
          </w:rPr>
          <w:instrText xml:space="preserve"> PAGEREF _Toc1641008 \h </w:instrText>
        </w:r>
        <w:r w:rsidR="002F3479">
          <w:rPr>
            <w:noProof/>
            <w:webHidden/>
          </w:rPr>
        </w:r>
        <w:r w:rsidR="002F3479">
          <w:rPr>
            <w:noProof/>
            <w:webHidden/>
          </w:rPr>
          <w:fldChar w:fldCharType="separate"/>
        </w:r>
        <w:r w:rsidR="002F3479">
          <w:rPr>
            <w:noProof/>
            <w:webHidden/>
          </w:rPr>
          <w:t>12</w:t>
        </w:r>
        <w:r w:rsidR="002F3479">
          <w:rPr>
            <w:noProof/>
            <w:webHidden/>
          </w:rPr>
          <w:fldChar w:fldCharType="end"/>
        </w:r>
      </w:hyperlink>
    </w:p>
    <w:p w:rsidR="002F3479" w:rsidRDefault="00BA3A67">
      <w:pPr>
        <w:pStyle w:val="TOC1"/>
        <w:tabs>
          <w:tab w:val="left" w:pos="440"/>
          <w:tab w:val="right" w:leader="dot" w:pos="9350"/>
        </w:tabs>
        <w:rPr>
          <w:rFonts w:eastAsiaTheme="minorEastAsia" w:cstheme="minorBidi"/>
          <w:b w:val="0"/>
          <w:bCs w:val="0"/>
          <w:caps w:val="0"/>
          <w:noProof/>
          <w:sz w:val="22"/>
          <w:szCs w:val="22"/>
        </w:rPr>
      </w:pPr>
      <w:hyperlink w:anchor="_Toc1641009" w:history="1">
        <w:r w:rsidR="002F3479" w:rsidRPr="00F3042E">
          <w:rPr>
            <w:rStyle w:val="Hyperlink"/>
            <w:rFonts w:ascii="Verdana" w:hAnsi="Verdana"/>
            <w:noProof/>
          </w:rPr>
          <w:t>3</w:t>
        </w:r>
        <w:r w:rsidR="002F3479">
          <w:rPr>
            <w:rFonts w:eastAsiaTheme="minorEastAsia" w:cstheme="minorBidi"/>
            <w:b w:val="0"/>
            <w:bCs w:val="0"/>
            <w:caps w:val="0"/>
            <w:noProof/>
            <w:sz w:val="22"/>
            <w:szCs w:val="22"/>
          </w:rPr>
          <w:tab/>
        </w:r>
        <w:r w:rsidR="002F3479" w:rsidRPr="00F3042E">
          <w:rPr>
            <w:rStyle w:val="Hyperlink"/>
            <w:noProof/>
          </w:rPr>
          <w:t>Specification Paradigm</w:t>
        </w:r>
        <w:r w:rsidR="002F3479">
          <w:rPr>
            <w:noProof/>
            <w:webHidden/>
          </w:rPr>
          <w:tab/>
        </w:r>
        <w:r w:rsidR="002F3479">
          <w:rPr>
            <w:noProof/>
            <w:webHidden/>
          </w:rPr>
          <w:fldChar w:fldCharType="begin"/>
        </w:r>
        <w:r w:rsidR="002F3479">
          <w:rPr>
            <w:noProof/>
            <w:webHidden/>
          </w:rPr>
          <w:instrText xml:space="preserve"> PAGEREF _Toc1641009 \h </w:instrText>
        </w:r>
        <w:r w:rsidR="002F3479">
          <w:rPr>
            <w:noProof/>
            <w:webHidden/>
          </w:rPr>
        </w:r>
        <w:r w:rsidR="002F3479">
          <w:rPr>
            <w:noProof/>
            <w:webHidden/>
          </w:rPr>
          <w:fldChar w:fldCharType="separate"/>
        </w:r>
        <w:r w:rsidR="002F3479">
          <w:rPr>
            <w:noProof/>
            <w:webHidden/>
          </w:rPr>
          <w:t>1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0" w:history="1">
        <w:r w:rsidR="002F3479" w:rsidRPr="00F3042E">
          <w:rPr>
            <w:rStyle w:val="Hyperlink"/>
            <w:noProof/>
          </w:rPr>
          <w:t>3.1</w:t>
        </w:r>
        <w:r w:rsidR="002F3479">
          <w:rPr>
            <w:rFonts w:eastAsiaTheme="minorEastAsia" w:cstheme="minorBidi"/>
            <w:smallCaps w:val="0"/>
            <w:noProof/>
            <w:sz w:val="22"/>
            <w:szCs w:val="22"/>
          </w:rPr>
          <w:tab/>
        </w:r>
        <w:r w:rsidR="002F3479" w:rsidRPr="00F3042E">
          <w:rPr>
            <w:rStyle w:val="Hyperlink"/>
            <w:noProof/>
          </w:rPr>
          <w:t>Hybrid and Multiple Frameworks</w:t>
        </w:r>
        <w:r w:rsidR="002F3479">
          <w:rPr>
            <w:noProof/>
            <w:webHidden/>
          </w:rPr>
          <w:tab/>
        </w:r>
        <w:r w:rsidR="002F3479">
          <w:rPr>
            <w:noProof/>
            <w:webHidden/>
          </w:rPr>
          <w:fldChar w:fldCharType="begin"/>
        </w:r>
        <w:r w:rsidR="002F3479">
          <w:rPr>
            <w:noProof/>
            <w:webHidden/>
          </w:rPr>
          <w:instrText xml:space="preserve"> PAGEREF _Toc1641010 \h </w:instrText>
        </w:r>
        <w:r w:rsidR="002F3479">
          <w:rPr>
            <w:noProof/>
            <w:webHidden/>
          </w:rPr>
        </w:r>
        <w:r w:rsidR="002F3479">
          <w:rPr>
            <w:noProof/>
            <w:webHidden/>
          </w:rPr>
          <w:fldChar w:fldCharType="separate"/>
        </w:r>
        <w:r w:rsidR="002F3479">
          <w:rPr>
            <w:noProof/>
            <w:webHidden/>
          </w:rPr>
          <w:t>1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1" w:history="1">
        <w:r w:rsidR="002F3479" w:rsidRPr="00F3042E">
          <w:rPr>
            <w:rStyle w:val="Hyperlink"/>
            <w:noProof/>
          </w:rPr>
          <w:t>3.2</w:t>
        </w:r>
        <w:r w:rsidR="002F3479">
          <w:rPr>
            <w:rFonts w:eastAsiaTheme="minorEastAsia" w:cstheme="minorBidi"/>
            <w:smallCaps w:val="0"/>
            <w:noProof/>
            <w:sz w:val="22"/>
            <w:szCs w:val="22"/>
          </w:rPr>
          <w:tab/>
        </w:r>
        <w:r w:rsidR="002F3479" w:rsidRPr="00F3042E">
          <w:rPr>
            <w:rStyle w:val="Hyperlink"/>
            <w:noProof/>
          </w:rPr>
          <w:t>Design by Resource-Oriented Architecture</w:t>
        </w:r>
        <w:r w:rsidR="002F3479">
          <w:rPr>
            <w:noProof/>
            <w:webHidden/>
          </w:rPr>
          <w:tab/>
        </w:r>
        <w:r w:rsidR="002F3479">
          <w:rPr>
            <w:noProof/>
            <w:webHidden/>
          </w:rPr>
          <w:fldChar w:fldCharType="begin"/>
        </w:r>
        <w:r w:rsidR="002F3479">
          <w:rPr>
            <w:noProof/>
            <w:webHidden/>
          </w:rPr>
          <w:instrText xml:space="preserve"> PAGEREF _Toc1641011 \h </w:instrText>
        </w:r>
        <w:r w:rsidR="002F3479">
          <w:rPr>
            <w:noProof/>
            <w:webHidden/>
          </w:rPr>
        </w:r>
        <w:r w:rsidR="002F3479">
          <w:rPr>
            <w:noProof/>
            <w:webHidden/>
          </w:rPr>
          <w:fldChar w:fldCharType="separate"/>
        </w:r>
        <w:r w:rsidR="002F3479">
          <w:rPr>
            <w:noProof/>
            <w:webHidden/>
          </w:rPr>
          <w:t>1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2" w:history="1">
        <w:r w:rsidR="002F3479" w:rsidRPr="00F3042E">
          <w:rPr>
            <w:rStyle w:val="Hyperlink"/>
            <w:noProof/>
          </w:rPr>
          <w:t>3.3</w:t>
        </w:r>
        <w:r w:rsidR="002F3479">
          <w:rPr>
            <w:rFonts w:eastAsiaTheme="minorEastAsia" w:cstheme="minorBidi"/>
            <w:smallCaps w:val="0"/>
            <w:noProof/>
            <w:sz w:val="22"/>
            <w:szCs w:val="22"/>
          </w:rPr>
          <w:tab/>
        </w:r>
        <w:r w:rsidR="002F3479" w:rsidRPr="00F3042E">
          <w:rPr>
            <w:rStyle w:val="Hyperlink"/>
            <w:noProof/>
          </w:rPr>
          <w:t>Design by Example</w:t>
        </w:r>
        <w:r w:rsidR="002F3479">
          <w:rPr>
            <w:noProof/>
            <w:webHidden/>
          </w:rPr>
          <w:tab/>
        </w:r>
        <w:r w:rsidR="002F3479">
          <w:rPr>
            <w:noProof/>
            <w:webHidden/>
          </w:rPr>
          <w:fldChar w:fldCharType="begin"/>
        </w:r>
        <w:r w:rsidR="002F3479">
          <w:rPr>
            <w:noProof/>
            <w:webHidden/>
          </w:rPr>
          <w:instrText xml:space="preserve"> PAGEREF _Toc1641012 \h </w:instrText>
        </w:r>
        <w:r w:rsidR="002F3479">
          <w:rPr>
            <w:noProof/>
            <w:webHidden/>
          </w:rPr>
        </w:r>
        <w:r w:rsidR="002F3479">
          <w:rPr>
            <w:noProof/>
            <w:webHidden/>
          </w:rPr>
          <w:fldChar w:fldCharType="separate"/>
        </w:r>
        <w:r w:rsidR="002F3479">
          <w:rPr>
            <w:noProof/>
            <w:webHidden/>
          </w:rPr>
          <w:t>1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3" w:history="1">
        <w:r w:rsidR="002F3479" w:rsidRPr="00F3042E">
          <w:rPr>
            <w:rStyle w:val="Hyperlink"/>
            <w:noProof/>
          </w:rPr>
          <w:t>3.4</w:t>
        </w:r>
        <w:r w:rsidR="002F3479">
          <w:rPr>
            <w:rFonts w:eastAsiaTheme="minorEastAsia" w:cstheme="minorBidi"/>
            <w:smallCaps w:val="0"/>
            <w:noProof/>
            <w:sz w:val="22"/>
            <w:szCs w:val="22"/>
          </w:rPr>
          <w:tab/>
        </w:r>
        <w:r w:rsidR="002F3479" w:rsidRPr="00F3042E">
          <w:rPr>
            <w:rStyle w:val="Hyperlink"/>
            <w:noProof/>
          </w:rPr>
          <w:t>Version Management</w:t>
        </w:r>
        <w:r w:rsidR="002F3479">
          <w:rPr>
            <w:noProof/>
            <w:webHidden/>
          </w:rPr>
          <w:tab/>
        </w:r>
        <w:r w:rsidR="002F3479">
          <w:rPr>
            <w:noProof/>
            <w:webHidden/>
          </w:rPr>
          <w:fldChar w:fldCharType="begin"/>
        </w:r>
        <w:r w:rsidR="002F3479">
          <w:rPr>
            <w:noProof/>
            <w:webHidden/>
          </w:rPr>
          <w:instrText xml:space="preserve"> PAGEREF _Toc1641013 \h </w:instrText>
        </w:r>
        <w:r w:rsidR="002F3479">
          <w:rPr>
            <w:noProof/>
            <w:webHidden/>
          </w:rPr>
        </w:r>
        <w:r w:rsidR="002F3479">
          <w:rPr>
            <w:noProof/>
            <w:webHidden/>
          </w:rPr>
          <w:fldChar w:fldCharType="separate"/>
        </w:r>
        <w:r w:rsidR="002F3479">
          <w:rPr>
            <w:noProof/>
            <w:webHidden/>
          </w:rPr>
          <w:t>13</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4" w:history="1">
        <w:r w:rsidR="002F3479" w:rsidRPr="00F3042E">
          <w:rPr>
            <w:rStyle w:val="Hyperlink"/>
            <w:noProof/>
          </w:rPr>
          <w:t>3.5</w:t>
        </w:r>
        <w:r w:rsidR="002F3479">
          <w:rPr>
            <w:rFonts w:eastAsiaTheme="minorEastAsia" w:cstheme="minorBidi"/>
            <w:smallCaps w:val="0"/>
            <w:noProof/>
            <w:sz w:val="22"/>
            <w:szCs w:val="22"/>
          </w:rPr>
          <w:tab/>
        </w:r>
        <w:r w:rsidR="002F3479" w:rsidRPr="00F3042E">
          <w:rPr>
            <w:rStyle w:val="Hyperlink"/>
            <w:noProof/>
          </w:rPr>
          <w:t>Interface Compliancy</w:t>
        </w:r>
        <w:r w:rsidR="002F3479">
          <w:rPr>
            <w:noProof/>
            <w:webHidden/>
          </w:rPr>
          <w:tab/>
        </w:r>
        <w:r w:rsidR="002F3479">
          <w:rPr>
            <w:noProof/>
            <w:webHidden/>
          </w:rPr>
          <w:fldChar w:fldCharType="begin"/>
        </w:r>
        <w:r w:rsidR="002F3479">
          <w:rPr>
            <w:noProof/>
            <w:webHidden/>
          </w:rPr>
          <w:instrText xml:space="preserve"> PAGEREF _Toc1641014 \h </w:instrText>
        </w:r>
        <w:r w:rsidR="002F3479">
          <w:rPr>
            <w:noProof/>
            <w:webHidden/>
          </w:rPr>
        </w:r>
        <w:r w:rsidR="002F3479">
          <w:rPr>
            <w:noProof/>
            <w:webHidden/>
          </w:rPr>
          <w:fldChar w:fldCharType="separate"/>
        </w:r>
        <w:r w:rsidR="002F3479">
          <w:rPr>
            <w:noProof/>
            <w:webHidden/>
          </w:rPr>
          <w:t>13</w:t>
        </w:r>
        <w:r w:rsidR="002F3479">
          <w:rPr>
            <w:noProof/>
            <w:webHidden/>
          </w:rPr>
          <w:fldChar w:fldCharType="end"/>
        </w:r>
      </w:hyperlink>
    </w:p>
    <w:p w:rsidR="002F3479" w:rsidRDefault="00BA3A67">
      <w:pPr>
        <w:pStyle w:val="TOC1"/>
        <w:tabs>
          <w:tab w:val="left" w:pos="440"/>
          <w:tab w:val="right" w:leader="dot" w:pos="9350"/>
        </w:tabs>
        <w:rPr>
          <w:rFonts w:eastAsiaTheme="minorEastAsia" w:cstheme="minorBidi"/>
          <w:b w:val="0"/>
          <w:bCs w:val="0"/>
          <w:caps w:val="0"/>
          <w:noProof/>
          <w:sz w:val="22"/>
          <w:szCs w:val="22"/>
        </w:rPr>
      </w:pPr>
      <w:hyperlink w:anchor="_Toc1641015" w:history="1">
        <w:r w:rsidR="002F3479" w:rsidRPr="00F3042E">
          <w:rPr>
            <w:rStyle w:val="Hyperlink"/>
            <w:rFonts w:ascii="Verdana" w:hAnsi="Verdana"/>
            <w:noProof/>
          </w:rPr>
          <w:t>4</w:t>
        </w:r>
        <w:r w:rsidR="002F3479">
          <w:rPr>
            <w:rFonts w:eastAsiaTheme="minorEastAsia" w:cstheme="minorBidi"/>
            <w:b w:val="0"/>
            <w:bCs w:val="0"/>
            <w:caps w:val="0"/>
            <w:noProof/>
            <w:sz w:val="22"/>
            <w:szCs w:val="22"/>
          </w:rPr>
          <w:tab/>
        </w:r>
        <w:r w:rsidR="002F3479" w:rsidRPr="00F3042E">
          <w:rPr>
            <w:rStyle w:val="Hyperlink"/>
            <w:noProof/>
          </w:rPr>
          <w:t>Example Specification</w:t>
        </w:r>
        <w:r w:rsidR="002F3479">
          <w:rPr>
            <w:noProof/>
            <w:webHidden/>
          </w:rPr>
          <w:tab/>
        </w:r>
        <w:r w:rsidR="002F3479">
          <w:rPr>
            <w:noProof/>
            <w:webHidden/>
          </w:rPr>
          <w:fldChar w:fldCharType="begin"/>
        </w:r>
        <w:r w:rsidR="002F3479">
          <w:rPr>
            <w:noProof/>
            <w:webHidden/>
          </w:rPr>
          <w:instrText xml:space="preserve"> PAGEREF _Toc1641015 \h </w:instrText>
        </w:r>
        <w:r w:rsidR="002F3479">
          <w:rPr>
            <w:noProof/>
            <w:webHidden/>
          </w:rPr>
        </w:r>
        <w:r w:rsidR="002F3479">
          <w:rPr>
            <w:noProof/>
            <w:webHidden/>
          </w:rPr>
          <w:fldChar w:fldCharType="separate"/>
        </w:r>
        <w:r w:rsidR="002F3479">
          <w:rPr>
            <w:noProof/>
            <w:webHidden/>
          </w:rPr>
          <w:t>15</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6" w:history="1">
        <w:r w:rsidR="002F3479" w:rsidRPr="00F3042E">
          <w:rPr>
            <w:rStyle w:val="Hyperlink"/>
            <w:noProof/>
          </w:rPr>
          <w:t>4.1</w:t>
        </w:r>
        <w:r w:rsidR="002F3479">
          <w:rPr>
            <w:rFonts w:eastAsiaTheme="minorEastAsia" w:cstheme="minorBidi"/>
            <w:smallCaps w:val="0"/>
            <w:noProof/>
            <w:sz w:val="22"/>
            <w:szCs w:val="22"/>
          </w:rPr>
          <w:tab/>
        </w:r>
        <w:r w:rsidR="002F3479" w:rsidRPr="00F3042E">
          <w:rPr>
            <w:rStyle w:val="Hyperlink"/>
            <w:noProof/>
          </w:rPr>
          <w:t>List of specifications</w:t>
        </w:r>
        <w:r w:rsidR="002F3479">
          <w:rPr>
            <w:noProof/>
            <w:webHidden/>
          </w:rPr>
          <w:tab/>
        </w:r>
        <w:r w:rsidR="002F3479">
          <w:rPr>
            <w:noProof/>
            <w:webHidden/>
          </w:rPr>
          <w:fldChar w:fldCharType="begin"/>
        </w:r>
        <w:r w:rsidR="002F3479">
          <w:rPr>
            <w:noProof/>
            <w:webHidden/>
          </w:rPr>
          <w:instrText xml:space="preserve"> PAGEREF _Toc1641016 \h </w:instrText>
        </w:r>
        <w:r w:rsidR="002F3479">
          <w:rPr>
            <w:noProof/>
            <w:webHidden/>
          </w:rPr>
        </w:r>
        <w:r w:rsidR="002F3479">
          <w:rPr>
            <w:noProof/>
            <w:webHidden/>
          </w:rPr>
          <w:fldChar w:fldCharType="separate"/>
        </w:r>
        <w:r w:rsidR="002F3479">
          <w:rPr>
            <w:noProof/>
            <w:webHidden/>
          </w:rPr>
          <w:t>15</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17" w:history="1">
        <w:r w:rsidR="002F3479" w:rsidRPr="00F3042E">
          <w:rPr>
            <w:rStyle w:val="Hyperlink"/>
            <w:noProof/>
          </w:rPr>
          <w:t>4.2</w:t>
        </w:r>
        <w:r w:rsidR="002F3479">
          <w:rPr>
            <w:rFonts w:eastAsiaTheme="minorEastAsia" w:cstheme="minorBidi"/>
            <w:smallCaps w:val="0"/>
            <w:noProof/>
            <w:sz w:val="22"/>
            <w:szCs w:val="22"/>
          </w:rPr>
          <w:tab/>
        </w:r>
        <w:r w:rsidR="002F3479" w:rsidRPr="00F3042E">
          <w:rPr>
            <w:rStyle w:val="Hyperlink"/>
            <w:noProof/>
          </w:rPr>
          <w:t>Identity</w:t>
        </w:r>
        <w:r w:rsidR="002F3479">
          <w:rPr>
            <w:noProof/>
            <w:webHidden/>
          </w:rPr>
          <w:tab/>
        </w:r>
        <w:r w:rsidR="002F3479">
          <w:rPr>
            <w:noProof/>
            <w:webHidden/>
          </w:rPr>
          <w:fldChar w:fldCharType="begin"/>
        </w:r>
        <w:r w:rsidR="002F3479">
          <w:rPr>
            <w:noProof/>
            <w:webHidden/>
          </w:rPr>
          <w:instrText xml:space="preserve"> PAGEREF _Toc1641017 \h </w:instrText>
        </w:r>
        <w:r w:rsidR="002F3479">
          <w:rPr>
            <w:noProof/>
            <w:webHidden/>
          </w:rPr>
        </w:r>
        <w:r w:rsidR="002F3479">
          <w:rPr>
            <w:noProof/>
            <w:webHidden/>
          </w:rPr>
          <w:fldChar w:fldCharType="separate"/>
        </w:r>
        <w:r w:rsidR="002F3479">
          <w:rPr>
            <w:noProof/>
            <w:webHidden/>
          </w:rPr>
          <w:t>1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18" w:history="1">
        <w:r w:rsidR="002F3479" w:rsidRPr="00F3042E">
          <w:rPr>
            <w:rStyle w:val="Hyperlink"/>
            <w:noProof/>
          </w:rPr>
          <w:t>4.2.1</w:t>
        </w:r>
        <w:r w:rsidR="002F3479">
          <w:rPr>
            <w:rFonts w:eastAsiaTheme="minorEastAsia" w:cstheme="minorBidi"/>
            <w:i w:val="0"/>
            <w:iCs w:val="0"/>
            <w:noProof/>
            <w:sz w:val="22"/>
            <w:szCs w:val="22"/>
          </w:rPr>
          <w:tab/>
        </w:r>
        <w:r w:rsidR="002F3479" w:rsidRPr="00F3042E">
          <w:rPr>
            <w:rStyle w:val="Hyperlink"/>
            <w:noProof/>
          </w:rPr>
          <w:t>Authentication</w:t>
        </w:r>
        <w:r w:rsidR="002F3479">
          <w:rPr>
            <w:noProof/>
            <w:webHidden/>
          </w:rPr>
          <w:tab/>
        </w:r>
        <w:r w:rsidR="002F3479">
          <w:rPr>
            <w:noProof/>
            <w:webHidden/>
          </w:rPr>
          <w:fldChar w:fldCharType="begin"/>
        </w:r>
        <w:r w:rsidR="002F3479">
          <w:rPr>
            <w:noProof/>
            <w:webHidden/>
          </w:rPr>
          <w:instrText xml:space="preserve"> PAGEREF _Toc1641018 \h </w:instrText>
        </w:r>
        <w:r w:rsidR="002F3479">
          <w:rPr>
            <w:noProof/>
            <w:webHidden/>
          </w:rPr>
        </w:r>
        <w:r w:rsidR="002F3479">
          <w:rPr>
            <w:noProof/>
            <w:webHidden/>
          </w:rPr>
          <w:fldChar w:fldCharType="separate"/>
        </w:r>
        <w:r w:rsidR="002F3479">
          <w:rPr>
            <w:noProof/>
            <w:webHidden/>
          </w:rPr>
          <w:t>1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19" w:history="1">
        <w:r w:rsidR="002F3479" w:rsidRPr="00F3042E">
          <w:rPr>
            <w:rStyle w:val="Hyperlink"/>
            <w:noProof/>
          </w:rPr>
          <w:t>4.2.2</w:t>
        </w:r>
        <w:r w:rsidR="002F3479">
          <w:rPr>
            <w:rFonts w:eastAsiaTheme="minorEastAsia" w:cstheme="minorBidi"/>
            <w:i w:val="0"/>
            <w:iCs w:val="0"/>
            <w:noProof/>
            <w:sz w:val="22"/>
            <w:szCs w:val="22"/>
          </w:rPr>
          <w:tab/>
        </w:r>
        <w:r w:rsidR="002F3479" w:rsidRPr="00F3042E">
          <w:rPr>
            <w:rStyle w:val="Hyperlink"/>
            <w:noProof/>
          </w:rPr>
          <w:t>Organization</w:t>
        </w:r>
        <w:r w:rsidR="002F3479">
          <w:rPr>
            <w:noProof/>
            <w:webHidden/>
          </w:rPr>
          <w:tab/>
        </w:r>
        <w:r w:rsidR="002F3479">
          <w:rPr>
            <w:noProof/>
            <w:webHidden/>
          </w:rPr>
          <w:fldChar w:fldCharType="begin"/>
        </w:r>
        <w:r w:rsidR="002F3479">
          <w:rPr>
            <w:noProof/>
            <w:webHidden/>
          </w:rPr>
          <w:instrText xml:space="preserve"> PAGEREF _Toc1641019 \h </w:instrText>
        </w:r>
        <w:r w:rsidR="002F3479">
          <w:rPr>
            <w:noProof/>
            <w:webHidden/>
          </w:rPr>
        </w:r>
        <w:r w:rsidR="002F3479">
          <w:rPr>
            <w:noProof/>
            <w:webHidden/>
          </w:rPr>
          <w:fldChar w:fldCharType="separate"/>
        </w:r>
        <w:r w:rsidR="002F3479">
          <w:rPr>
            <w:noProof/>
            <w:webHidden/>
          </w:rPr>
          <w:t>18</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0" w:history="1">
        <w:r w:rsidR="002F3479" w:rsidRPr="00F3042E">
          <w:rPr>
            <w:rStyle w:val="Hyperlink"/>
            <w:noProof/>
          </w:rPr>
          <w:t>4.2.3</w:t>
        </w:r>
        <w:r w:rsidR="002F3479">
          <w:rPr>
            <w:rFonts w:eastAsiaTheme="minorEastAsia" w:cstheme="minorBidi"/>
            <w:i w:val="0"/>
            <w:iCs w:val="0"/>
            <w:noProof/>
            <w:sz w:val="22"/>
            <w:szCs w:val="22"/>
          </w:rPr>
          <w:tab/>
        </w:r>
        <w:r w:rsidR="002F3479" w:rsidRPr="00F3042E">
          <w:rPr>
            <w:rStyle w:val="Hyperlink"/>
            <w:noProof/>
          </w:rPr>
          <w:t>User</w:t>
        </w:r>
        <w:r w:rsidR="002F3479">
          <w:rPr>
            <w:noProof/>
            <w:webHidden/>
          </w:rPr>
          <w:tab/>
        </w:r>
        <w:r w:rsidR="002F3479">
          <w:rPr>
            <w:noProof/>
            <w:webHidden/>
          </w:rPr>
          <w:fldChar w:fldCharType="begin"/>
        </w:r>
        <w:r w:rsidR="002F3479">
          <w:rPr>
            <w:noProof/>
            <w:webHidden/>
          </w:rPr>
          <w:instrText xml:space="preserve"> PAGEREF _Toc1641020 \h </w:instrText>
        </w:r>
        <w:r w:rsidR="002F3479">
          <w:rPr>
            <w:noProof/>
            <w:webHidden/>
          </w:rPr>
        </w:r>
        <w:r w:rsidR="002F3479">
          <w:rPr>
            <w:noProof/>
            <w:webHidden/>
          </w:rPr>
          <w:fldChar w:fldCharType="separate"/>
        </w:r>
        <w:r w:rsidR="002F3479">
          <w:rPr>
            <w:noProof/>
            <w:webHidden/>
          </w:rPr>
          <w:t>21</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1" w:history="1">
        <w:r w:rsidR="002F3479" w:rsidRPr="00F3042E">
          <w:rPr>
            <w:rStyle w:val="Hyperlink"/>
            <w:noProof/>
          </w:rPr>
          <w:t>4.2.4</w:t>
        </w:r>
        <w:r w:rsidR="002F3479">
          <w:rPr>
            <w:rFonts w:eastAsiaTheme="minorEastAsia" w:cstheme="minorBidi"/>
            <w:i w:val="0"/>
            <w:iCs w:val="0"/>
            <w:noProof/>
            <w:sz w:val="22"/>
            <w:szCs w:val="22"/>
          </w:rPr>
          <w:tab/>
        </w:r>
        <w:r w:rsidR="002F3479" w:rsidRPr="00F3042E">
          <w:rPr>
            <w:rStyle w:val="Hyperlink"/>
            <w:noProof/>
          </w:rPr>
          <w:t>PublicKeyStore</w:t>
        </w:r>
        <w:r w:rsidR="002F3479">
          <w:rPr>
            <w:noProof/>
            <w:webHidden/>
          </w:rPr>
          <w:tab/>
        </w:r>
        <w:r w:rsidR="002F3479">
          <w:rPr>
            <w:noProof/>
            <w:webHidden/>
          </w:rPr>
          <w:fldChar w:fldCharType="begin"/>
        </w:r>
        <w:r w:rsidR="002F3479">
          <w:rPr>
            <w:noProof/>
            <w:webHidden/>
          </w:rPr>
          <w:instrText xml:space="preserve"> PAGEREF _Toc1641021 \h </w:instrText>
        </w:r>
        <w:r w:rsidR="002F3479">
          <w:rPr>
            <w:noProof/>
            <w:webHidden/>
          </w:rPr>
        </w:r>
        <w:r w:rsidR="002F3479">
          <w:rPr>
            <w:noProof/>
            <w:webHidden/>
          </w:rPr>
          <w:fldChar w:fldCharType="separate"/>
        </w:r>
        <w:r w:rsidR="002F3479">
          <w:rPr>
            <w:noProof/>
            <w:webHidden/>
          </w:rPr>
          <w:t>25</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22" w:history="1">
        <w:r w:rsidR="002F3479" w:rsidRPr="00F3042E">
          <w:rPr>
            <w:rStyle w:val="Hyperlink"/>
            <w:noProof/>
          </w:rPr>
          <w:t>4.3</w:t>
        </w:r>
        <w:r w:rsidR="002F3479">
          <w:rPr>
            <w:rFonts w:eastAsiaTheme="minorEastAsia" w:cstheme="minorBidi"/>
            <w:smallCaps w:val="0"/>
            <w:noProof/>
            <w:sz w:val="22"/>
            <w:szCs w:val="22"/>
          </w:rPr>
          <w:tab/>
        </w:r>
        <w:r w:rsidR="002F3479" w:rsidRPr="00F3042E">
          <w:rPr>
            <w:rStyle w:val="Hyperlink"/>
            <w:noProof/>
          </w:rPr>
          <w:t>General Resources</w:t>
        </w:r>
        <w:r w:rsidR="002F3479">
          <w:rPr>
            <w:noProof/>
            <w:webHidden/>
          </w:rPr>
          <w:tab/>
        </w:r>
        <w:r w:rsidR="002F3479">
          <w:rPr>
            <w:noProof/>
            <w:webHidden/>
          </w:rPr>
          <w:fldChar w:fldCharType="begin"/>
        </w:r>
        <w:r w:rsidR="002F3479">
          <w:rPr>
            <w:noProof/>
            <w:webHidden/>
          </w:rPr>
          <w:instrText xml:space="preserve"> PAGEREF _Toc1641022 \h </w:instrText>
        </w:r>
        <w:r w:rsidR="002F3479">
          <w:rPr>
            <w:noProof/>
            <w:webHidden/>
          </w:rPr>
        </w:r>
        <w:r w:rsidR="002F3479">
          <w:rPr>
            <w:noProof/>
            <w:webHidden/>
          </w:rPr>
          <w:fldChar w:fldCharType="separate"/>
        </w:r>
        <w:r w:rsidR="002F3479">
          <w:rPr>
            <w:noProof/>
            <w:webHidden/>
          </w:rPr>
          <w:t>28</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3" w:history="1">
        <w:r w:rsidR="002F3479" w:rsidRPr="00F3042E">
          <w:rPr>
            <w:rStyle w:val="Hyperlink"/>
            <w:noProof/>
          </w:rPr>
          <w:t>4.3.1</w:t>
        </w:r>
        <w:r w:rsidR="002F3479">
          <w:rPr>
            <w:rFonts w:eastAsiaTheme="minorEastAsia" w:cstheme="minorBidi"/>
            <w:i w:val="0"/>
            <w:iCs w:val="0"/>
            <w:noProof/>
            <w:sz w:val="22"/>
            <w:szCs w:val="22"/>
          </w:rPr>
          <w:tab/>
        </w:r>
        <w:r w:rsidR="002F3479" w:rsidRPr="00F3042E">
          <w:rPr>
            <w:rStyle w:val="Hyperlink"/>
            <w:noProof/>
          </w:rPr>
          <w:t>Timestamp</w:t>
        </w:r>
        <w:r w:rsidR="002F3479">
          <w:rPr>
            <w:noProof/>
            <w:webHidden/>
          </w:rPr>
          <w:tab/>
        </w:r>
        <w:r w:rsidR="002F3479">
          <w:rPr>
            <w:noProof/>
            <w:webHidden/>
          </w:rPr>
          <w:fldChar w:fldCharType="begin"/>
        </w:r>
        <w:r w:rsidR="002F3479">
          <w:rPr>
            <w:noProof/>
            <w:webHidden/>
          </w:rPr>
          <w:instrText xml:space="preserve"> PAGEREF _Toc1641023 \h </w:instrText>
        </w:r>
        <w:r w:rsidR="002F3479">
          <w:rPr>
            <w:noProof/>
            <w:webHidden/>
          </w:rPr>
        </w:r>
        <w:r w:rsidR="002F3479">
          <w:rPr>
            <w:noProof/>
            <w:webHidden/>
          </w:rPr>
          <w:fldChar w:fldCharType="separate"/>
        </w:r>
        <w:r w:rsidR="002F3479">
          <w:rPr>
            <w:noProof/>
            <w:webHidden/>
          </w:rPr>
          <w:t>28</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4" w:history="1">
        <w:r w:rsidR="002F3479" w:rsidRPr="00F3042E">
          <w:rPr>
            <w:rStyle w:val="Hyperlink"/>
            <w:noProof/>
          </w:rPr>
          <w:t>4.3.2</w:t>
        </w:r>
        <w:r w:rsidR="002F3479">
          <w:rPr>
            <w:rFonts w:eastAsiaTheme="minorEastAsia" w:cstheme="minorBidi"/>
            <w:i w:val="0"/>
            <w:iCs w:val="0"/>
            <w:noProof/>
            <w:sz w:val="22"/>
            <w:szCs w:val="22"/>
          </w:rPr>
          <w:tab/>
        </w:r>
        <w:r w:rsidR="002F3479" w:rsidRPr="00F3042E">
          <w:rPr>
            <w:rStyle w:val="Hyperlink"/>
            <w:noProof/>
          </w:rPr>
          <w:t>Alias</w:t>
        </w:r>
        <w:r w:rsidR="002F3479">
          <w:rPr>
            <w:noProof/>
            <w:webHidden/>
          </w:rPr>
          <w:tab/>
        </w:r>
        <w:r w:rsidR="002F3479">
          <w:rPr>
            <w:noProof/>
            <w:webHidden/>
          </w:rPr>
          <w:fldChar w:fldCharType="begin"/>
        </w:r>
        <w:r w:rsidR="002F3479">
          <w:rPr>
            <w:noProof/>
            <w:webHidden/>
          </w:rPr>
          <w:instrText xml:space="preserve"> PAGEREF _Toc1641024 \h </w:instrText>
        </w:r>
        <w:r w:rsidR="002F3479">
          <w:rPr>
            <w:noProof/>
            <w:webHidden/>
          </w:rPr>
        </w:r>
        <w:r w:rsidR="002F3479">
          <w:rPr>
            <w:noProof/>
            <w:webHidden/>
          </w:rPr>
          <w:fldChar w:fldCharType="separate"/>
        </w:r>
        <w:r w:rsidR="002F3479">
          <w:rPr>
            <w:noProof/>
            <w:webHidden/>
          </w:rPr>
          <w:t>30</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5" w:history="1">
        <w:r w:rsidR="002F3479" w:rsidRPr="00F3042E">
          <w:rPr>
            <w:rStyle w:val="Hyperlink"/>
            <w:noProof/>
          </w:rPr>
          <w:t>4.3.3</w:t>
        </w:r>
        <w:r w:rsidR="002F3479">
          <w:rPr>
            <w:rFonts w:eastAsiaTheme="minorEastAsia" w:cstheme="minorBidi"/>
            <w:i w:val="0"/>
            <w:iCs w:val="0"/>
            <w:noProof/>
            <w:sz w:val="22"/>
            <w:szCs w:val="22"/>
          </w:rPr>
          <w:tab/>
        </w:r>
        <w:r w:rsidR="002F3479" w:rsidRPr="00F3042E">
          <w:rPr>
            <w:rStyle w:val="Hyperlink"/>
            <w:noProof/>
          </w:rPr>
          <w:t>Variables</w:t>
        </w:r>
        <w:r w:rsidR="002F3479">
          <w:rPr>
            <w:noProof/>
            <w:webHidden/>
          </w:rPr>
          <w:tab/>
        </w:r>
        <w:r w:rsidR="002F3479">
          <w:rPr>
            <w:noProof/>
            <w:webHidden/>
          </w:rPr>
          <w:fldChar w:fldCharType="begin"/>
        </w:r>
        <w:r w:rsidR="002F3479">
          <w:rPr>
            <w:noProof/>
            <w:webHidden/>
          </w:rPr>
          <w:instrText xml:space="preserve"> PAGEREF _Toc1641025 \h </w:instrText>
        </w:r>
        <w:r w:rsidR="002F3479">
          <w:rPr>
            <w:noProof/>
            <w:webHidden/>
          </w:rPr>
        </w:r>
        <w:r w:rsidR="002F3479">
          <w:rPr>
            <w:noProof/>
            <w:webHidden/>
          </w:rPr>
          <w:fldChar w:fldCharType="separate"/>
        </w:r>
        <w:r w:rsidR="002F3479">
          <w:rPr>
            <w:noProof/>
            <w:webHidden/>
          </w:rPr>
          <w:t>33</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6" w:history="1">
        <w:r w:rsidR="002F3479" w:rsidRPr="00F3042E">
          <w:rPr>
            <w:rStyle w:val="Hyperlink"/>
            <w:noProof/>
          </w:rPr>
          <w:t>4.3.4</w:t>
        </w:r>
        <w:r w:rsidR="002F3479">
          <w:rPr>
            <w:rFonts w:eastAsiaTheme="minorEastAsia" w:cstheme="minorBidi"/>
            <w:i w:val="0"/>
            <w:iCs w:val="0"/>
            <w:noProof/>
            <w:sz w:val="22"/>
            <w:szCs w:val="22"/>
          </w:rPr>
          <w:tab/>
        </w:r>
        <w:r w:rsidR="002F3479" w:rsidRPr="00F3042E">
          <w:rPr>
            <w:rStyle w:val="Hyperlink"/>
            <w:noProof/>
          </w:rPr>
          <w:t>Keyvaluestore</w:t>
        </w:r>
        <w:r w:rsidR="002F3479">
          <w:rPr>
            <w:noProof/>
            <w:webHidden/>
          </w:rPr>
          <w:tab/>
        </w:r>
        <w:r w:rsidR="002F3479">
          <w:rPr>
            <w:noProof/>
            <w:webHidden/>
          </w:rPr>
          <w:fldChar w:fldCharType="begin"/>
        </w:r>
        <w:r w:rsidR="002F3479">
          <w:rPr>
            <w:noProof/>
            <w:webHidden/>
          </w:rPr>
          <w:instrText xml:space="preserve"> PAGEREF _Toc1641026 \h </w:instrText>
        </w:r>
        <w:r w:rsidR="002F3479">
          <w:rPr>
            <w:noProof/>
            <w:webHidden/>
          </w:rPr>
        </w:r>
        <w:r w:rsidR="002F3479">
          <w:rPr>
            <w:noProof/>
            <w:webHidden/>
          </w:rPr>
          <w:fldChar w:fldCharType="separate"/>
        </w:r>
        <w:r w:rsidR="002F3479">
          <w:rPr>
            <w:noProof/>
            <w:webHidden/>
          </w:rPr>
          <w:t>35</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7" w:history="1">
        <w:r w:rsidR="002F3479" w:rsidRPr="00F3042E">
          <w:rPr>
            <w:rStyle w:val="Hyperlink"/>
            <w:noProof/>
          </w:rPr>
          <w:t>4.3.5</w:t>
        </w:r>
        <w:r w:rsidR="002F3479">
          <w:rPr>
            <w:rFonts w:eastAsiaTheme="minorEastAsia" w:cstheme="minorBidi"/>
            <w:i w:val="0"/>
            <w:iCs w:val="0"/>
            <w:noProof/>
            <w:sz w:val="22"/>
            <w:szCs w:val="22"/>
          </w:rPr>
          <w:tab/>
        </w:r>
        <w:r w:rsidR="002F3479" w:rsidRPr="00F3042E">
          <w:rPr>
            <w:rStyle w:val="Hyperlink"/>
            <w:noProof/>
          </w:rPr>
          <w:t>Default</w:t>
        </w:r>
        <w:r w:rsidR="002F3479">
          <w:rPr>
            <w:noProof/>
            <w:webHidden/>
          </w:rPr>
          <w:tab/>
        </w:r>
        <w:r w:rsidR="002F3479">
          <w:rPr>
            <w:noProof/>
            <w:webHidden/>
          </w:rPr>
          <w:fldChar w:fldCharType="begin"/>
        </w:r>
        <w:r w:rsidR="002F3479">
          <w:rPr>
            <w:noProof/>
            <w:webHidden/>
          </w:rPr>
          <w:instrText xml:space="preserve"> PAGEREF _Toc1641027 \h </w:instrText>
        </w:r>
        <w:r w:rsidR="002F3479">
          <w:rPr>
            <w:noProof/>
            <w:webHidden/>
          </w:rPr>
        </w:r>
        <w:r w:rsidR="002F3479">
          <w:rPr>
            <w:noProof/>
            <w:webHidden/>
          </w:rPr>
          <w:fldChar w:fldCharType="separate"/>
        </w:r>
        <w:r w:rsidR="002F3479">
          <w:rPr>
            <w:noProof/>
            <w:webHidden/>
          </w:rPr>
          <w:t>38</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28" w:history="1">
        <w:r w:rsidR="002F3479" w:rsidRPr="00F3042E">
          <w:rPr>
            <w:rStyle w:val="Hyperlink"/>
            <w:noProof/>
          </w:rPr>
          <w:t>4.4</w:t>
        </w:r>
        <w:r w:rsidR="002F3479">
          <w:rPr>
            <w:rFonts w:eastAsiaTheme="minorEastAsia" w:cstheme="minorBidi"/>
            <w:smallCaps w:val="0"/>
            <w:noProof/>
            <w:sz w:val="22"/>
            <w:szCs w:val="22"/>
          </w:rPr>
          <w:tab/>
        </w:r>
        <w:r w:rsidR="002F3479" w:rsidRPr="00F3042E">
          <w:rPr>
            <w:rStyle w:val="Hyperlink"/>
            <w:noProof/>
          </w:rPr>
          <w:t>Data Management</w:t>
        </w:r>
        <w:r w:rsidR="002F3479">
          <w:rPr>
            <w:noProof/>
            <w:webHidden/>
          </w:rPr>
          <w:tab/>
        </w:r>
        <w:r w:rsidR="002F3479">
          <w:rPr>
            <w:noProof/>
            <w:webHidden/>
          </w:rPr>
          <w:fldChar w:fldCharType="begin"/>
        </w:r>
        <w:r w:rsidR="002F3479">
          <w:rPr>
            <w:noProof/>
            <w:webHidden/>
          </w:rPr>
          <w:instrText xml:space="preserve"> PAGEREF _Toc1641028 \h </w:instrText>
        </w:r>
        <w:r w:rsidR="002F3479">
          <w:rPr>
            <w:noProof/>
            <w:webHidden/>
          </w:rPr>
        </w:r>
        <w:r w:rsidR="002F3479">
          <w:rPr>
            <w:noProof/>
            <w:webHidden/>
          </w:rPr>
          <w:fldChar w:fldCharType="separate"/>
        </w:r>
        <w:r w:rsidR="002F3479">
          <w:rPr>
            <w:noProof/>
            <w:webHidden/>
          </w:rPr>
          <w:t>41</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29" w:history="1">
        <w:r w:rsidR="002F3479" w:rsidRPr="00F3042E">
          <w:rPr>
            <w:rStyle w:val="Hyperlink"/>
            <w:noProof/>
          </w:rPr>
          <w:t>4.4.1</w:t>
        </w:r>
        <w:r w:rsidR="002F3479">
          <w:rPr>
            <w:rFonts w:eastAsiaTheme="minorEastAsia" w:cstheme="minorBidi"/>
            <w:i w:val="0"/>
            <w:iCs w:val="0"/>
            <w:noProof/>
            <w:sz w:val="22"/>
            <w:szCs w:val="22"/>
          </w:rPr>
          <w:tab/>
        </w:r>
        <w:r w:rsidR="002F3479" w:rsidRPr="00F3042E">
          <w:rPr>
            <w:rStyle w:val="Hyperlink"/>
            <w:noProof/>
          </w:rPr>
          <w:t>File</w:t>
        </w:r>
        <w:r w:rsidR="002F3479">
          <w:rPr>
            <w:noProof/>
            <w:webHidden/>
          </w:rPr>
          <w:tab/>
        </w:r>
        <w:r w:rsidR="002F3479">
          <w:rPr>
            <w:noProof/>
            <w:webHidden/>
          </w:rPr>
          <w:fldChar w:fldCharType="begin"/>
        </w:r>
        <w:r w:rsidR="002F3479">
          <w:rPr>
            <w:noProof/>
            <w:webHidden/>
          </w:rPr>
          <w:instrText xml:space="preserve"> PAGEREF _Toc1641029 \h </w:instrText>
        </w:r>
        <w:r w:rsidR="002F3479">
          <w:rPr>
            <w:noProof/>
            <w:webHidden/>
          </w:rPr>
        </w:r>
        <w:r w:rsidR="002F3479">
          <w:rPr>
            <w:noProof/>
            <w:webHidden/>
          </w:rPr>
          <w:fldChar w:fldCharType="separate"/>
        </w:r>
        <w:r w:rsidR="002F3479">
          <w:rPr>
            <w:noProof/>
            <w:webHidden/>
          </w:rPr>
          <w:t>41</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0" w:history="1">
        <w:r w:rsidR="002F3479" w:rsidRPr="00F3042E">
          <w:rPr>
            <w:rStyle w:val="Hyperlink"/>
            <w:noProof/>
          </w:rPr>
          <w:t>4.4.2</w:t>
        </w:r>
        <w:r w:rsidR="002F3479">
          <w:rPr>
            <w:rFonts w:eastAsiaTheme="minorEastAsia" w:cstheme="minorBidi"/>
            <w:i w:val="0"/>
            <w:iCs w:val="0"/>
            <w:noProof/>
            <w:sz w:val="22"/>
            <w:szCs w:val="22"/>
          </w:rPr>
          <w:tab/>
        </w:r>
        <w:r w:rsidR="002F3479" w:rsidRPr="00F3042E">
          <w:rPr>
            <w:rStyle w:val="Hyperlink"/>
            <w:noProof/>
          </w:rPr>
          <w:t>Replica</w:t>
        </w:r>
        <w:r w:rsidR="002F3479">
          <w:rPr>
            <w:noProof/>
            <w:webHidden/>
          </w:rPr>
          <w:tab/>
        </w:r>
        <w:r w:rsidR="002F3479">
          <w:rPr>
            <w:noProof/>
            <w:webHidden/>
          </w:rPr>
          <w:fldChar w:fldCharType="begin"/>
        </w:r>
        <w:r w:rsidR="002F3479">
          <w:rPr>
            <w:noProof/>
            <w:webHidden/>
          </w:rPr>
          <w:instrText xml:space="preserve"> PAGEREF _Toc1641030 \h </w:instrText>
        </w:r>
        <w:r w:rsidR="002F3479">
          <w:rPr>
            <w:noProof/>
            <w:webHidden/>
          </w:rPr>
        </w:r>
        <w:r w:rsidR="002F3479">
          <w:rPr>
            <w:noProof/>
            <w:webHidden/>
          </w:rPr>
          <w:fldChar w:fldCharType="separate"/>
        </w:r>
        <w:r w:rsidR="002F3479">
          <w:rPr>
            <w:noProof/>
            <w:webHidden/>
          </w:rPr>
          <w:t>43</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1" w:history="1">
        <w:r w:rsidR="002F3479" w:rsidRPr="00F3042E">
          <w:rPr>
            <w:rStyle w:val="Hyperlink"/>
            <w:noProof/>
          </w:rPr>
          <w:t>4.4.3</w:t>
        </w:r>
        <w:r w:rsidR="002F3479">
          <w:rPr>
            <w:rFonts w:eastAsiaTheme="minorEastAsia" w:cstheme="minorBidi"/>
            <w:i w:val="0"/>
            <w:iCs w:val="0"/>
            <w:noProof/>
            <w:sz w:val="22"/>
            <w:szCs w:val="22"/>
          </w:rPr>
          <w:tab/>
        </w:r>
        <w:r w:rsidR="002F3479" w:rsidRPr="00F3042E">
          <w:rPr>
            <w:rStyle w:val="Hyperlink"/>
            <w:noProof/>
          </w:rPr>
          <w:t>Database</w:t>
        </w:r>
        <w:r w:rsidR="002F3479">
          <w:rPr>
            <w:noProof/>
            <w:webHidden/>
          </w:rPr>
          <w:tab/>
        </w:r>
        <w:r w:rsidR="002F3479">
          <w:rPr>
            <w:noProof/>
            <w:webHidden/>
          </w:rPr>
          <w:fldChar w:fldCharType="begin"/>
        </w:r>
        <w:r w:rsidR="002F3479">
          <w:rPr>
            <w:noProof/>
            <w:webHidden/>
          </w:rPr>
          <w:instrText xml:space="preserve"> PAGEREF _Toc1641031 \h </w:instrText>
        </w:r>
        <w:r w:rsidR="002F3479">
          <w:rPr>
            <w:noProof/>
            <w:webHidden/>
          </w:rPr>
        </w:r>
        <w:r w:rsidR="002F3479">
          <w:rPr>
            <w:noProof/>
            <w:webHidden/>
          </w:rPr>
          <w:fldChar w:fldCharType="separate"/>
        </w:r>
        <w:r w:rsidR="002F3479">
          <w:rPr>
            <w:noProof/>
            <w:webHidden/>
          </w:rPr>
          <w:t>46</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2" w:history="1">
        <w:r w:rsidR="002F3479" w:rsidRPr="00F3042E">
          <w:rPr>
            <w:rStyle w:val="Hyperlink"/>
            <w:noProof/>
          </w:rPr>
          <w:t>4.4.4</w:t>
        </w:r>
        <w:r w:rsidR="002F3479">
          <w:rPr>
            <w:rFonts w:eastAsiaTheme="minorEastAsia" w:cstheme="minorBidi"/>
            <w:i w:val="0"/>
            <w:iCs w:val="0"/>
            <w:noProof/>
            <w:sz w:val="22"/>
            <w:szCs w:val="22"/>
          </w:rPr>
          <w:tab/>
        </w:r>
        <w:r w:rsidR="002F3479" w:rsidRPr="00F3042E">
          <w:rPr>
            <w:rStyle w:val="Hyperlink"/>
            <w:noProof/>
          </w:rPr>
          <w:t>Virtual Directory</w:t>
        </w:r>
        <w:r w:rsidR="002F3479">
          <w:rPr>
            <w:noProof/>
            <w:webHidden/>
          </w:rPr>
          <w:tab/>
        </w:r>
        <w:r w:rsidR="002F3479">
          <w:rPr>
            <w:noProof/>
            <w:webHidden/>
          </w:rPr>
          <w:fldChar w:fldCharType="begin"/>
        </w:r>
        <w:r w:rsidR="002F3479">
          <w:rPr>
            <w:noProof/>
            <w:webHidden/>
          </w:rPr>
          <w:instrText xml:space="preserve"> PAGEREF _Toc1641032 \h </w:instrText>
        </w:r>
        <w:r w:rsidR="002F3479">
          <w:rPr>
            <w:noProof/>
            <w:webHidden/>
          </w:rPr>
        </w:r>
        <w:r w:rsidR="002F3479">
          <w:rPr>
            <w:noProof/>
            <w:webHidden/>
          </w:rPr>
          <w:fldChar w:fldCharType="separate"/>
        </w:r>
        <w:r w:rsidR="002F3479">
          <w:rPr>
            <w:noProof/>
            <w:webHidden/>
          </w:rPr>
          <w:t>49</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33" w:history="1">
        <w:r w:rsidR="002F3479" w:rsidRPr="00F3042E">
          <w:rPr>
            <w:rStyle w:val="Hyperlink"/>
            <w:noProof/>
          </w:rPr>
          <w:t>4.5</w:t>
        </w:r>
        <w:r w:rsidR="002F3479">
          <w:rPr>
            <w:rFonts w:eastAsiaTheme="minorEastAsia" w:cstheme="minorBidi"/>
            <w:smallCaps w:val="0"/>
            <w:noProof/>
            <w:sz w:val="22"/>
            <w:szCs w:val="22"/>
          </w:rPr>
          <w:tab/>
        </w:r>
        <w:r w:rsidR="002F3479" w:rsidRPr="00F3042E">
          <w:rPr>
            <w:rStyle w:val="Hyperlink"/>
            <w:noProof/>
          </w:rPr>
          <w:t>Compute Management - Virtual Clusters</w:t>
        </w:r>
        <w:r w:rsidR="002F3479">
          <w:rPr>
            <w:noProof/>
            <w:webHidden/>
          </w:rPr>
          <w:tab/>
        </w:r>
        <w:r w:rsidR="002F3479">
          <w:rPr>
            <w:noProof/>
            <w:webHidden/>
          </w:rPr>
          <w:fldChar w:fldCharType="begin"/>
        </w:r>
        <w:r w:rsidR="002F3479">
          <w:rPr>
            <w:noProof/>
            <w:webHidden/>
          </w:rPr>
          <w:instrText xml:space="preserve"> PAGEREF _Toc1641033 \h </w:instrText>
        </w:r>
        <w:r w:rsidR="002F3479">
          <w:rPr>
            <w:noProof/>
            <w:webHidden/>
          </w:rPr>
        </w:r>
        <w:r w:rsidR="002F3479">
          <w:rPr>
            <w:noProof/>
            <w:webHidden/>
          </w:rPr>
          <w:fldChar w:fldCharType="separate"/>
        </w:r>
        <w:r w:rsidR="002F3479">
          <w:rPr>
            <w:noProof/>
            <w:webHidden/>
          </w:rPr>
          <w:t>52</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4" w:history="1">
        <w:r w:rsidR="002F3479" w:rsidRPr="00F3042E">
          <w:rPr>
            <w:rStyle w:val="Hyperlink"/>
            <w:noProof/>
          </w:rPr>
          <w:t>4.5.1</w:t>
        </w:r>
        <w:r w:rsidR="002F3479">
          <w:rPr>
            <w:rFonts w:eastAsiaTheme="minorEastAsia" w:cstheme="minorBidi"/>
            <w:i w:val="0"/>
            <w:iCs w:val="0"/>
            <w:noProof/>
            <w:sz w:val="22"/>
            <w:szCs w:val="22"/>
          </w:rPr>
          <w:tab/>
        </w:r>
        <w:r w:rsidR="002F3479" w:rsidRPr="00F3042E">
          <w:rPr>
            <w:rStyle w:val="Hyperlink"/>
            <w:noProof/>
          </w:rPr>
          <w:t>Virtual Cluster</w:t>
        </w:r>
        <w:r w:rsidR="002F3479">
          <w:rPr>
            <w:noProof/>
            <w:webHidden/>
          </w:rPr>
          <w:tab/>
        </w:r>
        <w:r w:rsidR="002F3479">
          <w:rPr>
            <w:noProof/>
            <w:webHidden/>
          </w:rPr>
          <w:fldChar w:fldCharType="begin"/>
        </w:r>
        <w:r w:rsidR="002F3479">
          <w:rPr>
            <w:noProof/>
            <w:webHidden/>
          </w:rPr>
          <w:instrText xml:space="preserve"> PAGEREF _Toc1641034 \h </w:instrText>
        </w:r>
        <w:r w:rsidR="002F3479">
          <w:rPr>
            <w:noProof/>
            <w:webHidden/>
          </w:rPr>
        </w:r>
        <w:r w:rsidR="002F3479">
          <w:rPr>
            <w:noProof/>
            <w:webHidden/>
          </w:rPr>
          <w:fldChar w:fldCharType="separate"/>
        </w:r>
        <w:r w:rsidR="002F3479">
          <w:rPr>
            <w:noProof/>
            <w:webHidden/>
          </w:rPr>
          <w:t>52</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5" w:history="1">
        <w:r w:rsidR="002F3479" w:rsidRPr="00F3042E">
          <w:rPr>
            <w:rStyle w:val="Hyperlink"/>
            <w:noProof/>
          </w:rPr>
          <w:t>4.5.2</w:t>
        </w:r>
        <w:r w:rsidR="002F3479">
          <w:rPr>
            <w:rFonts w:eastAsiaTheme="minorEastAsia" w:cstheme="minorBidi"/>
            <w:i w:val="0"/>
            <w:iCs w:val="0"/>
            <w:noProof/>
            <w:sz w:val="22"/>
            <w:szCs w:val="22"/>
          </w:rPr>
          <w:tab/>
        </w:r>
        <w:r w:rsidR="002F3479" w:rsidRPr="00F3042E">
          <w:rPr>
            <w:rStyle w:val="Hyperlink"/>
            <w:noProof/>
          </w:rPr>
          <w:t>Scheduler</w:t>
        </w:r>
        <w:r w:rsidR="002F3479">
          <w:rPr>
            <w:noProof/>
            <w:webHidden/>
          </w:rPr>
          <w:tab/>
        </w:r>
        <w:r w:rsidR="002F3479">
          <w:rPr>
            <w:noProof/>
            <w:webHidden/>
          </w:rPr>
          <w:fldChar w:fldCharType="begin"/>
        </w:r>
        <w:r w:rsidR="002F3479">
          <w:rPr>
            <w:noProof/>
            <w:webHidden/>
          </w:rPr>
          <w:instrText xml:space="preserve"> PAGEREF _Toc1641035 \h </w:instrText>
        </w:r>
        <w:r w:rsidR="002F3479">
          <w:rPr>
            <w:noProof/>
            <w:webHidden/>
          </w:rPr>
        </w:r>
        <w:r w:rsidR="002F3479">
          <w:rPr>
            <w:noProof/>
            <w:webHidden/>
          </w:rPr>
          <w:fldChar w:fldCharType="separate"/>
        </w:r>
        <w:r w:rsidR="002F3479">
          <w:rPr>
            <w:noProof/>
            <w:webHidden/>
          </w:rPr>
          <w:t>57</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36" w:history="1">
        <w:r w:rsidR="002F3479" w:rsidRPr="00F3042E">
          <w:rPr>
            <w:rStyle w:val="Hyperlink"/>
            <w:noProof/>
          </w:rPr>
          <w:t>4.6</w:t>
        </w:r>
        <w:r w:rsidR="002F3479">
          <w:rPr>
            <w:rFonts w:eastAsiaTheme="minorEastAsia" w:cstheme="minorBidi"/>
            <w:smallCaps w:val="0"/>
            <w:noProof/>
            <w:sz w:val="22"/>
            <w:szCs w:val="22"/>
          </w:rPr>
          <w:tab/>
        </w:r>
        <w:r w:rsidR="002F3479" w:rsidRPr="00F3042E">
          <w:rPr>
            <w:rStyle w:val="Hyperlink"/>
            <w:noProof/>
          </w:rPr>
          <w:t>Compute Management - Virtual Machines</w:t>
        </w:r>
        <w:r w:rsidR="002F3479">
          <w:rPr>
            <w:noProof/>
            <w:webHidden/>
          </w:rPr>
          <w:tab/>
        </w:r>
        <w:r w:rsidR="002F3479">
          <w:rPr>
            <w:noProof/>
            <w:webHidden/>
          </w:rPr>
          <w:fldChar w:fldCharType="begin"/>
        </w:r>
        <w:r w:rsidR="002F3479">
          <w:rPr>
            <w:noProof/>
            <w:webHidden/>
          </w:rPr>
          <w:instrText xml:space="preserve"> PAGEREF _Toc1641036 \h </w:instrText>
        </w:r>
        <w:r w:rsidR="002F3479">
          <w:rPr>
            <w:noProof/>
            <w:webHidden/>
          </w:rPr>
        </w:r>
        <w:r w:rsidR="002F3479">
          <w:rPr>
            <w:noProof/>
            <w:webHidden/>
          </w:rPr>
          <w:fldChar w:fldCharType="separate"/>
        </w:r>
        <w:r w:rsidR="002F3479">
          <w:rPr>
            <w:noProof/>
            <w:webHidden/>
          </w:rPr>
          <w:t>60</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7" w:history="1">
        <w:r w:rsidR="002F3479" w:rsidRPr="00F3042E">
          <w:rPr>
            <w:rStyle w:val="Hyperlink"/>
            <w:noProof/>
          </w:rPr>
          <w:t>4.6.1</w:t>
        </w:r>
        <w:r w:rsidR="002F3479">
          <w:rPr>
            <w:rFonts w:eastAsiaTheme="minorEastAsia" w:cstheme="minorBidi"/>
            <w:i w:val="0"/>
            <w:iCs w:val="0"/>
            <w:noProof/>
            <w:sz w:val="22"/>
            <w:szCs w:val="22"/>
          </w:rPr>
          <w:tab/>
        </w:r>
        <w:r w:rsidR="002F3479" w:rsidRPr="00F3042E">
          <w:rPr>
            <w:rStyle w:val="Hyperlink"/>
            <w:noProof/>
          </w:rPr>
          <w:t>Image</w:t>
        </w:r>
        <w:r w:rsidR="002F3479">
          <w:rPr>
            <w:noProof/>
            <w:webHidden/>
          </w:rPr>
          <w:tab/>
        </w:r>
        <w:r w:rsidR="002F3479">
          <w:rPr>
            <w:noProof/>
            <w:webHidden/>
          </w:rPr>
          <w:fldChar w:fldCharType="begin"/>
        </w:r>
        <w:r w:rsidR="002F3479">
          <w:rPr>
            <w:noProof/>
            <w:webHidden/>
          </w:rPr>
          <w:instrText xml:space="preserve"> PAGEREF _Toc1641037 \h </w:instrText>
        </w:r>
        <w:r w:rsidR="002F3479">
          <w:rPr>
            <w:noProof/>
            <w:webHidden/>
          </w:rPr>
        </w:r>
        <w:r w:rsidR="002F3479">
          <w:rPr>
            <w:noProof/>
            <w:webHidden/>
          </w:rPr>
          <w:fldChar w:fldCharType="separate"/>
        </w:r>
        <w:r w:rsidR="002F3479">
          <w:rPr>
            <w:noProof/>
            <w:webHidden/>
          </w:rPr>
          <w:t>60</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8" w:history="1">
        <w:r w:rsidR="002F3479" w:rsidRPr="00F3042E">
          <w:rPr>
            <w:rStyle w:val="Hyperlink"/>
            <w:noProof/>
          </w:rPr>
          <w:t>4.6.2</w:t>
        </w:r>
        <w:r w:rsidR="002F3479">
          <w:rPr>
            <w:rFonts w:eastAsiaTheme="minorEastAsia" w:cstheme="minorBidi"/>
            <w:i w:val="0"/>
            <w:iCs w:val="0"/>
            <w:noProof/>
            <w:sz w:val="22"/>
            <w:szCs w:val="22"/>
          </w:rPr>
          <w:tab/>
        </w:r>
        <w:r w:rsidR="002F3479" w:rsidRPr="00F3042E">
          <w:rPr>
            <w:rStyle w:val="Hyperlink"/>
            <w:noProof/>
          </w:rPr>
          <w:t>Flavor</w:t>
        </w:r>
        <w:r w:rsidR="002F3479">
          <w:rPr>
            <w:noProof/>
            <w:webHidden/>
          </w:rPr>
          <w:tab/>
        </w:r>
        <w:r w:rsidR="002F3479">
          <w:rPr>
            <w:noProof/>
            <w:webHidden/>
          </w:rPr>
          <w:fldChar w:fldCharType="begin"/>
        </w:r>
        <w:r w:rsidR="002F3479">
          <w:rPr>
            <w:noProof/>
            <w:webHidden/>
          </w:rPr>
          <w:instrText xml:space="preserve"> PAGEREF _Toc1641038 \h </w:instrText>
        </w:r>
        <w:r w:rsidR="002F3479">
          <w:rPr>
            <w:noProof/>
            <w:webHidden/>
          </w:rPr>
        </w:r>
        <w:r w:rsidR="002F3479">
          <w:rPr>
            <w:noProof/>
            <w:webHidden/>
          </w:rPr>
          <w:fldChar w:fldCharType="separate"/>
        </w:r>
        <w:r w:rsidR="002F3479">
          <w:rPr>
            <w:noProof/>
            <w:webHidden/>
          </w:rPr>
          <w:t>63</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39" w:history="1">
        <w:r w:rsidR="002F3479" w:rsidRPr="00F3042E">
          <w:rPr>
            <w:rStyle w:val="Hyperlink"/>
            <w:noProof/>
          </w:rPr>
          <w:t>4.6.3</w:t>
        </w:r>
        <w:r w:rsidR="002F3479">
          <w:rPr>
            <w:rFonts w:eastAsiaTheme="minorEastAsia" w:cstheme="minorBidi"/>
            <w:i w:val="0"/>
            <w:iCs w:val="0"/>
            <w:noProof/>
            <w:sz w:val="22"/>
            <w:szCs w:val="22"/>
          </w:rPr>
          <w:tab/>
        </w:r>
        <w:r w:rsidR="002F3479" w:rsidRPr="00F3042E">
          <w:rPr>
            <w:rStyle w:val="Hyperlink"/>
            <w:noProof/>
          </w:rPr>
          <w:t>VM</w:t>
        </w:r>
        <w:r w:rsidR="002F3479">
          <w:rPr>
            <w:noProof/>
            <w:webHidden/>
          </w:rPr>
          <w:tab/>
        </w:r>
        <w:r w:rsidR="002F3479">
          <w:rPr>
            <w:noProof/>
            <w:webHidden/>
          </w:rPr>
          <w:fldChar w:fldCharType="begin"/>
        </w:r>
        <w:r w:rsidR="002F3479">
          <w:rPr>
            <w:noProof/>
            <w:webHidden/>
          </w:rPr>
          <w:instrText xml:space="preserve"> PAGEREF _Toc1641039 \h </w:instrText>
        </w:r>
        <w:r w:rsidR="002F3479">
          <w:rPr>
            <w:noProof/>
            <w:webHidden/>
          </w:rPr>
        </w:r>
        <w:r w:rsidR="002F3479">
          <w:rPr>
            <w:noProof/>
            <w:webHidden/>
          </w:rPr>
          <w:fldChar w:fldCharType="separate"/>
        </w:r>
        <w:r w:rsidR="002F3479">
          <w:rPr>
            <w:noProof/>
            <w:webHidden/>
          </w:rPr>
          <w:t>67</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40" w:history="1">
        <w:r w:rsidR="002F3479" w:rsidRPr="00F3042E">
          <w:rPr>
            <w:rStyle w:val="Hyperlink"/>
            <w:noProof/>
          </w:rPr>
          <w:t>4.6.4</w:t>
        </w:r>
        <w:r w:rsidR="002F3479">
          <w:rPr>
            <w:rFonts w:eastAsiaTheme="minorEastAsia" w:cstheme="minorBidi"/>
            <w:i w:val="0"/>
            <w:iCs w:val="0"/>
            <w:noProof/>
            <w:sz w:val="22"/>
            <w:szCs w:val="22"/>
          </w:rPr>
          <w:tab/>
        </w:r>
        <w:r w:rsidR="002F3479" w:rsidRPr="00F3042E">
          <w:rPr>
            <w:rStyle w:val="Hyperlink"/>
            <w:noProof/>
          </w:rPr>
          <w:t>Secgroup</w:t>
        </w:r>
        <w:r w:rsidR="002F3479">
          <w:rPr>
            <w:noProof/>
            <w:webHidden/>
          </w:rPr>
          <w:tab/>
        </w:r>
        <w:r w:rsidR="002F3479">
          <w:rPr>
            <w:noProof/>
            <w:webHidden/>
          </w:rPr>
          <w:fldChar w:fldCharType="begin"/>
        </w:r>
        <w:r w:rsidR="002F3479">
          <w:rPr>
            <w:noProof/>
            <w:webHidden/>
          </w:rPr>
          <w:instrText xml:space="preserve"> PAGEREF _Toc1641040 \h </w:instrText>
        </w:r>
        <w:r w:rsidR="002F3479">
          <w:rPr>
            <w:noProof/>
            <w:webHidden/>
          </w:rPr>
        </w:r>
        <w:r w:rsidR="002F3479">
          <w:rPr>
            <w:noProof/>
            <w:webHidden/>
          </w:rPr>
          <w:fldChar w:fldCharType="separate"/>
        </w:r>
        <w:r w:rsidR="002F3479">
          <w:rPr>
            <w:noProof/>
            <w:webHidden/>
          </w:rPr>
          <w:t>69</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41" w:history="1">
        <w:r w:rsidR="002F3479" w:rsidRPr="00F3042E">
          <w:rPr>
            <w:rStyle w:val="Hyperlink"/>
            <w:noProof/>
          </w:rPr>
          <w:t>4.6.5</w:t>
        </w:r>
        <w:r w:rsidR="002F3479">
          <w:rPr>
            <w:rFonts w:eastAsiaTheme="minorEastAsia" w:cstheme="minorBidi"/>
            <w:i w:val="0"/>
            <w:iCs w:val="0"/>
            <w:noProof/>
            <w:sz w:val="22"/>
            <w:szCs w:val="22"/>
          </w:rPr>
          <w:tab/>
        </w:r>
        <w:r w:rsidR="002F3479" w:rsidRPr="00F3042E">
          <w:rPr>
            <w:rStyle w:val="Hyperlink"/>
            <w:noProof/>
          </w:rPr>
          <w:t>Nic</w:t>
        </w:r>
        <w:r w:rsidR="002F3479">
          <w:rPr>
            <w:noProof/>
            <w:webHidden/>
          </w:rPr>
          <w:tab/>
        </w:r>
        <w:r w:rsidR="002F3479">
          <w:rPr>
            <w:noProof/>
            <w:webHidden/>
          </w:rPr>
          <w:fldChar w:fldCharType="begin"/>
        </w:r>
        <w:r w:rsidR="002F3479">
          <w:rPr>
            <w:noProof/>
            <w:webHidden/>
          </w:rPr>
          <w:instrText xml:space="preserve"> PAGEREF _Toc1641041 \h </w:instrText>
        </w:r>
        <w:r w:rsidR="002F3479">
          <w:rPr>
            <w:noProof/>
            <w:webHidden/>
          </w:rPr>
        </w:r>
        <w:r w:rsidR="002F3479">
          <w:rPr>
            <w:noProof/>
            <w:webHidden/>
          </w:rPr>
          <w:fldChar w:fldCharType="separate"/>
        </w:r>
        <w:r w:rsidR="002F3479">
          <w:rPr>
            <w:noProof/>
            <w:webHidden/>
          </w:rPr>
          <w:t>75</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42" w:history="1">
        <w:r w:rsidR="002F3479" w:rsidRPr="00F3042E">
          <w:rPr>
            <w:rStyle w:val="Hyperlink"/>
            <w:noProof/>
          </w:rPr>
          <w:t>4.7</w:t>
        </w:r>
        <w:r w:rsidR="002F3479">
          <w:rPr>
            <w:rFonts w:eastAsiaTheme="minorEastAsia" w:cstheme="minorBidi"/>
            <w:smallCaps w:val="0"/>
            <w:noProof/>
            <w:sz w:val="22"/>
            <w:szCs w:val="22"/>
          </w:rPr>
          <w:tab/>
        </w:r>
        <w:r w:rsidR="002F3479" w:rsidRPr="00F3042E">
          <w:rPr>
            <w:rStyle w:val="Hyperlink"/>
            <w:noProof/>
          </w:rPr>
          <w:t>Compute Management - Containers</w:t>
        </w:r>
        <w:r w:rsidR="002F3479">
          <w:rPr>
            <w:noProof/>
            <w:webHidden/>
          </w:rPr>
          <w:tab/>
        </w:r>
        <w:r w:rsidR="002F3479">
          <w:rPr>
            <w:noProof/>
            <w:webHidden/>
          </w:rPr>
          <w:fldChar w:fldCharType="begin"/>
        </w:r>
        <w:r w:rsidR="002F3479">
          <w:rPr>
            <w:noProof/>
            <w:webHidden/>
          </w:rPr>
          <w:instrText xml:space="preserve"> PAGEREF _Toc1641042 \h </w:instrText>
        </w:r>
        <w:r w:rsidR="002F3479">
          <w:rPr>
            <w:noProof/>
            <w:webHidden/>
          </w:rPr>
        </w:r>
        <w:r w:rsidR="002F3479">
          <w:rPr>
            <w:noProof/>
            <w:webHidden/>
          </w:rPr>
          <w:fldChar w:fldCharType="separate"/>
        </w:r>
        <w:r w:rsidR="002F3479">
          <w:rPr>
            <w:noProof/>
            <w:webHidden/>
          </w:rPr>
          <w:t>78</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43" w:history="1">
        <w:r w:rsidR="002F3479" w:rsidRPr="00F3042E">
          <w:rPr>
            <w:rStyle w:val="Hyperlink"/>
            <w:noProof/>
          </w:rPr>
          <w:t>4.7.1</w:t>
        </w:r>
        <w:r w:rsidR="002F3479">
          <w:rPr>
            <w:rFonts w:eastAsiaTheme="minorEastAsia" w:cstheme="minorBidi"/>
            <w:i w:val="0"/>
            <w:iCs w:val="0"/>
            <w:noProof/>
            <w:sz w:val="22"/>
            <w:szCs w:val="22"/>
          </w:rPr>
          <w:tab/>
        </w:r>
        <w:r w:rsidR="002F3479" w:rsidRPr="00F3042E">
          <w:rPr>
            <w:rStyle w:val="Hyperlink"/>
            <w:noProof/>
          </w:rPr>
          <w:t>Containers</w:t>
        </w:r>
        <w:r w:rsidR="002F3479">
          <w:rPr>
            <w:noProof/>
            <w:webHidden/>
          </w:rPr>
          <w:tab/>
        </w:r>
        <w:r w:rsidR="002F3479">
          <w:rPr>
            <w:noProof/>
            <w:webHidden/>
          </w:rPr>
          <w:fldChar w:fldCharType="begin"/>
        </w:r>
        <w:r w:rsidR="002F3479">
          <w:rPr>
            <w:noProof/>
            <w:webHidden/>
          </w:rPr>
          <w:instrText xml:space="preserve"> PAGEREF _Toc1641043 \h </w:instrText>
        </w:r>
        <w:r w:rsidR="002F3479">
          <w:rPr>
            <w:noProof/>
            <w:webHidden/>
          </w:rPr>
        </w:r>
        <w:r w:rsidR="002F3479">
          <w:rPr>
            <w:noProof/>
            <w:webHidden/>
          </w:rPr>
          <w:fldChar w:fldCharType="separate"/>
        </w:r>
        <w:r w:rsidR="002F3479">
          <w:rPr>
            <w:noProof/>
            <w:webHidden/>
          </w:rPr>
          <w:t>78</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44" w:history="1">
        <w:r w:rsidR="002F3479" w:rsidRPr="00F3042E">
          <w:rPr>
            <w:rStyle w:val="Hyperlink"/>
            <w:noProof/>
          </w:rPr>
          <w:t>4.8</w:t>
        </w:r>
        <w:r w:rsidR="002F3479">
          <w:rPr>
            <w:rFonts w:eastAsiaTheme="minorEastAsia" w:cstheme="minorBidi"/>
            <w:smallCaps w:val="0"/>
            <w:noProof/>
            <w:sz w:val="22"/>
            <w:szCs w:val="22"/>
          </w:rPr>
          <w:tab/>
        </w:r>
        <w:r w:rsidR="002F3479" w:rsidRPr="00F3042E">
          <w:rPr>
            <w:rStyle w:val="Hyperlink"/>
            <w:noProof/>
          </w:rPr>
          <w:t>Compute Management - Functions</w:t>
        </w:r>
        <w:r w:rsidR="002F3479">
          <w:rPr>
            <w:noProof/>
            <w:webHidden/>
          </w:rPr>
          <w:tab/>
        </w:r>
        <w:r w:rsidR="002F3479">
          <w:rPr>
            <w:noProof/>
            <w:webHidden/>
          </w:rPr>
          <w:fldChar w:fldCharType="begin"/>
        </w:r>
        <w:r w:rsidR="002F3479">
          <w:rPr>
            <w:noProof/>
            <w:webHidden/>
          </w:rPr>
          <w:instrText xml:space="preserve"> PAGEREF _Toc1641044 \h </w:instrText>
        </w:r>
        <w:r w:rsidR="002F3479">
          <w:rPr>
            <w:noProof/>
            <w:webHidden/>
          </w:rPr>
        </w:r>
        <w:r w:rsidR="002F3479">
          <w:rPr>
            <w:noProof/>
            <w:webHidden/>
          </w:rPr>
          <w:fldChar w:fldCharType="separate"/>
        </w:r>
        <w:r w:rsidR="002F3479">
          <w:rPr>
            <w:noProof/>
            <w:webHidden/>
          </w:rPr>
          <w:t>81</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45" w:history="1">
        <w:r w:rsidR="002F3479" w:rsidRPr="00F3042E">
          <w:rPr>
            <w:rStyle w:val="Hyperlink"/>
            <w:noProof/>
          </w:rPr>
          <w:t>4.8.1</w:t>
        </w:r>
        <w:r w:rsidR="002F3479">
          <w:rPr>
            <w:rFonts w:eastAsiaTheme="minorEastAsia" w:cstheme="minorBidi"/>
            <w:i w:val="0"/>
            <w:iCs w:val="0"/>
            <w:noProof/>
            <w:sz w:val="22"/>
            <w:szCs w:val="22"/>
          </w:rPr>
          <w:tab/>
        </w:r>
        <w:r w:rsidR="002F3479" w:rsidRPr="00F3042E">
          <w:rPr>
            <w:rStyle w:val="Hyperlink"/>
            <w:noProof/>
          </w:rPr>
          <w:t>Microservice</w:t>
        </w:r>
        <w:r w:rsidR="002F3479">
          <w:rPr>
            <w:noProof/>
            <w:webHidden/>
          </w:rPr>
          <w:tab/>
        </w:r>
        <w:r w:rsidR="002F3479">
          <w:rPr>
            <w:noProof/>
            <w:webHidden/>
          </w:rPr>
          <w:fldChar w:fldCharType="begin"/>
        </w:r>
        <w:r w:rsidR="002F3479">
          <w:rPr>
            <w:noProof/>
            <w:webHidden/>
          </w:rPr>
          <w:instrText xml:space="preserve"> PAGEREF _Toc1641045 \h </w:instrText>
        </w:r>
        <w:r w:rsidR="002F3479">
          <w:rPr>
            <w:noProof/>
            <w:webHidden/>
          </w:rPr>
        </w:r>
        <w:r w:rsidR="002F3479">
          <w:rPr>
            <w:noProof/>
            <w:webHidden/>
          </w:rPr>
          <w:fldChar w:fldCharType="separate"/>
        </w:r>
        <w:r w:rsidR="002F3479">
          <w:rPr>
            <w:noProof/>
            <w:webHidden/>
          </w:rPr>
          <w:t>81</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46" w:history="1">
        <w:r w:rsidR="002F3479" w:rsidRPr="00F3042E">
          <w:rPr>
            <w:rStyle w:val="Hyperlink"/>
            <w:noProof/>
          </w:rPr>
          <w:t>4.9</w:t>
        </w:r>
        <w:r w:rsidR="002F3479">
          <w:rPr>
            <w:rFonts w:eastAsiaTheme="minorEastAsia" w:cstheme="minorBidi"/>
            <w:smallCaps w:val="0"/>
            <w:noProof/>
            <w:sz w:val="22"/>
            <w:szCs w:val="22"/>
          </w:rPr>
          <w:tab/>
        </w:r>
        <w:r w:rsidR="002F3479" w:rsidRPr="00F3042E">
          <w:rPr>
            <w:rStyle w:val="Hyperlink"/>
            <w:noProof/>
          </w:rPr>
          <w:t>Batch Processing</w:t>
        </w:r>
        <w:r w:rsidR="002F3479">
          <w:rPr>
            <w:noProof/>
            <w:webHidden/>
          </w:rPr>
          <w:tab/>
        </w:r>
        <w:r w:rsidR="002F3479">
          <w:rPr>
            <w:noProof/>
            <w:webHidden/>
          </w:rPr>
          <w:fldChar w:fldCharType="begin"/>
        </w:r>
        <w:r w:rsidR="002F3479">
          <w:rPr>
            <w:noProof/>
            <w:webHidden/>
          </w:rPr>
          <w:instrText xml:space="preserve"> PAGEREF _Toc1641046 \h </w:instrText>
        </w:r>
        <w:r w:rsidR="002F3479">
          <w:rPr>
            <w:noProof/>
            <w:webHidden/>
          </w:rPr>
        </w:r>
        <w:r w:rsidR="002F3479">
          <w:rPr>
            <w:noProof/>
            <w:webHidden/>
          </w:rPr>
          <w:fldChar w:fldCharType="separate"/>
        </w:r>
        <w:r w:rsidR="002F3479">
          <w:rPr>
            <w:noProof/>
            <w:webHidden/>
          </w:rPr>
          <w:t>83</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47" w:history="1">
        <w:r w:rsidR="002F3479" w:rsidRPr="00F3042E">
          <w:rPr>
            <w:rStyle w:val="Hyperlink"/>
            <w:noProof/>
          </w:rPr>
          <w:t>4.9.1</w:t>
        </w:r>
        <w:r w:rsidR="002F3479">
          <w:rPr>
            <w:rFonts w:eastAsiaTheme="minorEastAsia" w:cstheme="minorBidi"/>
            <w:i w:val="0"/>
            <w:iCs w:val="0"/>
            <w:noProof/>
            <w:sz w:val="22"/>
            <w:szCs w:val="22"/>
          </w:rPr>
          <w:tab/>
        </w:r>
        <w:r w:rsidR="002F3479" w:rsidRPr="00F3042E">
          <w:rPr>
            <w:rStyle w:val="Hyperlink"/>
            <w:noProof/>
          </w:rPr>
          <w:t>Batchjob</w:t>
        </w:r>
        <w:r w:rsidR="002F3479">
          <w:rPr>
            <w:noProof/>
            <w:webHidden/>
          </w:rPr>
          <w:tab/>
        </w:r>
        <w:r w:rsidR="002F3479">
          <w:rPr>
            <w:noProof/>
            <w:webHidden/>
          </w:rPr>
          <w:fldChar w:fldCharType="begin"/>
        </w:r>
        <w:r w:rsidR="002F3479">
          <w:rPr>
            <w:noProof/>
            <w:webHidden/>
          </w:rPr>
          <w:instrText xml:space="preserve"> PAGEREF _Toc1641047 \h </w:instrText>
        </w:r>
        <w:r w:rsidR="002F3479">
          <w:rPr>
            <w:noProof/>
            <w:webHidden/>
          </w:rPr>
        </w:r>
        <w:r w:rsidR="002F3479">
          <w:rPr>
            <w:noProof/>
            <w:webHidden/>
          </w:rPr>
          <w:fldChar w:fldCharType="separate"/>
        </w:r>
        <w:r w:rsidR="002F3479">
          <w:rPr>
            <w:noProof/>
            <w:webHidden/>
          </w:rPr>
          <w:t>83</w:t>
        </w:r>
        <w:r w:rsidR="002F3479">
          <w:rPr>
            <w:noProof/>
            <w:webHidden/>
          </w:rPr>
          <w:fldChar w:fldCharType="end"/>
        </w:r>
      </w:hyperlink>
    </w:p>
    <w:p w:rsidR="002F3479" w:rsidRDefault="00BA3A67">
      <w:pPr>
        <w:pStyle w:val="TOC3"/>
        <w:tabs>
          <w:tab w:val="left" w:pos="1100"/>
          <w:tab w:val="right" w:leader="dot" w:pos="9350"/>
        </w:tabs>
        <w:rPr>
          <w:rFonts w:eastAsiaTheme="minorEastAsia" w:cstheme="minorBidi"/>
          <w:i w:val="0"/>
          <w:iCs w:val="0"/>
          <w:noProof/>
          <w:sz w:val="22"/>
          <w:szCs w:val="22"/>
        </w:rPr>
      </w:pPr>
      <w:hyperlink w:anchor="_Toc1641048" w:history="1">
        <w:r w:rsidR="002F3479" w:rsidRPr="00F3042E">
          <w:rPr>
            <w:rStyle w:val="Hyperlink"/>
            <w:noProof/>
          </w:rPr>
          <w:t>4.9.2</w:t>
        </w:r>
        <w:r w:rsidR="002F3479">
          <w:rPr>
            <w:rFonts w:eastAsiaTheme="minorEastAsia" w:cstheme="minorBidi"/>
            <w:i w:val="0"/>
            <w:iCs w:val="0"/>
            <w:noProof/>
            <w:sz w:val="22"/>
            <w:szCs w:val="22"/>
          </w:rPr>
          <w:tab/>
        </w:r>
        <w:r w:rsidR="002F3479" w:rsidRPr="00F3042E">
          <w:rPr>
            <w:rStyle w:val="Hyperlink"/>
            <w:noProof/>
          </w:rPr>
          <w:t>Slurmjob</w:t>
        </w:r>
        <w:r w:rsidR="002F3479">
          <w:rPr>
            <w:noProof/>
            <w:webHidden/>
          </w:rPr>
          <w:tab/>
        </w:r>
        <w:r w:rsidR="002F3479">
          <w:rPr>
            <w:noProof/>
            <w:webHidden/>
          </w:rPr>
          <w:fldChar w:fldCharType="begin"/>
        </w:r>
        <w:r w:rsidR="002F3479">
          <w:rPr>
            <w:noProof/>
            <w:webHidden/>
          </w:rPr>
          <w:instrText xml:space="preserve"> PAGEREF _Toc1641048 \h </w:instrText>
        </w:r>
        <w:r w:rsidR="002F3479">
          <w:rPr>
            <w:noProof/>
            <w:webHidden/>
          </w:rPr>
        </w:r>
        <w:r w:rsidR="002F3479">
          <w:rPr>
            <w:noProof/>
            <w:webHidden/>
          </w:rPr>
          <w:fldChar w:fldCharType="separate"/>
        </w:r>
        <w:r w:rsidR="002F3479">
          <w:rPr>
            <w:noProof/>
            <w:webHidden/>
          </w:rPr>
          <w:t>86</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49" w:history="1">
        <w:r w:rsidR="002F3479" w:rsidRPr="00F3042E">
          <w:rPr>
            <w:rStyle w:val="Hyperlink"/>
            <w:noProof/>
          </w:rPr>
          <w:t>4.10</w:t>
        </w:r>
        <w:r w:rsidR="002F3479">
          <w:rPr>
            <w:rFonts w:eastAsiaTheme="minorEastAsia" w:cstheme="minorBidi"/>
            <w:smallCaps w:val="0"/>
            <w:noProof/>
            <w:sz w:val="22"/>
            <w:szCs w:val="22"/>
          </w:rPr>
          <w:tab/>
        </w:r>
        <w:r w:rsidR="002F3479" w:rsidRPr="00F3042E">
          <w:rPr>
            <w:rStyle w:val="Hyperlink"/>
            <w:noProof/>
          </w:rPr>
          <w:t>Reservation</w:t>
        </w:r>
        <w:r w:rsidR="002F3479">
          <w:rPr>
            <w:noProof/>
            <w:webHidden/>
          </w:rPr>
          <w:tab/>
        </w:r>
        <w:r w:rsidR="002F3479">
          <w:rPr>
            <w:noProof/>
            <w:webHidden/>
          </w:rPr>
          <w:fldChar w:fldCharType="begin"/>
        </w:r>
        <w:r w:rsidR="002F3479">
          <w:rPr>
            <w:noProof/>
            <w:webHidden/>
          </w:rPr>
          <w:instrText xml:space="preserve"> PAGEREF _Toc1641049 \h </w:instrText>
        </w:r>
        <w:r w:rsidR="002F3479">
          <w:rPr>
            <w:noProof/>
            <w:webHidden/>
          </w:rPr>
        </w:r>
        <w:r w:rsidR="002F3479">
          <w:rPr>
            <w:noProof/>
            <w:webHidden/>
          </w:rPr>
          <w:fldChar w:fldCharType="separate"/>
        </w:r>
        <w:r w:rsidR="002F3479">
          <w:rPr>
            <w:noProof/>
            <w:webHidden/>
          </w:rPr>
          <w:t>89</w:t>
        </w:r>
        <w:r w:rsidR="002F3479">
          <w:rPr>
            <w:noProof/>
            <w:webHidden/>
          </w:rPr>
          <w:fldChar w:fldCharType="end"/>
        </w:r>
      </w:hyperlink>
    </w:p>
    <w:p w:rsidR="002F3479" w:rsidRDefault="00BA3A67">
      <w:pPr>
        <w:pStyle w:val="TOC3"/>
        <w:tabs>
          <w:tab w:val="left" w:pos="1320"/>
          <w:tab w:val="right" w:leader="dot" w:pos="9350"/>
        </w:tabs>
        <w:rPr>
          <w:rFonts w:eastAsiaTheme="minorEastAsia" w:cstheme="minorBidi"/>
          <w:i w:val="0"/>
          <w:iCs w:val="0"/>
          <w:noProof/>
          <w:sz w:val="22"/>
          <w:szCs w:val="22"/>
        </w:rPr>
      </w:pPr>
      <w:hyperlink w:anchor="_Toc1641050" w:history="1">
        <w:r w:rsidR="002F3479" w:rsidRPr="00F3042E">
          <w:rPr>
            <w:rStyle w:val="Hyperlink"/>
            <w:noProof/>
          </w:rPr>
          <w:t>4.10.1</w:t>
        </w:r>
        <w:r w:rsidR="002F3479">
          <w:rPr>
            <w:rFonts w:eastAsiaTheme="minorEastAsia" w:cstheme="minorBidi"/>
            <w:i w:val="0"/>
            <w:iCs w:val="0"/>
            <w:noProof/>
            <w:sz w:val="22"/>
            <w:szCs w:val="22"/>
          </w:rPr>
          <w:tab/>
        </w:r>
        <w:r w:rsidR="002F3479" w:rsidRPr="00F3042E">
          <w:rPr>
            <w:rStyle w:val="Hyperlink"/>
            <w:noProof/>
          </w:rPr>
          <w:t>Reservation</w:t>
        </w:r>
        <w:r w:rsidR="002F3479">
          <w:rPr>
            <w:noProof/>
            <w:webHidden/>
          </w:rPr>
          <w:tab/>
        </w:r>
        <w:r w:rsidR="002F3479">
          <w:rPr>
            <w:noProof/>
            <w:webHidden/>
          </w:rPr>
          <w:fldChar w:fldCharType="begin"/>
        </w:r>
        <w:r w:rsidR="002F3479">
          <w:rPr>
            <w:noProof/>
            <w:webHidden/>
          </w:rPr>
          <w:instrText xml:space="preserve"> PAGEREF _Toc1641050 \h </w:instrText>
        </w:r>
        <w:r w:rsidR="002F3479">
          <w:rPr>
            <w:noProof/>
            <w:webHidden/>
          </w:rPr>
        </w:r>
        <w:r w:rsidR="002F3479">
          <w:rPr>
            <w:noProof/>
            <w:webHidden/>
          </w:rPr>
          <w:fldChar w:fldCharType="separate"/>
        </w:r>
        <w:r w:rsidR="002F3479">
          <w:rPr>
            <w:noProof/>
            <w:webHidden/>
          </w:rPr>
          <w:t>89</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51" w:history="1">
        <w:r w:rsidR="002F3479" w:rsidRPr="00F3042E">
          <w:rPr>
            <w:rStyle w:val="Hyperlink"/>
            <w:noProof/>
          </w:rPr>
          <w:t>4.11</w:t>
        </w:r>
        <w:r w:rsidR="002F3479">
          <w:rPr>
            <w:rFonts w:eastAsiaTheme="minorEastAsia" w:cstheme="minorBidi"/>
            <w:smallCaps w:val="0"/>
            <w:noProof/>
            <w:sz w:val="22"/>
            <w:szCs w:val="22"/>
          </w:rPr>
          <w:tab/>
        </w:r>
        <w:r w:rsidR="002F3479" w:rsidRPr="00F3042E">
          <w:rPr>
            <w:rStyle w:val="Hyperlink"/>
            <w:noProof/>
          </w:rPr>
          <w:t>Data Streams</w:t>
        </w:r>
        <w:r w:rsidR="002F3479">
          <w:rPr>
            <w:noProof/>
            <w:webHidden/>
          </w:rPr>
          <w:tab/>
        </w:r>
        <w:r w:rsidR="002F3479">
          <w:rPr>
            <w:noProof/>
            <w:webHidden/>
          </w:rPr>
          <w:fldChar w:fldCharType="begin"/>
        </w:r>
        <w:r w:rsidR="002F3479">
          <w:rPr>
            <w:noProof/>
            <w:webHidden/>
          </w:rPr>
          <w:instrText xml:space="preserve"> PAGEREF _Toc1641051 \h </w:instrText>
        </w:r>
        <w:r w:rsidR="002F3479">
          <w:rPr>
            <w:noProof/>
            <w:webHidden/>
          </w:rPr>
        </w:r>
        <w:r w:rsidR="002F3479">
          <w:rPr>
            <w:noProof/>
            <w:webHidden/>
          </w:rPr>
          <w:fldChar w:fldCharType="separate"/>
        </w:r>
        <w:r w:rsidR="002F3479">
          <w:rPr>
            <w:noProof/>
            <w:webHidden/>
          </w:rPr>
          <w:t>92</w:t>
        </w:r>
        <w:r w:rsidR="002F3479">
          <w:rPr>
            <w:noProof/>
            <w:webHidden/>
          </w:rPr>
          <w:fldChar w:fldCharType="end"/>
        </w:r>
      </w:hyperlink>
    </w:p>
    <w:p w:rsidR="002F3479" w:rsidRDefault="00BA3A67">
      <w:pPr>
        <w:pStyle w:val="TOC3"/>
        <w:tabs>
          <w:tab w:val="left" w:pos="1320"/>
          <w:tab w:val="right" w:leader="dot" w:pos="9350"/>
        </w:tabs>
        <w:rPr>
          <w:rFonts w:eastAsiaTheme="minorEastAsia" w:cstheme="minorBidi"/>
          <w:i w:val="0"/>
          <w:iCs w:val="0"/>
          <w:noProof/>
          <w:sz w:val="22"/>
          <w:szCs w:val="22"/>
        </w:rPr>
      </w:pPr>
      <w:hyperlink w:anchor="_Toc1641052" w:history="1">
        <w:r w:rsidR="002F3479" w:rsidRPr="00F3042E">
          <w:rPr>
            <w:rStyle w:val="Hyperlink"/>
            <w:noProof/>
          </w:rPr>
          <w:t>4.11.1</w:t>
        </w:r>
        <w:r w:rsidR="002F3479">
          <w:rPr>
            <w:rFonts w:eastAsiaTheme="minorEastAsia" w:cstheme="minorBidi"/>
            <w:i w:val="0"/>
            <w:iCs w:val="0"/>
            <w:noProof/>
            <w:sz w:val="22"/>
            <w:szCs w:val="22"/>
          </w:rPr>
          <w:tab/>
        </w:r>
        <w:r w:rsidR="002F3479" w:rsidRPr="00F3042E">
          <w:rPr>
            <w:rStyle w:val="Hyperlink"/>
            <w:noProof/>
          </w:rPr>
          <w:t>Stream</w:t>
        </w:r>
        <w:r w:rsidR="002F3479">
          <w:rPr>
            <w:noProof/>
            <w:webHidden/>
          </w:rPr>
          <w:tab/>
        </w:r>
        <w:r w:rsidR="002F3479">
          <w:rPr>
            <w:noProof/>
            <w:webHidden/>
          </w:rPr>
          <w:fldChar w:fldCharType="begin"/>
        </w:r>
        <w:r w:rsidR="002F3479">
          <w:rPr>
            <w:noProof/>
            <w:webHidden/>
          </w:rPr>
          <w:instrText xml:space="preserve"> PAGEREF _Toc1641052 \h </w:instrText>
        </w:r>
        <w:r w:rsidR="002F3479">
          <w:rPr>
            <w:noProof/>
            <w:webHidden/>
          </w:rPr>
        </w:r>
        <w:r w:rsidR="002F3479">
          <w:rPr>
            <w:noProof/>
            <w:webHidden/>
          </w:rPr>
          <w:fldChar w:fldCharType="separate"/>
        </w:r>
        <w:r w:rsidR="002F3479">
          <w:rPr>
            <w:noProof/>
            <w:webHidden/>
          </w:rPr>
          <w:t>92</w:t>
        </w:r>
        <w:r w:rsidR="002F3479">
          <w:rPr>
            <w:noProof/>
            <w:webHidden/>
          </w:rPr>
          <w:fldChar w:fldCharType="end"/>
        </w:r>
      </w:hyperlink>
    </w:p>
    <w:p w:rsidR="002F3479" w:rsidRDefault="00BA3A67">
      <w:pPr>
        <w:pStyle w:val="TOC3"/>
        <w:tabs>
          <w:tab w:val="left" w:pos="1320"/>
          <w:tab w:val="right" w:leader="dot" w:pos="9350"/>
        </w:tabs>
        <w:rPr>
          <w:rFonts w:eastAsiaTheme="minorEastAsia" w:cstheme="minorBidi"/>
          <w:i w:val="0"/>
          <w:iCs w:val="0"/>
          <w:noProof/>
          <w:sz w:val="22"/>
          <w:szCs w:val="22"/>
        </w:rPr>
      </w:pPr>
      <w:hyperlink w:anchor="_Toc1641053" w:history="1">
        <w:r w:rsidR="002F3479" w:rsidRPr="00F3042E">
          <w:rPr>
            <w:rStyle w:val="Hyperlink"/>
            <w:noProof/>
          </w:rPr>
          <w:t>4.11.2</w:t>
        </w:r>
        <w:r w:rsidR="002F3479">
          <w:rPr>
            <w:rFonts w:eastAsiaTheme="minorEastAsia" w:cstheme="minorBidi"/>
            <w:i w:val="0"/>
            <w:iCs w:val="0"/>
            <w:noProof/>
            <w:sz w:val="22"/>
            <w:szCs w:val="22"/>
          </w:rPr>
          <w:tab/>
        </w:r>
        <w:r w:rsidR="002F3479" w:rsidRPr="00F3042E">
          <w:rPr>
            <w:rStyle w:val="Hyperlink"/>
            <w:noProof/>
          </w:rPr>
          <w:t>Filter</w:t>
        </w:r>
        <w:r w:rsidR="002F3479">
          <w:rPr>
            <w:noProof/>
            <w:webHidden/>
          </w:rPr>
          <w:tab/>
        </w:r>
        <w:r w:rsidR="002F3479">
          <w:rPr>
            <w:noProof/>
            <w:webHidden/>
          </w:rPr>
          <w:fldChar w:fldCharType="begin"/>
        </w:r>
        <w:r w:rsidR="002F3479">
          <w:rPr>
            <w:noProof/>
            <w:webHidden/>
          </w:rPr>
          <w:instrText xml:space="preserve"> PAGEREF _Toc1641053 \h </w:instrText>
        </w:r>
        <w:r w:rsidR="002F3479">
          <w:rPr>
            <w:noProof/>
            <w:webHidden/>
          </w:rPr>
        </w:r>
        <w:r w:rsidR="002F3479">
          <w:rPr>
            <w:noProof/>
            <w:webHidden/>
          </w:rPr>
          <w:fldChar w:fldCharType="separate"/>
        </w:r>
        <w:r w:rsidR="002F3479">
          <w:rPr>
            <w:noProof/>
            <w:webHidden/>
          </w:rPr>
          <w:t>95</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54" w:history="1">
        <w:r w:rsidR="002F3479" w:rsidRPr="00F3042E">
          <w:rPr>
            <w:rStyle w:val="Hyperlink"/>
            <w:noProof/>
          </w:rPr>
          <w:t>4.12</w:t>
        </w:r>
        <w:r w:rsidR="002F3479">
          <w:rPr>
            <w:rFonts w:eastAsiaTheme="minorEastAsia" w:cstheme="minorBidi"/>
            <w:smallCaps w:val="0"/>
            <w:noProof/>
            <w:sz w:val="22"/>
            <w:szCs w:val="22"/>
          </w:rPr>
          <w:tab/>
        </w:r>
        <w:r w:rsidR="002F3479" w:rsidRPr="00F3042E">
          <w:rPr>
            <w:rStyle w:val="Hyperlink"/>
            <w:noProof/>
          </w:rPr>
          <w:t>MapReduce</w:t>
        </w:r>
        <w:r w:rsidR="002F3479">
          <w:rPr>
            <w:noProof/>
            <w:webHidden/>
          </w:rPr>
          <w:tab/>
        </w:r>
        <w:r w:rsidR="002F3479">
          <w:rPr>
            <w:noProof/>
            <w:webHidden/>
          </w:rPr>
          <w:fldChar w:fldCharType="begin"/>
        </w:r>
        <w:r w:rsidR="002F3479">
          <w:rPr>
            <w:noProof/>
            <w:webHidden/>
          </w:rPr>
          <w:instrText xml:space="preserve"> PAGEREF _Toc1641054 \h </w:instrText>
        </w:r>
        <w:r w:rsidR="002F3479">
          <w:rPr>
            <w:noProof/>
            <w:webHidden/>
          </w:rPr>
        </w:r>
        <w:r w:rsidR="002F3479">
          <w:rPr>
            <w:noProof/>
            <w:webHidden/>
          </w:rPr>
          <w:fldChar w:fldCharType="separate"/>
        </w:r>
        <w:r w:rsidR="002F3479">
          <w:rPr>
            <w:noProof/>
            <w:webHidden/>
          </w:rPr>
          <w:t>97</w:t>
        </w:r>
        <w:r w:rsidR="002F3479">
          <w:rPr>
            <w:noProof/>
            <w:webHidden/>
          </w:rPr>
          <w:fldChar w:fldCharType="end"/>
        </w:r>
      </w:hyperlink>
    </w:p>
    <w:p w:rsidR="002F3479" w:rsidRDefault="00BA3A67">
      <w:pPr>
        <w:pStyle w:val="TOC3"/>
        <w:tabs>
          <w:tab w:val="left" w:pos="1320"/>
          <w:tab w:val="right" w:leader="dot" w:pos="9350"/>
        </w:tabs>
        <w:rPr>
          <w:rFonts w:eastAsiaTheme="minorEastAsia" w:cstheme="minorBidi"/>
          <w:i w:val="0"/>
          <w:iCs w:val="0"/>
          <w:noProof/>
          <w:sz w:val="22"/>
          <w:szCs w:val="22"/>
        </w:rPr>
      </w:pPr>
      <w:hyperlink w:anchor="_Toc1641055" w:history="1">
        <w:r w:rsidR="002F3479" w:rsidRPr="00F3042E">
          <w:rPr>
            <w:rStyle w:val="Hyperlink"/>
            <w:noProof/>
          </w:rPr>
          <w:t>4.12.1</w:t>
        </w:r>
        <w:r w:rsidR="002F3479">
          <w:rPr>
            <w:rFonts w:eastAsiaTheme="minorEastAsia" w:cstheme="minorBidi"/>
            <w:i w:val="0"/>
            <w:iCs w:val="0"/>
            <w:noProof/>
            <w:sz w:val="22"/>
            <w:szCs w:val="22"/>
          </w:rPr>
          <w:tab/>
        </w:r>
        <w:r w:rsidR="002F3479" w:rsidRPr="00F3042E">
          <w:rPr>
            <w:rStyle w:val="Hyperlink"/>
            <w:noProof/>
          </w:rPr>
          <w:t>Hadoop</w:t>
        </w:r>
        <w:r w:rsidR="002F3479">
          <w:rPr>
            <w:noProof/>
            <w:webHidden/>
          </w:rPr>
          <w:tab/>
        </w:r>
        <w:r w:rsidR="002F3479">
          <w:rPr>
            <w:noProof/>
            <w:webHidden/>
          </w:rPr>
          <w:fldChar w:fldCharType="begin"/>
        </w:r>
        <w:r w:rsidR="002F3479">
          <w:rPr>
            <w:noProof/>
            <w:webHidden/>
          </w:rPr>
          <w:instrText xml:space="preserve"> PAGEREF _Toc1641055 \h </w:instrText>
        </w:r>
        <w:r w:rsidR="002F3479">
          <w:rPr>
            <w:noProof/>
            <w:webHidden/>
          </w:rPr>
        </w:r>
        <w:r w:rsidR="002F3479">
          <w:rPr>
            <w:noProof/>
            <w:webHidden/>
          </w:rPr>
          <w:fldChar w:fldCharType="separate"/>
        </w:r>
        <w:r w:rsidR="002F3479">
          <w:rPr>
            <w:noProof/>
            <w:webHidden/>
          </w:rPr>
          <w:t>97</w:t>
        </w:r>
        <w:r w:rsidR="002F3479">
          <w:rPr>
            <w:noProof/>
            <w:webHidden/>
          </w:rPr>
          <w:fldChar w:fldCharType="end"/>
        </w:r>
      </w:hyperlink>
    </w:p>
    <w:p w:rsidR="002F3479" w:rsidRDefault="00BA3A67">
      <w:pPr>
        <w:pStyle w:val="TOC2"/>
        <w:tabs>
          <w:tab w:val="left" w:pos="880"/>
          <w:tab w:val="right" w:leader="dot" w:pos="9350"/>
        </w:tabs>
        <w:rPr>
          <w:rFonts w:eastAsiaTheme="minorEastAsia" w:cstheme="minorBidi"/>
          <w:smallCaps w:val="0"/>
          <w:noProof/>
          <w:sz w:val="22"/>
          <w:szCs w:val="22"/>
        </w:rPr>
      </w:pPr>
      <w:hyperlink w:anchor="_Toc1641056" w:history="1">
        <w:r w:rsidR="002F3479" w:rsidRPr="00F3042E">
          <w:rPr>
            <w:rStyle w:val="Hyperlink"/>
            <w:noProof/>
          </w:rPr>
          <w:t>4.13</w:t>
        </w:r>
        <w:r w:rsidR="002F3479">
          <w:rPr>
            <w:rFonts w:eastAsiaTheme="minorEastAsia" w:cstheme="minorBidi"/>
            <w:smallCaps w:val="0"/>
            <w:noProof/>
            <w:sz w:val="22"/>
            <w:szCs w:val="22"/>
          </w:rPr>
          <w:tab/>
        </w:r>
        <w:r w:rsidR="002F3479" w:rsidRPr="00F3042E">
          <w:rPr>
            <w:rStyle w:val="Hyperlink"/>
            <w:noProof/>
          </w:rPr>
          <w:t>Deployment</w:t>
        </w:r>
        <w:r w:rsidR="002F3479">
          <w:rPr>
            <w:noProof/>
            <w:webHidden/>
          </w:rPr>
          <w:tab/>
        </w:r>
        <w:r w:rsidR="002F3479">
          <w:rPr>
            <w:noProof/>
            <w:webHidden/>
          </w:rPr>
          <w:fldChar w:fldCharType="begin"/>
        </w:r>
        <w:r w:rsidR="002F3479">
          <w:rPr>
            <w:noProof/>
            <w:webHidden/>
          </w:rPr>
          <w:instrText xml:space="preserve"> PAGEREF _Toc1641056 \h </w:instrText>
        </w:r>
        <w:r w:rsidR="002F3479">
          <w:rPr>
            <w:noProof/>
            <w:webHidden/>
          </w:rPr>
        </w:r>
        <w:r w:rsidR="002F3479">
          <w:rPr>
            <w:noProof/>
            <w:webHidden/>
          </w:rPr>
          <w:fldChar w:fldCharType="separate"/>
        </w:r>
        <w:r w:rsidR="002F3479">
          <w:rPr>
            <w:noProof/>
            <w:webHidden/>
          </w:rPr>
          <w:t>100</w:t>
        </w:r>
        <w:r w:rsidR="002F3479">
          <w:rPr>
            <w:noProof/>
            <w:webHidden/>
          </w:rPr>
          <w:fldChar w:fldCharType="end"/>
        </w:r>
      </w:hyperlink>
    </w:p>
    <w:p w:rsidR="002F3479" w:rsidRDefault="00BA3A67">
      <w:pPr>
        <w:pStyle w:val="TOC3"/>
        <w:tabs>
          <w:tab w:val="left" w:pos="1320"/>
          <w:tab w:val="right" w:leader="dot" w:pos="9350"/>
        </w:tabs>
        <w:rPr>
          <w:rFonts w:eastAsiaTheme="minorEastAsia" w:cstheme="minorBidi"/>
          <w:i w:val="0"/>
          <w:iCs w:val="0"/>
          <w:noProof/>
          <w:sz w:val="22"/>
          <w:szCs w:val="22"/>
        </w:rPr>
      </w:pPr>
      <w:hyperlink w:anchor="_Toc1641057" w:history="1">
        <w:r w:rsidR="002F3479" w:rsidRPr="00F3042E">
          <w:rPr>
            <w:rStyle w:val="Hyperlink"/>
            <w:noProof/>
          </w:rPr>
          <w:t>4.13.1</w:t>
        </w:r>
        <w:r w:rsidR="002F3479">
          <w:rPr>
            <w:rFonts w:eastAsiaTheme="minorEastAsia" w:cstheme="minorBidi"/>
            <w:i w:val="0"/>
            <w:iCs w:val="0"/>
            <w:noProof/>
            <w:sz w:val="22"/>
            <w:szCs w:val="22"/>
          </w:rPr>
          <w:tab/>
        </w:r>
        <w:r w:rsidR="002F3479" w:rsidRPr="00F3042E">
          <w:rPr>
            <w:rStyle w:val="Hyperlink"/>
            <w:noProof/>
          </w:rPr>
          <w:t>Deployment</w:t>
        </w:r>
        <w:r w:rsidR="002F3479">
          <w:rPr>
            <w:noProof/>
            <w:webHidden/>
          </w:rPr>
          <w:tab/>
        </w:r>
        <w:r w:rsidR="002F3479">
          <w:rPr>
            <w:noProof/>
            <w:webHidden/>
          </w:rPr>
          <w:fldChar w:fldCharType="begin"/>
        </w:r>
        <w:r w:rsidR="002F3479">
          <w:rPr>
            <w:noProof/>
            <w:webHidden/>
          </w:rPr>
          <w:instrText xml:space="preserve"> PAGEREF _Toc1641057 \h </w:instrText>
        </w:r>
        <w:r w:rsidR="002F3479">
          <w:rPr>
            <w:noProof/>
            <w:webHidden/>
          </w:rPr>
        </w:r>
        <w:r w:rsidR="002F3479">
          <w:rPr>
            <w:noProof/>
            <w:webHidden/>
          </w:rPr>
          <w:fldChar w:fldCharType="separate"/>
        </w:r>
        <w:r w:rsidR="002F3479">
          <w:rPr>
            <w:noProof/>
            <w:webHidden/>
          </w:rPr>
          <w:t>100</w:t>
        </w:r>
        <w:r w:rsidR="002F3479">
          <w:rPr>
            <w:noProof/>
            <w:webHidden/>
          </w:rPr>
          <w:fldChar w:fldCharType="end"/>
        </w:r>
      </w:hyperlink>
    </w:p>
    <w:p w:rsidR="002F3479" w:rsidRDefault="00BA3A67">
      <w:pPr>
        <w:pStyle w:val="TOC1"/>
        <w:tabs>
          <w:tab w:val="left" w:pos="440"/>
          <w:tab w:val="right" w:leader="dot" w:pos="9350"/>
        </w:tabs>
        <w:rPr>
          <w:rFonts w:eastAsiaTheme="minorEastAsia" w:cstheme="minorBidi"/>
          <w:b w:val="0"/>
          <w:bCs w:val="0"/>
          <w:caps w:val="0"/>
          <w:noProof/>
          <w:sz w:val="22"/>
          <w:szCs w:val="22"/>
        </w:rPr>
      </w:pPr>
      <w:hyperlink w:anchor="_Toc1641058" w:history="1">
        <w:r w:rsidR="002F3479" w:rsidRPr="00F3042E">
          <w:rPr>
            <w:rStyle w:val="Hyperlink"/>
            <w:rFonts w:ascii="Verdana" w:hAnsi="Verdana"/>
            <w:noProof/>
          </w:rPr>
          <w:t>5</w:t>
        </w:r>
        <w:r w:rsidR="002F3479">
          <w:rPr>
            <w:rFonts w:eastAsiaTheme="minorEastAsia" w:cstheme="minorBidi"/>
            <w:b w:val="0"/>
            <w:bCs w:val="0"/>
            <w:caps w:val="0"/>
            <w:noProof/>
            <w:sz w:val="22"/>
            <w:szCs w:val="22"/>
          </w:rPr>
          <w:tab/>
        </w:r>
        <w:r w:rsidR="002F3479" w:rsidRPr="00F3042E">
          <w:rPr>
            <w:rStyle w:val="Hyperlink"/>
            <w:noProof/>
          </w:rPr>
          <w:t>Status Codes and Error Responses</w:t>
        </w:r>
        <w:r w:rsidR="002F3479">
          <w:rPr>
            <w:noProof/>
            <w:webHidden/>
          </w:rPr>
          <w:tab/>
        </w:r>
        <w:r w:rsidR="002F3479">
          <w:rPr>
            <w:noProof/>
            <w:webHidden/>
          </w:rPr>
          <w:fldChar w:fldCharType="begin"/>
        </w:r>
        <w:r w:rsidR="002F3479">
          <w:rPr>
            <w:noProof/>
            <w:webHidden/>
          </w:rPr>
          <w:instrText xml:space="preserve"> PAGEREF _Toc1641058 \h </w:instrText>
        </w:r>
        <w:r w:rsidR="002F3479">
          <w:rPr>
            <w:noProof/>
            <w:webHidden/>
          </w:rPr>
        </w:r>
        <w:r w:rsidR="002F3479">
          <w:rPr>
            <w:noProof/>
            <w:webHidden/>
          </w:rPr>
          <w:fldChar w:fldCharType="separate"/>
        </w:r>
        <w:r w:rsidR="002F3479">
          <w:rPr>
            <w:noProof/>
            <w:webHidden/>
          </w:rPr>
          <w:t>104</w:t>
        </w:r>
        <w:r w:rsidR="002F3479">
          <w:rPr>
            <w:noProof/>
            <w:webHidden/>
          </w:rPr>
          <w:fldChar w:fldCharType="end"/>
        </w:r>
      </w:hyperlink>
    </w:p>
    <w:p w:rsidR="002F3479" w:rsidRDefault="00BA3A67">
      <w:pPr>
        <w:pStyle w:val="TOC1"/>
        <w:tabs>
          <w:tab w:val="right" w:leader="dot" w:pos="9350"/>
        </w:tabs>
        <w:rPr>
          <w:rFonts w:eastAsiaTheme="minorEastAsia" w:cstheme="minorBidi"/>
          <w:b w:val="0"/>
          <w:bCs w:val="0"/>
          <w:caps w:val="0"/>
          <w:noProof/>
          <w:sz w:val="22"/>
          <w:szCs w:val="22"/>
        </w:rPr>
      </w:pPr>
      <w:hyperlink w:anchor="_Toc1641059" w:history="1">
        <w:r w:rsidR="002F3479" w:rsidRPr="00F3042E">
          <w:rPr>
            <w:rStyle w:val="Hyperlink"/>
            <w:noProof/>
          </w:rPr>
          <w:t>Appendix A: Acronyms and Terms</w:t>
        </w:r>
        <w:r w:rsidR="002F3479">
          <w:rPr>
            <w:noProof/>
            <w:webHidden/>
          </w:rPr>
          <w:tab/>
        </w:r>
        <w:r w:rsidR="002F3479">
          <w:rPr>
            <w:noProof/>
            <w:webHidden/>
          </w:rPr>
          <w:fldChar w:fldCharType="begin"/>
        </w:r>
        <w:r w:rsidR="002F3479">
          <w:rPr>
            <w:noProof/>
            <w:webHidden/>
          </w:rPr>
          <w:instrText xml:space="preserve"> PAGEREF _Toc1641059 \h </w:instrText>
        </w:r>
        <w:r w:rsidR="002F3479">
          <w:rPr>
            <w:noProof/>
            <w:webHidden/>
          </w:rPr>
        </w:r>
        <w:r w:rsidR="002F3479">
          <w:rPr>
            <w:noProof/>
            <w:webHidden/>
          </w:rPr>
          <w:fldChar w:fldCharType="separate"/>
        </w:r>
        <w:r w:rsidR="002F3479">
          <w:rPr>
            <w:noProof/>
            <w:webHidden/>
          </w:rPr>
          <w:t>105</w:t>
        </w:r>
        <w:r w:rsidR="002F3479">
          <w:rPr>
            <w:noProof/>
            <w:webHidden/>
          </w:rPr>
          <w:fldChar w:fldCharType="end"/>
        </w:r>
      </w:hyperlink>
    </w:p>
    <w:p w:rsidR="002F3479" w:rsidRDefault="00BA3A67">
      <w:pPr>
        <w:pStyle w:val="TOC1"/>
        <w:tabs>
          <w:tab w:val="right" w:leader="dot" w:pos="9350"/>
        </w:tabs>
        <w:rPr>
          <w:rFonts w:eastAsiaTheme="minorEastAsia" w:cstheme="minorBidi"/>
          <w:b w:val="0"/>
          <w:bCs w:val="0"/>
          <w:caps w:val="0"/>
          <w:noProof/>
          <w:sz w:val="22"/>
          <w:szCs w:val="22"/>
        </w:rPr>
      </w:pPr>
      <w:hyperlink w:anchor="_Toc1641060" w:history="1">
        <w:r w:rsidR="002F3479" w:rsidRPr="00F3042E">
          <w:rPr>
            <w:rStyle w:val="Hyperlink"/>
            <w:noProof/>
          </w:rPr>
          <w:t>Appendix B: Bibliography</w:t>
        </w:r>
        <w:r w:rsidR="002F3479">
          <w:rPr>
            <w:noProof/>
            <w:webHidden/>
          </w:rPr>
          <w:tab/>
        </w:r>
        <w:r w:rsidR="002F3479">
          <w:rPr>
            <w:noProof/>
            <w:webHidden/>
          </w:rPr>
          <w:fldChar w:fldCharType="begin"/>
        </w:r>
        <w:r w:rsidR="002F3479">
          <w:rPr>
            <w:noProof/>
            <w:webHidden/>
          </w:rPr>
          <w:instrText xml:space="preserve"> PAGEREF _Toc1641060 \h </w:instrText>
        </w:r>
        <w:r w:rsidR="002F3479">
          <w:rPr>
            <w:noProof/>
            <w:webHidden/>
          </w:rPr>
        </w:r>
        <w:r w:rsidR="002F3479">
          <w:rPr>
            <w:noProof/>
            <w:webHidden/>
          </w:rPr>
          <w:fldChar w:fldCharType="separate"/>
        </w:r>
        <w:r w:rsidR="002F3479">
          <w:rPr>
            <w:noProof/>
            <w:webHidden/>
          </w:rPr>
          <w:t>107</w:t>
        </w:r>
        <w:r w:rsidR="002F3479">
          <w:rPr>
            <w:noProof/>
            <w:webHidden/>
          </w:rPr>
          <w:fldChar w:fldCharType="end"/>
        </w:r>
      </w:hyperlink>
    </w:p>
    <w:p w:rsidR="00A43B37" w:rsidRDefault="00DC082B">
      <w:pPr>
        <w:rPr>
          <w:b/>
          <w:bCs/>
        </w:rPr>
      </w:pPr>
      <w:r>
        <w:rPr>
          <w:rFonts w:asciiTheme="minorHAnsi" w:hAnsiTheme="minorHAnsi"/>
          <w:caps/>
          <w:sz w:val="20"/>
          <w:szCs w:val="20"/>
        </w:rPr>
        <w:fldChar w:fldCharType="end"/>
      </w:r>
    </w:p>
    <w:p w:rsidR="007330BE" w:rsidRDefault="003B2250" w:rsidP="003B2250">
      <w:pPr>
        <w:pStyle w:val="BDAppendixsubheading1"/>
      </w:pPr>
      <w:r w:rsidRPr="00471B3C">
        <w:t>Figure</w:t>
      </w:r>
      <w:r>
        <w:t>s</w:t>
      </w:r>
    </w:p>
    <w:p w:rsidR="002F3479" w:rsidRDefault="003B2250">
      <w:pPr>
        <w:pStyle w:val="TOC1"/>
        <w:tabs>
          <w:tab w:val="right" w:leader="dot" w:pos="9350"/>
        </w:tabs>
        <w:rPr>
          <w:rFonts w:eastAsiaTheme="minorEastAsia" w:cstheme="minorBidi"/>
          <w:b w:val="0"/>
          <w:bCs w:val="0"/>
          <w:caps w:val="0"/>
          <w:noProof/>
          <w:sz w:val="22"/>
          <w:szCs w:val="22"/>
        </w:rPr>
      </w:pPr>
      <w:r>
        <w:rPr>
          <w:b w:val="0"/>
          <w:bCs w:val="0"/>
        </w:rPr>
        <w:fldChar w:fldCharType="begin"/>
      </w:r>
      <w:r>
        <w:rPr>
          <w:b w:val="0"/>
          <w:bCs w:val="0"/>
        </w:rPr>
        <w:instrText xml:space="preserve"> TOC \h \z \t "BD Figure Caption,1" </w:instrText>
      </w:r>
      <w:r>
        <w:rPr>
          <w:b w:val="0"/>
          <w:bCs w:val="0"/>
        </w:rPr>
        <w:fldChar w:fldCharType="separate"/>
      </w:r>
      <w:hyperlink w:anchor="_Toc1641061" w:history="1">
        <w:r w:rsidR="002F3479" w:rsidRPr="009E68B9">
          <w:rPr>
            <w:rStyle w:val="Hyperlink"/>
            <w:noProof/>
          </w:rPr>
          <w:t>Figure 1: NIST Big Data Reference Architecture (NBDRA)</w:t>
        </w:r>
        <w:r w:rsidR="002F3479">
          <w:rPr>
            <w:noProof/>
            <w:webHidden/>
          </w:rPr>
          <w:tab/>
        </w:r>
        <w:r w:rsidR="002F3479">
          <w:rPr>
            <w:noProof/>
            <w:webHidden/>
          </w:rPr>
          <w:fldChar w:fldCharType="begin"/>
        </w:r>
        <w:r w:rsidR="002F3479">
          <w:rPr>
            <w:noProof/>
            <w:webHidden/>
          </w:rPr>
          <w:instrText xml:space="preserve"> PAGEREF _Toc1641061 \h </w:instrText>
        </w:r>
        <w:r w:rsidR="002F3479">
          <w:rPr>
            <w:noProof/>
            <w:webHidden/>
          </w:rPr>
        </w:r>
        <w:r w:rsidR="002F3479">
          <w:rPr>
            <w:noProof/>
            <w:webHidden/>
          </w:rPr>
          <w:fldChar w:fldCharType="separate"/>
        </w:r>
        <w:r w:rsidR="002F3479">
          <w:rPr>
            <w:noProof/>
            <w:webHidden/>
          </w:rPr>
          <w:t>5</w:t>
        </w:r>
        <w:r w:rsidR="002F3479">
          <w:rPr>
            <w:noProof/>
            <w:webHidden/>
          </w:rPr>
          <w:fldChar w:fldCharType="end"/>
        </w:r>
      </w:hyperlink>
    </w:p>
    <w:p w:rsidR="002F3479" w:rsidRDefault="00BA3A67">
      <w:pPr>
        <w:pStyle w:val="TOC1"/>
        <w:tabs>
          <w:tab w:val="right" w:leader="dot" w:pos="9350"/>
        </w:tabs>
        <w:rPr>
          <w:rFonts w:eastAsiaTheme="minorEastAsia" w:cstheme="minorBidi"/>
          <w:b w:val="0"/>
          <w:bCs w:val="0"/>
          <w:caps w:val="0"/>
          <w:noProof/>
          <w:sz w:val="22"/>
          <w:szCs w:val="22"/>
        </w:rPr>
      </w:pPr>
      <w:hyperlink w:anchor="_Toc1641062" w:history="1">
        <w:r w:rsidR="002F3479" w:rsidRPr="009E68B9">
          <w:rPr>
            <w:rStyle w:val="Hyperlink"/>
            <w:noProof/>
          </w:rPr>
          <w:t>Figure 2: Provider view</w:t>
        </w:r>
        <w:r w:rsidR="002F3479">
          <w:rPr>
            <w:noProof/>
            <w:webHidden/>
          </w:rPr>
          <w:tab/>
        </w:r>
        <w:r w:rsidR="002F3479">
          <w:rPr>
            <w:noProof/>
            <w:webHidden/>
          </w:rPr>
          <w:fldChar w:fldCharType="begin"/>
        </w:r>
        <w:r w:rsidR="002F3479">
          <w:rPr>
            <w:noProof/>
            <w:webHidden/>
          </w:rPr>
          <w:instrText xml:space="preserve"> PAGEREF _Toc1641062 \h </w:instrText>
        </w:r>
        <w:r w:rsidR="002F3479">
          <w:rPr>
            <w:noProof/>
            <w:webHidden/>
          </w:rPr>
        </w:r>
        <w:r w:rsidR="002F3479">
          <w:rPr>
            <w:noProof/>
            <w:webHidden/>
          </w:rPr>
          <w:fldChar w:fldCharType="separate"/>
        </w:r>
        <w:r w:rsidR="002F3479">
          <w:rPr>
            <w:noProof/>
            <w:webHidden/>
          </w:rPr>
          <w:t>16</w:t>
        </w:r>
        <w:r w:rsidR="002F3479">
          <w:rPr>
            <w:noProof/>
            <w:webHidden/>
          </w:rPr>
          <w:fldChar w:fldCharType="end"/>
        </w:r>
      </w:hyperlink>
    </w:p>
    <w:p w:rsidR="002F3479" w:rsidRDefault="00BA3A67">
      <w:pPr>
        <w:pStyle w:val="TOC1"/>
        <w:tabs>
          <w:tab w:val="right" w:leader="dot" w:pos="9350"/>
        </w:tabs>
        <w:rPr>
          <w:rFonts w:eastAsiaTheme="minorEastAsia" w:cstheme="minorBidi"/>
          <w:b w:val="0"/>
          <w:bCs w:val="0"/>
          <w:caps w:val="0"/>
          <w:noProof/>
          <w:sz w:val="22"/>
          <w:szCs w:val="22"/>
        </w:rPr>
      </w:pPr>
      <w:hyperlink w:anchor="_Toc1641063" w:history="1">
        <w:r w:rsidR="002F3479" w:rsidRPr="009E68B9">
          <w:rPr>
            <w:rStyle w:val="Hyperlink"/>
            <w:noProof/>
          </w:rPr>
          <w:t>Figure 3: Resource view</w:t>
        </w:r>
        <w:r w:rsidR="002F3479">
          <w:rPr>
            <w:noProof/>
            <w:webHidden/>
          </w:rPr>
          <w:tab/>
        </w:r>
        <w:r w:rsidR="002F3479">
          <w:rPr>
            <w:noProof/>
            <w:webHidden/>
          </w:rPr>
          <w:fldChar w:fldCharType="begin"/>
        </w:r>
        <w:r w:rsidR="002F3479">
          <w:rPr>
            <w:noProof/>
            <w:webHidden/>
          </w:rPr>
          <w:instrText xml:space="preserve"> PAGEREF _Toc1641063 \h </w:instrText>
        </w:r>
        <w:r w:rsidR="002F3479">
          <w:rPr>
            <w:noProof/>
            <w:webHidden/>
          </w:rPr>
        </w:r>
        <w:r w:rsidR="002F3479">
          <w:rPr>
            <w:noProof/>
            <w:webHidden/>
          </w:rPr>
          <w:fldChar w:fldCharType="separate"/>
        </w:r>
        <w:r w:rsidR="002F3479">
          <w:rPr>
            <w:noProof/>
            <w:webHidden/>
          </w:rPr>
          <w:t>17</w:t>
        </w:r>
        <w:r w:rsidR="002F3479">
          <w:rPr>
            <w:noProof/>
            <w:webHidden/>
          </w:rPr>
          <w:fldChar w:fldCharType="end"/>
        </w:r>
      </w:hyperlink>
    </w:p>
    <w:p w:rsidR="003B2250" w:rsidRDefault="003B2250">
      <w:pPr>
        <w:rPr>
          <w:b/>
          <w:bCs/>
        </w:rPr>
      </w:pPr>
      <w:r>
        <w:rPr>
          <w:b/>
          <w:bCs/>
        </w:rPr>
        <w:fldChar w:fldCharType="end"/>
      </w:r>
    </w:p>
    <w:p w:rsidR="003B2250" w:rsidRDefault="003B2250" w:rsidP="003B2250">
      <w:pPr>
        <w:pStyle w:val="BDAppendixsubheading1"/>
      </w:pPr>
      <w:r>
        <w:t>Tables</w:t>
      </w:r>
    </w:p>
    <w:p w:rsidR="002F3479" w:rsidRDefault="003B2250">
      <w:pPr>
        <w:pStyle w:val="TOC1"/>
        <w:tabs>
          <w:tab w:val="right" w:leader="dot" w:pos="9350"/>
        </w:tabs>
        <w:rPr>
          <w:rFonts w:eastAsiaTheme="minorEastAsia" w:cstheme="minorBidi"/>
          <w:b w:val="0"/>
          <w:bCs w:val="0"/>
          <w:caps w:val="0"/>
          <w:noProof/>
          <w:sz w:val="22"/>
          <w:szCs w:val="22"/>
        </w:rPr>
      </w:pPr>
      <w:r>
        <w:rPr>
          <w:b w:val="0"/>
          <w:bCs w:val="0"/>
        </w:rPr>
        <w:fldChar w:fldCharType="begin"/>
      </w:r>
      <w:r>
        <w:rPr>
          <w:b w:val="0"/>
          <w:bCs w:val="0"/>
        </w:rPr>
        <w:instrText xml:space="preserve"> TOC \h \z \t "BD Table Caption,1" </w:instrText>
      </w:r>
      <w:r>
        <w:rPr>
          <w:b w:val="0"/>
          <w:bCs w:val="0"/>
        </w:rPr>
        <w:fldChar w:fldCharType="separate"/>
      </w:r>
      <w:hyperlink w:anchor="_Toc1641064" w:history="1">
        <w:r w:rsidR="002F3479" w:rsidRPr="00075B8C">
          <w:rPr>
            <w:rStyle w:val="Hyperlink"/>
            <w:noProof/>
          </w:rPr>
          <w:t>Table 1: List of Specifications</w:t>
        </w:r>
        <w:r w:rsidR="002F3479">
          <w:rPr>
            <w:noProof/>
            <w:webHidden/>
          </w:rPr>
          <w:tab/>
        </w:r>
        <w:r w:rsidR="002F3479">
          <w:rPr>
            <w:noProof/>
            <w:webHidden/>
          </w:rPr>
          <w:fldChar w:fldCharType="begin"/>
        </w:r>
        <w:r w:rsidR="002F3479">
          <w:rPr>
            <w:noProof/>
            <w:webHidden/>
          </w:rPr>
          <w:instrText xml:space="preserve"> PAGEREF _Toc1641064 \h </w:instrText>
        </w:r>
        <w:r w:rsidR="002F3479">
          <w:rPr>
            <w:noProof/>
            <w:webHidden/>
          </w:rPr>
        </w:r>
        <w:r w:rsidR="002F3479">
          <w:rPr>
            <w:noProof/>
            <w:webHidden/>
          </w:rPr>
          <w:fldChar w:fldCharType="separate"/>
        </w:r>
        <w:r w:rsidR="002F3479">
          <w:rPr>
            <w:noProof/>
            <w:webHidden/>
          </w:rPr>
          <w:t>15</w:t>
        </w:r>
        <w:r w:rsidR="002F3479">
          <w:rPr>
            <w:noProof/>
            <w:webHidden/>
          </w:rPr>
          <w:fldChar w:fldCharType="end"/>
        </w:r>
      </w:hyperlink>
    </w:p>
    <w:p w:rsidR="002F3479" w:rsidRDefault="00BA3A67">
      <w:pPr>
        <w:pStyle w:val="TOC1"/>
        <w:tabs>
          <w:tab w:val="right" w:leader="dot" w:pos="9350"/>
        </w:tabs>
        <w:rPr>
          <w:rFonts w:eastAsiaTheme="minorEastAsia" w:cstheme="minorBidi"/>
          <w:b w:val="0"/>
          <w:bCs w:val="0"/>
          <w:caps w:val="0"/>
          <w:noProof/>
          <w:sz w:val="22"/>
          <w:szCs w:val="22"/>
        </w:rPr>
      </w:pPr>
      <w:hyperlink w:anchor="_Toc1641065" w:history="1">
        <w:r w:rsidR="002F3479" w:rsidRPr="00075B8C">
          <w:rPr>
            <w:rStyle w:val="Hyperlink"/>
            <w:noProof/>
          </w:rPr>
          <w:t>Table 2: HTTP Response Codes</w:t>
        </w:r>
        <w:r w:rsidR="002F3479">
          <w:rPr>
            <w:noProof/>
            <w:webHidden/>
          </w:rPr>
          <w:tab/>
        </w:r>
        <w:r w:rsidR="002F3479">
          <w:rPr>
            <w:noProof/>
            <w:webHidden/>
          </w:rPr>
          <w:fldChar w:fldCharType="begin"/>
        </w:r>
        <w:r w:rsidR="002F3479">
          <w:rPr>
            <w:noProof/>
            <w:webHidden/>
          </w:rPr>
          <w:instrText xml:space="preserve"> PAGEREF _Toc1641065 \h </w:instrText>
        </w:r>
        <w:r w:rsidR="002F3479">
          <w:rPr>
            <w:noProof/>
            <w:webHidden/>
          </w:rPr>
        </w:r>
        <w:r w:rsidR="002F3479">
          <w:rPr>
            <w:noProof/>
            <w:webHidden/>
          </w:rPr>
          <w:fldChar w:fldCharType="separate"/>
        </w:r>
        <w:r w:rsidR="002F3479">
          <w:rPr>
            <w:noProof/>
            <w:webHidden/>
          </w:rPr>
          <w:t>104</w:t>
        </w:r>
        <w:r w:rsidR="002F3479">
          <w:rPr>
            <w:noProof/>
            <w:webHidden/>
          </w:rPr>
          <w:fldChar w:fldCharType="end"/>
        </w:r>
      </w:hyperlink>
    </w:p>
    <w:p w:rsidR="003B2250" w:rsidRDefault="003B2250">
      <w:pPr>
        <w:rPr>
          <w:b/>
          <w:bCs/>
        </w:rPr>
      </w:pPr>
      <w:r>
        <w:rPr>
          <w:b/>
          <w:bCs/>
        </w:rPr>
        <w:fldChar w:fldCharType="end"/>
      </w:r>
    </w:p>
    <w:p w:rsidR="007330BE" w:rsidRDefault="007330BE">
      <w:pPr>
        <w:rPr>
          <w:b/>
          <w:bCs/>
        </w:rPr>
      </w:pPr>
    </w:p>
    <w:p w:rsidR="007330BE" w:rsidRDefault="007330BE">
      <w:pPr>
        <w:rPr>
          <w:b/>
          <w:bCs/>
        </w:rPr>
        <w:sectPr w:rsidR="007330BE" w:rsidSect="00DC082B">
          <w:pgSz w:w="12240" w:h="15840"/>
          <w:pgMar w:top="1440" w:right="1440" w:bottom="1440" w:left="1440" w:header="720" w:footer="720" w:gutter="0"/>
          <w:pgNumType w:fmt="lowerRoman"/>
          <w:cols w:space="720"/>
          <w:docGrid w:linePitch="360"/>
        </w:sectPr>
      </w:pPr>
    </w:p>
    <w:p w:rsidR="00737F4C" w:rsidRDefault="00A43B37" w:rsidP="0079701E">
      <w:pPr>
        <w:pStyle w:val="BDHeaderNoNumber"/>
      </w:pPr>
      <w:bookmarkStart w:id="1" w:name="_Toc1640987"/>
      <w:r>
        <w:lastRenderedPageBreak/>
        <w:t>Executive Summary</w:t>
      </w:r>
      <w:bookmarkEnd w:id="1"/>
    </w:p>
    <w:p w:rsidR="00737F4C" w:rsidRDefault="00A43B37">
      <w:pPr>
        <w:pStyle w:val="BodyText"/>
      </w:pPr>
      <w:r>
        <w:t xml:space="preserve">The </w:t>
      </w:r>
      <w:r>
        <w:rPr>
          <w:i/>
        </w:rPr>
        <w:t>NIST Big Data Interoperability Framework (NBDIF): Volume 8, Reference Architecture Interfaces</w:t>
      </w:r>
      <w:r>
        <w:t xml:space="preserve"> document was prepared by the NIST Big Data Public Working Group (NBD-PWG) Reference Architecture Subgroup to identify interfaces in support of the NIST Big Data Reference Architecture (NBDRA) The interfaces contain two different aspects:</w:t>
      </w:r>
    </w:p>
    <w:p w:rsidR="00737F4C" w:rsidRDefault="00A43B37" w:rsidP="00DC082B">
      <w:pPr>
        <w:pStyle w:val="BDTextBulletList"/>
      </w:pPr>
      <w:r>
        <w:t>The definition of resources that are part of the NBDRA. These resources are formulated in JavaScript Object Notation (JSON) format and can be easily integrated into a REpresentational State Transfer (REST) framework or an object-based framework.</w:t>
      </w:r>
    </w:p>
    <w:p w:rsidR="00737F4C" w:rsidRDefault="00A43B37" w:rsidP="00DC082B">
      <w:pPr>
        <w:pStyle w:val="BDTextBulletList"/>
      </w:pPr>
      <w:r>
        <w:t xml:space="preserve">The definition of simple interface </w:t>
      </w:r>
      <w:proofErr w:type="gramStart"/>
      <w:r>
        <w:t>use</w:t>
      </w:r>
      <w:proofErr w:type="gramEnd"/>
      <w:r>
        <w:t xml:space="preserve"> cases that allow us to illustrate the usefulness of the resources defined.</w:t>
      </w:r>
    </w:p>
    <w:p w:rsidR="00737F4C" w:rsidRDefault="00A43B37">
      <w:r>
        <w:t xml:space="preserve">The resources were categorized in groups that are identified by the NBDRA set forward in the </w:t>
      </w:r>
      <w:r>
        <w:rPr>
          <w:i/>
        </w:rPr>
        <w:t>NBDIF: Volume 6, Reference Architecture</w:t>
      </w:r>
      <w:r>
        <w:t xml:space="preserve"> document. While the </w:t>
      </w:r>
      <w:r>
        <w:rPr>
          <w:i/>
        </w:rPr>
        <w:t>NBDIF: Volume 3, Use Cases and General Requirements</w:t>
      </w:r>
      <w:r>
        <w:t xml:space="preserve"> document provides </w:t>
      </w:r>
      <w:r>
        <w:rPr>
          <w:i/>
        </w:rPr>
        <w:t>application-</w:t>
      </w:r>
      <w:r>
        <w:t xml:space="preserve">oriented high-level use cases, the use cases defined in this document are subsets of them and focus on </w:t>
      </w:r>
      <w:r>
        <w:rPr>
          <w:i/>
        </w:rPr>
        <w:t>interface</w:t>
      </w:r>
      <w:r>
        <w:t xml:space="preserve"> use cases. The interface use cases are not meant to be complete </w:t>
      </w:r>
      <w:proofErr w:type="gramStart"/>
      <w:r>
        <w:t>examples, but</w:t>
      </w:r>
      <w:proofErr w:type="gramEnd"/>
      <w:r>
        <w:t xml:space="preserve"> showcase why the resource has been defined. Hence, the interfaces use cases are only representative, and do not encompass the entire spectrum of Big Data usage. All the interfaces were openly discussed in the working group. Additions to the interfaces are welcome and the NBD-PWG is open to discuss any contributions.</w:t>
      </w:r>
    </w:p>
    <w:p w:rsidR="00737F4C" w:rsidRDefault="00A43B37">
      <w:pPr>
        <w:pStyle w:val="BodyText"/>
      </w:pPr>
      <w:r>
        <w:t>The NIST Big Data Interoperability Framework consists of nine volumes, each of which addresses a specific key topic, resulting from the work of the NBD-PWG. The nine volumes are as follows:</w:t>
      </w:r>
    </w:p>
    <w:p w:rsidR="00737F4C" w:rsidRDefault="00A43B37" w:rsidP="00DC082B">
      <w:pPr>
        <w:pStyle w:val="BDTextBulletList"/>
      </w:pPr>
      <w:r>
        <w:t>Volume 1: Definitions</w:t>
      </w:r>
      <w:r w:rsidR="002F1508">
        <w:t xml:space="preserve"> </w:t>
      </w:r>
      <w:r w:rsidR="00BD1A9D">
        <w:fldChar w:fldCharType="begin" w:fldLock="1"/>
      </w:r>
      <w:r w:rsidR="007B2F74">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e40308c3-c4fc-44e4-a7a4-3e6b197b952f"]}],"mendeley":{"formattedCitation":"[1]","plainTextFormattedCitation":"[1]","previouslyFormattedCitation":"[1]"},"properties":{"noteIndex":0},"schema":"https://github.com/citation-style-language/schema/raw/master/csl-citation.json"}</w:instrText>
      </w:r>
      <w:r w:rsidR="00BD1A9D">
        <w:fldChar w:fldCharType="separate"/>
      </w:r>
      <w:r w:rsidR="00BD1A9D" w:rsidRPr="00BD1A9D">
        <w:rPr>
          <w:noProof/>
        </w:rPr>
        <w:t>[1]</w:t>
      </w:r>
      <w:r w:rsidR="00BD1A9D">
        <w:fldChar w:fldCharType="end"/>
      </w:r>
    </w:p>
    <w:p w:rsidR="00737F4C" w:rsidRDefault="00A43B37" w:rsidP="00DC082B">
      <w:pPr>
        <w:pStyle w:val="BDTextBulletList"/>
      </w:pPr>
      <w:r>
        <w:t>Volume 2: Taxonomies</w:t>
      </w:r>
      <w:r w:rsidR="002F1508">
        <w:t xml:space="preserve"> </w:t>
      </w:r>
      <w:r w:rsidR="007B2F74">
        <w:fldChar w:fldCharType="begin" w:fldLock="1"/>
      </w:r>
      <w:r w:rsidR="0068578A">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39cef64e-aad3-40d3-a666-a73e2d4a87ae"]}],"mendeley":{"formattedCitation":"[2]","plainTextFormattedCitation":"[2]","previouslyFormattedCitation":"[2]"},"properties":{"noteIndex":0},"schema":"https://github.com/citation-style-language/schema/raw/master/csl-citation.json"}</w:instrText>
      </w:r>
      <w:r w:rsidR="007B2F74">
        <w:fldChar w:fldCharType="separate"/>
      </w:r>
      <w:r w:rsidR="007B2F74" w:rsidRPr="007B2F74">
        <w:rPr>
          <w:noProof/>
        </w:rPr>
        <w:t>[2]</w:t>
      </w:r>
      <w:r w:rsidR="007B2F74">
        <w:fldChar w:fldCharType="end"/>
      </w:r>
    </w:p>
    <w:p w:rsidR="00737F4C" w:rsidRDefault="00A43B37" w:rsidP="00DC082B">
      <w:pPr>
        <w:pStyle w:val="BDTextBulletList"/>
      </w:pPr>
      <w:r>
        <w:t>Volume 3: Use Cases and General Requirements</w:t>
      </w:r>
      <w:r w:rsidR="002F1508">
        <w:t xml:space="preserve"> </w:t>
      </w:r>
      <w:r w:rsidR="0068578A">
        <w:fldChar w:fldCharType="begin" w:fldLock="1"/>
      </w:r>
      <w:r w:rsidR="0068578A">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r1 VERSION 2)","type":"report","volume":"3"},"uris":["http://www.mendeley.com/documents/?uuid=bc0b61cc-4533-4241-a43c-a5f24e0bfc79"]}],"mendeley":{"formattedCitation":"[3]","plainTextFormattedCitation":"[3]","previouslyFormattedCitation":"[3]"},"properties":{"noteIndex":0},"schema":"https://github.com/citation-style-language/schema/raw/master/csl-citation.json"}</w:instrText>
      </w:r>
      <w:r w:rsidR="0068578A">
        <w:fldChar w:fldCharType="separate"/>
      </w:r>
      <w:r w:rsidR="0068578A" w:rsidRPr="0068578A">
        <w:rPr>
          <w:noProof/>
        </w:rPr>
        <w:t>[3]</w:t>
      </w:r>
      <w:r w:rsidR="0068578A">
        <w:fldChar w:fldCharType="end"/>
      </w:r>
    </w:p>
    <w:p w:rsidR="00737F4C" w:rsidRDefault="00A43B37" w:rsidP="00DC082B">
      <w:pPr>
        <w:pStyle w:val="BDTextBulletList"/>
      </w:pPr>
      <w:r>
        <w:t>Volume 4: Security and Privacy</w:t>
      </w:r>
      <w:r w:rsidR="002F1508">
        <w:t xml:space="preserve"> </w:t>
      </w:r>
      <w:r w:rsidR="0068578A">
        <w:fldChar w:fldCharType="begin" w:fldLock="1"/>
      </w:r>
      <w:r w:rsidR="0068578A">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e1af294d-3261-4bf3-a182-ed6e16735cf7"]}],"mendeley":{"formattedCitation":"[4]","plainTextFormattedCitation":"[4]","previouslyFormattedCitation":"[4]"},"properties":{"noteIndex":0},"schema":"https://github.com/citation-style-language/schema/raw/master/csl-citation.json"}</w:instrText>
      </w:r>
      <w:r w:rsidR="0068578A">
        <w:fldChar w:fldCharType="separate"/>
      </w:r>
      <w:r w:rsidR="0068578A" w:rsidRPr="0068578A">
        <w:rPr>
          <w:noProof/>
        </w:rPr>
        <w:t>[4]</w:t>
      </w:r>
      <w:r w:rsidR="0068578A">
        <w:fldChar w:fldCharType="end"/>
      </w:r>
    </w:p>
    <w:p w:rsidR="00737F4C" w:rsidRDefault="00A43B37" w:rsidP="00DC082B">
      <w:pPr>
        <w:pStyle w:val="BDTextBulletList"/>
      </w:pPr>
      <w:r>
        <w:t>Volume 5: Architectures White Paper Survey</w:t>
      </w:r>
      <w:r w:rsidR="002F1508">
        <w:t xml:space="preserve"> </w:t>
      </w:r>
      <w:r w:rsidR="0068578A">
        <w:fldChar w:fldCharType="begin" w:fldLock="1"/>
      </w:r>
      <w:r w:rsidR="0068578A">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138c3a90-4222-4a5e-8db2-1129b6111039"]}],"mendeley":{"formattedCitation":"[5]","plainTextFormattedCitation":"[5]","previouslyFormattedCitation":"[5]"},"properties":{"noteIndex":0},"schema":"https://github.com/citation-style-language/schema/raw/master/csl-citation.json"}</w:instrText>
      </w:r>
      <w:r w:rsidR="0068578A">
        <w:fldChar w:fldCharType="separate"/>
      </w:r>
      <w:r w:rsidR="0068578A" w:rsidRPr="0068578A">
        <w:rPr>
          <w:noProof/>
        </w:rPr>
        <w:t>[5]</w:t>
      </w:r>
      <w:r w:rsidR="0068578A">
        <w:fldChar w:fldCharType="end"/>
      </w:r>
    </w:p>
    <w:p w:rsidR="00737F4C" w:rsidRDefault="00A43B37" w:rsidP="00DC082B">
      <w:pPr>
        <w:pStyle w:val="BDTextBulletList"/>
      </w:pPr>
      <w:r>
        <w:t>Volume 6: Reference Architecture</w:t>
      </w:r>
      <w:r w:rsidR="0068578A">
        <w:t xml:space="preserve"> </w:t>
      </w:r>
      <w:r w:rsidR="0068578A">
        <w:fldChar w:fldCharType="begin" w:fldLock="1"/>
      </w:r>
      <w:r w:rsidR="0068578A">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e6efc2b6-ccb9-4dfc-8251-0c28d7b5cff3"]}],"mendeley":{"formattedCitation":"[6]","plainTextFormattedCitation":"[6]","previouslyFormattedCitation":"[6]"},"properties":{"noteIndex":0},"schema":"https://github.com/citation-style-language/schema/raw/master/csl-citation.json"}</w:instrText>
      </w:r>
      <w:r w:rsidR="0068578A">
        <w:fldChar w:fldCharType="separate"/>
      </w:r>
      <w:r w:rsidR="0068578A" w:rsidRPr="0068578A">
        <w:rPr>
          <w:noProof/>
        </w:rPr>
        <w:t>[6]</w:t>
      </w:r>
      <w:r w:rsidR="0068578A">
        <w:fldChar w:fldCharType="end"/>
      </w:r>
    </w:p>
    <w:p w:rsidR="00737F4C" w:rsidRDefault="00A43B37" w:rsidP="00DC082B">
      <w:pPr>
        <w:pStyle w:val="BDTextBulletList"/>
      </w:pPr>
      <w:r>
        <w:t>Volume 7: Standards Roadmap</w:t>
      </w:r>
      <w:r w:rsidR="0068578A">
        <w:t xml:space="preserve"> </w:t>
      </w:r>
      <w:r w:rsidR="0068578A">
        <w:fldChar w:fldCharType="begin" w:fldLock="1"/>
      </w:r>
      <w:r w:rsidR="0068578A">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27c8041b-9b61-4aa2-85bf-3600d071a6fb"]}],"mendeley":{"formattedCitation":"[7]","plainTextFormattedCitation":"[7]","previouslyFormattedCitation":"[7]"},"properties":{"noteIndex":0},"schema":"https://github.com/citation-style-language/schema/raw/master/csl-citation.json"}</w:instrText>
      </w:r>
      <w:r w:rsidR="0068578A">
        <w:fldChar w:fldCharType="separate"/>
      </w:r>
      <w:r w:rsidR="0068578A" w:rsidRPr="0068578A">
        <w:rPr>
          <w:noProof/>
        </w:rPr>
        <w:t>[7]</w:t>
      </w:r>
      <w:r w:rsidR="0068578A">
        <w:fldChar w:fldCharType="end"/>
      </w:r>
    </w:p>
    <w:p w:rsidR="00737F4C" w:rsidRDefault="00A43B37" w:rsidP="00DC082B">
      <w:pPr>
        <w:pStyle w:val="BDTextBulletList"/>
      </w:pPr>
      <w:r>
        <w:t>Volume 8: Reference Architecture Interfaces</w:t>
      </w:r>
      <w:r w:rsidR="002F1508">
        <w:t xml:space="preserve"> (this volume)</w:t>
      </w:r>
    </w:p>
    <w:p w:rsidR="00737F4C" w:rsidRDefault="00A43B37" w:rsidP="00DC082B">
      <w:pPr>
        <w:pStyle w:val="BDTextBulletList"/>
      </w:pPr>
      <w:r>
        <w:t>Volume 9: Adoption and Modernization</w:t>
      </w:r>
      <w:r w:rsidR="0068578A">
        <w:t xml:space="preserve"> </w:t>
      </w:r>
      <w:r w:rsidR="0068578A">
        <w:fldChar w:fldCharType="begin" w:fldLock="1"/>
      </w:r>
      <w:r w:rsidR="0068578A">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c68f5b43-254d-4f23-985b-591af6883886"]}],"mendeley":{"formattedCitation":"[8]","plainTextFormattedCitation":"[8]","previouslyFormattedCitation":"[8]"},"properties":{"noteIndex":0},"schema":"https://github.com/citation-style-language/schema/raw/master/csl-citation.json"}</w:instrText>
      </w:r>
      <w:r w:rsidR="0068578A">
        <w:fldChar w:fldCharType="separate"/>
      </w:r>
      <w:r w:rsidR="0068578A" w:rsidRPr="0068578A">
        <w:rPr>
          <w:noProof/>
        </w:rPr>
        <w:t>[8]</w:t>
      </w:r>
      <w:r w:rsidR="0068578A">
        <w:fldChar w:fldCharType="end"/>
      </w:r>
    </w:p>
    <w:p w:rsidR="00737F4C" w:rsidRDefault="00A43B37">
      <w:r>
        <w:t>The NBDIF will be released in three versions, which correspond to the three development stages of the NBD-PWG work. The three stages aim to achieve the following with respect to the NBDRA.</w:t>
      </w:r>
    </w:p>
    <w:p w:rsidR="00737F4C" w:rsidRDefault="00A43B37" w:rsidP="00DC082B">
      <w:pPr>
        <w:pStyle w:val="BDTextBulletList"/>
      </w:pPr>
      <w:r>
        <w:t>Stage 1. Identify the high-level Big Data reference architecture key components, which are technology-, infrastructure-, and vendor-agnostic.</w:t>
      </w:r>
    </w:p>
    <w:p w:rsidR="00737F4C" w:rsidRDefault="00A43B37" w:rsidP="00DC082B">
      <w:pPr>
        <w:pStyle w:val="BDTextBulletList"/>
      </w:pPr>
      <w:r>
        <w:t>Stage 2. Define general interfaces between the NBDRA components.</w:t>
      </w:r>
    </w:p>
    <w:p w:rsidR="00737F4C" w:rsidRDefault="00A43B37" w:rsidP="00DC082B">
      <w:pPr>
        <w:pStyle w:val="BDTextBulletList"/>
      </w:pPr>
      <w:r>
        <w:t>Stage 3. Validate the NBDRA by building Big Data general applications through the general interfaces.</w:t>
      </w:r>
    </w:p>
    <w:p w:rsidR="00737F4C" w:rsidRDefault="00A43B37">
      <w:r>
        <w:t>This document is the result of Stage 3 work of the NBD-PWG. Coordination of the group is conducted on the NBD-PWG web page (</w:t>
      </w:r>
      <w:hyperlink r:id="rId15">
        <w:r>
          <w:rPr>
            <w:rStyle w:val="Hyperlink"/>
          </w:rPr>
          <w:t>https://bigdatawg.nist.gov</w:t>
        </w:r>
      </w:hyperlink>
      <w:r>
        <w:t>).</w:t>
      </w:r>
    </w:p>
    <w:p w:rsidR="00D20D5A" w:rsidRDefault="00D20D5A"/>
    <w:p w:rsidR="00D20D5A" w:rsidRDefault="00D20D5A">
      <w:pPr>
        <w:sectPr w:rsidR="00D20D5A" w:rsidSect="00DC082B">
          <w:pgSz w:w="12240" w:h="15840"/>
          <w:pgMar w:top="1440" w:right="1440" w:bottom="1440" w:left="1440" w:header="720" w:footer="720" w:gutter="0"/>
          <w:lnNumType w:countBy="1" w:restart="continuous"/>
          <w:pgNumType w:fmt="lowerRoman"/>
          <w:cols w:space="720"/>
          <w:docGrid w:linePitch="360"/>
        </w:sectPr>
      </w:pPr>
    </w:p>
    <w:p w:rsidR="00737F4C" w:rsidRDefault="00A43B37">
      <w:pPr>
        <w:pStyle w:val="Heading1"/>
      </w:pPr>
      <w:bookmarkStart w:id="2" w:name="sec:introduction"/>
      <w:bookmarkStart w:id="3" w:name="_Toc1569538"/>
      <w:bookmarkStart w:id="4" w:name="_Toc1640988"/>
      <w:r>
        <w:lastRenderedPageBreak/>
        <w:t>Introduction</w:t>
      </w:r>
      <w:bookmarkEnd w:id="2"/>
      <w:bookmarkEnd w:id="3"/>
      <w:bookmarkEnd w:id="4"/>
    </w:p>
    <w:p w:rsidR="00737F4C" w:rsidRDefault="00A43B37">
      <w:pPr>
        <w:pStyle w:val="Heading2"/>
      </w:pPr>
      <w:bookmarkStart w:id="5" w:name="background"/>
      <w:bookmarkStart w:id="6" w:name="_Toc1569539"/>
      <w:bookmarkStart w:id="7" w:name="_Toc1640989"/>
      <w:r>
        <w:t>Background</w:t>
      </w:r>
      <w:bookmarkEnd w:id="5"/>
      <w:bookmarkEnd w:id="6"/>
      <w:bookmarkEnd w:id="7"/>
    </w:p>
    <w:p w:rsidR="00737F4C" w:rsidRDefault="00A43B37">
      <w:r>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rsidR="00737F4C" w:rsidRDefault="00A43B37" w:rsidP="00DC082B">
      <w:pPr>
        <w:pStyle w:val="BDTextBulletList"/>
      </w:pPr>
      <w:r>
        <w:t>How can a potential pandemic reliably be detected early enough to intervene?</w:t>
      </w:r>
    </w:p>
    <w:p w:rsidR="00737F4C" w:rsidRDefault="00A43B37" w:rsidP="00DC082B">
      <w:pPr>
        <w:pStyle w:val="BDTextBulletList"/>
      </w:pPr>
      <w:r>
        <w:t>Can new materials with advanced properties be predicted before these materials have ever been synthesized?</w:t>
      </w:r>
    </w:p>
    <w:p w:rsidR="00737F4C" w:rsidRDefault="00A43B37" w:rsidP="00DC082B">
      <w:pPr>
        <w:pStyle w:val="BDTextBulletList"/>
      </w:pPr>
      <w:r>
        <w:t>How can the current advantage of the attacker over the defender in guarding against cybersecurity threats be reversed?</w:t>
      </w:r>
    </w:p>
    <w:p w:rsidR="00737F4C" w:rsidRDefault="00A43B37">
      <w:r>
        <w:t>There is also broad agreement on the ability of Big Data to overwhelm traditional approaches. The growth rates for data volumes, speeds, and complexity are outpacing scientific and technological advances in data analytics, management, transport, and data user spheres.</w:t>
      </w:r>
    </w:p>
    <w:p w:rsidR="00737F4C" w:rsidRDefault="00A43B37">
      <w:pPr>
        <w:pStyle w:val="BodyText"/>
      </w:pPr>
      <w:r>
        <w:t>Despite widespread agreement on the inherent opportunities and current limitations of Big Data, a lack of consensus on some important fundamental questions continues to confuse potential users and stymie progress. These questions include the following:</w:t>
      </w:r>
    </w:p>
    <w:p w:rsidR="00737F4C" w:rsidRDefault="00A43B37" w:rsidP="00DC082B">
      <w:pPr>
        <w:pStyle w:val="BDTextBulletList"/>
      </w:pPr>
      <w:r>
        <w:t>How is Big Data defined?</w:t>
      </w:r>
    </w:p>
    <w:p w:rsidR="00737F4C" w:rsidRDefault="00A43B37" w:rsidP="00DC082B">
      <w:pPr>
        <w:pStyle w:val="BDTextBulletList"/>
      </w:pPr>
      <w:r>
        <w:t>What attributes define Big Data solutions?</w:t>
      </w:r>
    </w:p>
    <w:p w:rsidR="00737F4C" w:rsidRDefault="00A43B37" w:rsidP="00DC082B">
      <w:pPr>
        <w:pStyle w:val="BDTextBulletList"/>
      </w:pPr>
      <w:r>
        <w:t>What is new in Big Data?</w:t>
      </w:r>
    </w:p>
    <w:p w:rsidR="00737F4C" w:rsidRDefault="00A43B37" w:rsidP="00DC082B">
      <w:pPr>
        <w:pStyle w:val="BDTextBulletList"/>
      </w:pPr>
      <w:r>
        <w:t xml:space="preserve">What is the difference between Big Data and </w:t>
      </w:r>
      <w:r>
        <w:rPr>
          <w:i/>
        </w:rPr>
        <w:t>bigger data</w:t>
      </w:r>
      <w:r>
        <w:t xml:space="preserve"> that has been collected for years?</w:t>
      </w:r>
    </w:p>
    <w:p w:rsidR="00737F4C" w:rsidRDefault="00A43B37" w:rsidP="00DC082B">
      <w:pPr>
        <w:pStyle w:val="BDTextBulletList"/>
      </w:pPr>
      <w:r>
        <w:t>How is Big Data different from traditional data environments and related applications?</w:t>
      </w:r>
    </w:p>
    <w:p w:rsidR="00737F4C" w:rsidRDefault="00A43B37" w:rsidP="00DC082B">
      <w:pPr>
        <w:pStyle w:val="BDTextBulletList"/>
      </w:pPr>
      <w:r>
        <w:t>What are the essential characteristics of Big Data environments?</w:t>
      </w:r>
    </w:p>
    <w:p w:rsidR="00737F4C" w:rsidRDefault="00A43B37" w:rsidP="00DC082B">
      <w:pPr>
        <w:pStyle w:val="BDTextBulletList"/>
      </w:pPr>
      <w:r>
        <w:t>How do these environments integrate with currently deployed architectures?</w:t>
      </w:r>
    </w:p>
    <w:p w:rsidR="00737F4C" w:rsidRDefault="00A43B37" w:rsidP="00DC082B">
      <w:pPr>
        <w:pStyle w:val="BDTextBulletList"/>
      </w:pPr>
      <w:r>
        <w:t>What are the central scientific, technological, and standardization challenges that need to be addressed to accelerate the deployment of robust, secure Big Data solutions?</w:t>
      </w:r>
    </w:p>
    <w:p w:rsidR="00737F4C" w:rsidRDefault="00A43B37">
      <w:r>
        <w:t xml:space="preserve">Within this context, on March 29, 2012, the White House announced the Big Data Research and Development Initiative (The White House Office of Science and Technology Policy, “Big Data is a Big Deal,” </w:t>
      </w:r>
      <w:r>
        <w:rPr>
          <w:i/>
        </w:rPr>
        <w:t>OSTP Blog</w:t>
      </w:r>
      <w:r>
        <w:t>, accessed February 21, 2014</w:t>
      </w:r>
      <w:r w:rsidR="00551027">
        <w:t xml:space="preserve"> </w:t>
      </w:r>
      <w:r w:rsidR="00551027">
        <w:fldChar w:fldCharType="begin" w:fldLock="1"/>
      </w:r>
      <w:r w:rsidR="0068578A">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7c280d4b-46d3-45b3-9c7b-2324fc60c88e"]}],"mendeley":{"formattedCitation":"[9]","plainTextFormattedCitation":"[9]","previouslyFormattedCitation":"[9]"},"properties":{"noteIndex":0},"schema":"https://github.com/citation-style-language/schema/raw/master/csl-citation.json"}</w:instrText>
      </w:r>
      <w:r w:rsidR="00551027">
        <w:fldChar w:fldCharType="separate"/>
      </w:r>
      <w:r w:rsidR="0068578A" w:rsidRPr="0068578A">
        <w:rPr>
          <w:noProof/>
        </w:rPr>
        <w:t>[9]</w:t>
      </w:r>
      <w:r w:rsidR="00551027">
        <w:fldChar w:fldCharType="end"/>
      </w:r>
      <w:r w:rsidR="00551027">
        <w:t>.</w:t>
      </w:r>
      <w:r>
        <w:t xml:space="preser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rsidR="00737F4C" w:rsidRDefault="00A43B37">
      <w:pPr>
        <w:pStyle w:val="BodyText"/>
      </w:pPr>
      <w:r>
        <w:t>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w:t>
      </w:r>
    </w:p>
    <w:p w:rsidR="00737F4C" w:rsidRDefault="00A43B37">
      <w:pPr>
        <w:pStyle w:val="BodyText"/>
      </w:pPr>
      <w:r>
        <w:t xml:space="preserve">Motivated by the White House initiative and public suggestions, the National Institute of Standards and Technology (NIST) accepted the challenge to stimulate collaboration among industry professionals to further the secure and effective adoption of Big Data. </w:t>
      </w:r>
      <w:proofErr w:type="gramStart"/>
      <w:r>
        <w:t>As a result of</w:t>
      </w:r>
      <w:proofErr w:type="gramEnd"/>
      <w:r>
        <w:t xml:space="preserve"> NIST’s Cloud and Big Data Forum </w:t>
      </w:r>
      <w:r>
        <w:lastRenderedPageBreak/>
        <w:t>held on January 15–17, 2013, there was strong encouragement for NIST to create a public working group for the development of a Big Data Standards Roadmap. Forum participants noted that this roadmap 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rsidR="00737F4C" w:rsidRDefault="00A43B37">
      <w:pPr>
        <w:pStyle w:val="BodyText"/>
      </w:pPr>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rsidR="00737F4C" w:rsidRDefault="00A43B37">
      <w:pPr>
        <w:pStyle w:val="BodyText"/>
      </w:pPr>
      <w:r>
        <w:t xml:space="preserve">The </w:t>
      </w:r>
      <w:r>
        <w:rPr>
          <w:i/>
        </w:rPr>
        <w:t>NIST Big Data Interoperability Framework</w:t>
      </w:r>
      <w:r>
        <w:t xml:space="preserve"> (NBDIF) will be released in three versions, which correspond to the three stages of the NBD-PWG work. The three stages aim to achieve the following with respect to the NIST Big Data Reference Architecture (NBDRA).</w:t>
      </w:r>
    </w:p>
    <w:p w:rsidR="00737F4C" w:rsidRDefault="00DC082B" w:rsidP="00DC082B">
      <w:pPr>
        <w:pStyle w:val="BDTextBulletList"/>
      </w:pPr>
      <w:r>
        <w:t xml:space="preserve">Stage 1: </w:t>
      </w:r>
      <w:r w:rsidR="00A43B37">
        <w:t>Identify the high-level Big Data reference architecture key components, which are technology, infrastructure, and vendor agnostic.</w:t>
      </w:r>
    </w:p>
    <w:p w:rsidR="00737F4C" w:rsidRDefault="00DC082B" w:rsidP="00DC082B">
      <w:pPr>
        <w:pStyle w:val="BDTextBulletList"/>
      </w:pPr>
      <w:r>
        <w:t xml:space="preserve">Stage 2: </w:t>
      </w:r>
      <w:r w:rsidR="00A43B37">
        <w:t>Define general interfaces between the NBDRA components.</w:t>
      </w:r>
    </w:p>
    <w:p w:rsidR="00737F4C" w:rsidRDefault="00DC082B" w:rsidP="00DC082B">
      <w:pPr>
        <w:pStyle w:val="BDTextBulletList"/>
      </w:pPr>
      <w:r>
        <w:t xml:space="preserve">Stage 3: </w:t>
      </w:r>
      <w:r w:rsidR="00A43B37">
        <w:t>Validate the NBDRA by building Big Data general applications through the general interfaces.</w:t>
      </w:r>
    </w:p>
    <w:p w:rsidR="00737F4C" w:rsidRDefault="00A43B37">
      <w:r>
        <w:t>On September 16, 2015, seven NBDIF Version 1 volumes were published (</w:t>
      </w:r>
      <w:hyperlink r:id="rId16">
        <w:r>
          <w:rPr>
            <w:rStyle w:val="Hyperlink"/>
          </w:rPr>
          <w:t>http://bigdatawg.nist.gov/V1_output_docs.php</w:t>
        </w:r>
      </w:hyperlink>
      <w:r>
        <w:t>), each of which addresses a specific key topic, resulting from the work of the NBD-PWG. The seven volumes are as follows:</w:t>
      </w:r>
    </w:p>
    <w:p w:rsidR="00737F4C" w:rsidRDefault="00A43B37" w:rsidP="00DC082B">
      <w:pPr>
        <w:pStyle w:val="BDTextBulletList"/>
      </w:pPr>
      <w:r>
        <w:t>Volume 1, Definitions</w:t>
      </w:r>
      <w:r w:rsidR="0068578A">
        <w:t xml:space="preserve"> </w:t>
      </w:r>
      <w:r w:rsidR="0068578A">
        <w:fldChar w:fldCharType="begin" w:fldLock="1"/>
      </w:r>
      <w:r w:rsidR="0068578A">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e40308c3-c4fc-44e4-a7a4-3e6b197b952f"]}],"mendeley":{"formattedCitation":"[1]","plainTextFormattedCitation":"[1]","previouslyFormattedCitation":"[1]"},"properties":{"noteIndex":0},"schema":"https://github.com/citation-style-language/schema/raw/master/csl-citation.json"}</w:instrText>
      </w:r>
      <w:r w:rsidR="0068578A">
        <w:fldChar w:fldCharType="separate"/>
      </w:r>
      <w:r w:rsidR="0068578A" w:rsidRPr="0068578A">
        <w:rPr>
          <w:noProof/>
        </w:rPr>
        <w:t>[1]</w:t>
      </w:r>
      <w:r w:rsidR="0068578A">
        <w:fldChar w:fldCharType="end"/>
      </w:r>
    </w:p>
    <w:p w:rsidR="00737F4C" w:rsidRDefault="00A43B37" w:rsidP="00DC082B">
      <w:pPr>
        <w:pStyle w:val="BDTextBulletList"/>
      </w:pPr>
      <w:r>
        <w:t>Volume 2, Taxonomies</w:t>
      </w:r>
      <w:r w:rsidR="0068578A">
        <w:t xml:space="preserve"> </w:t>
      </w:r>
      <w:r w:rsidR="0068578A">
        <w:fldChar w:fldCharType="begin" w:fldLock="1"/>
      </w:r>
      <w:r w:rsidR="0068578A">
        <w:instrText>ADDIN CSL_CITATION {"citationItems":[{"id":"ITEM-1","itemData":{"DOI":"https://doi.org/10.6028/NIST.SP.1500-2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2, Big Data Taxonomies (NIST SP 1500-2 VERSION 2)","type":"report","volume":"2"},"uris":["http://www.mendeley.com/documents/?uuid=39cef64e-aad3-40d3-a666-a73e2d4a87ae"]}],"mendeley":{"formattedCitation":"[2]","plainTextFormattedCitation":"[2]","previouslyFormattedCitation":"[2]"},"properties":{"noteIndex":0},"schema":"https://github.com/citation-style-language/schema/raw/master/csl-citation.json"}</w:instrText>
      </w:r>
      <w:r w:rsidR="0068578A">
        <w:fldChar w:fldCharType="separate"/>
      </w:r>
      <w:r w:rsidR="0068578A" w:rsidRPr="0068578A">
        <w:rPr>
          <w:noProof/>
        </w:rPr>
        <w:t>[2]</w:t>
      </w:r>
      <w:r w:rsidR="0068578A">
        <w:fldChar w:fldCharType="end"/>
      </w:r>
    </w:p>
    <w:p w:rsidR="00737F4C" w:rsidRDefault="00A43B37" w:rsidP="00DC082B">
      <w:pPr>
        <w:pStyle w:val="BDTextBulletList"/>
      </w:pPr>
      <w:r>
        <w:t>Volume 3, Use Cases and General Requirements</w:t>
      </w:r>
      <w:r w:rsidR="0068578A">
        <w:t xml:space="preserve"> </w:t>
      </w:r>
      <w:r w:rsidR="0068578A">
        <w:fldChar w:fldCharType="begin" w:fldLock="1"/>
      </w:r>
      <w:r w:rsidR="0068578A">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r1 VERSION 2)","type":"report","volume":"3"},"uris":["http://www.mendeley.com/documents/?uuid=bc0b61cc-4533-4241-a43c-a5f24e0bfc79"]}],"mendeley":{"formattedCitation":"[3]","plainTextFormattedCitation":"[3]","previouslyFormattedCitation":"[3]"},"properties":{"noteIndex":0},"schema":"https://github.com/citation-style-language/schema/raw/master/csl-citation.json"}</w:instrText>
      </w:r>
      <w:r w:rsidR="0068578A">
        <w:fldChar w:fldCharType="separate"/>
      </w:r>
      <w:r w:rsidR="0068578A" w:rsidRPr="0068578A">
        <w:rPr>
          <w:noProof/>
        </w:rPr>
        <w:t>[3]</w:t>
      </w:r>
      <w:r w:rsidR="0068578A">
        <w:fldChar w:fldCharType="end"/>
      </w:r>
    </w:p>
    <w:p w:rsidR="00737F4C" w:rsidRDefault="00A43B37" w:rsidP="00DC082B">
      <w:pPr>
        <w:pStyle w:val="BDTextBulletList"/>
      </w:pPr>
      <w:r>
        <w:t>Volume 4, Security and Privacy</w:t>
      </w:r>
      <w:r w:rsidR="0068578A">
        <w:t xml:space="preserve"> </w:t>
      </w:r>
      <w:r w:rsidR="0068578A">
        <w:fldChar w:fldCharType="begin" w:fldLock="1"/>
      </w:r>
      <w:r w:rsidR="0068578A">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e1af294d-3261-4bf3-a182-ed6e16735cf7"]}],"mendeley":{"formattedCitation":"[4]","plainTextFormattedCitation":"[4]","previouslyFormattedCitation":"[4]"},"properties":{"noteIndex":0},"schema":"https://github.com/citation-style-language/schema/raw/master/csl-citation.json"}</w:instrText>
      </w:r>
      <w:r w:rsidR="0068578A">
        <w:fldChar w:fldCharType="separate"/>
      </w:r>
      <w:r w:rsidR="0068578A" w:rsidRPr="0068578A">
        <w:rPr>
          <w:noProof/>
        </w:rPr>
        <w:t>[4]</w:t>
      </w:r>
      <w:r w:rsidR="0068578A">
        <w:fldChar w:fldCharType="end"/>
      </w:r>
    </w:p>
    <w:p w:rsidR="00737F4C" w:rsidRDefault="00A43B37" w:rsidP="00DC082B">
      <w:pPr>
        <w:pStyle w:val="BDTextBulletList"/>
      </w:pPr>
      <w:r>
        <w:t>Volume 5, Architectures White Paper Survey</w:t>
      </w:r>
      <w:r w:rsidR="0068578A">
        <w:t xml:space="preserve"> </w:t>
      </w:r>
      <w:r w:rsidR="0068578A">
        <w:fldChar w:fldCharType="begin" w:fldLock="1"/>
      </w:r>
      <w:r w:rsidR="0068578A">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138c3a90-4222-4a5e-8db2-1129b6111039"]}],"mendeley":{"formattedCitation":"[5]","plainTextFormattedCitation":"[5]","previouslyFormattedCitation":"[5]"},"properties":{"noteIndex":0},"schema":"https://github.com/citation-style-language/schema/raw/master/csl-citation.json"}</w:instrText>
      </w:r>
      <w:r w:rsidR="0068578A">
        <w:fldChar w:fldCharType="separate"/>
      </w:r>
      <w:r w:rsidR="0068578A" w:rsidRPr="0068578A">
        <w:rPr>
          <w:noProof/>
        </w:rPr>
        <w:t>[5]</w:t>
      </w:r>
      <w:r w:rsidR="0068578A">
        <w:fldChar w:fldCharType="end"/>
      </w:r>
    </w:p>
    <w:p w:rsidR="00737F4C" w:rsidRDefault="00A43B37" w:rsidP="00DC082B">
      <w:pPr>
        <w:pStyle w:val="BDTextBulletList"/>
      </w:pPr>
      <w:r>
        <w:t>Volume 6, Reference Architecture</w:t>
      </w:r>
      <w:r w:rsidR="0068578A">
        <w:t xml:space="preserve"> </w:t>
      </w:r>
      <w:r w:rsidR="0068578A">
        <w:fldChar w:fldCharType="begin" w:fldLock="1"/>
      </w:r>
      <w:r w:rsidR="0068578A">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e6efc2b6-ccb9-4dfc-8251-0c28d7b5cff3"]}],"mendeley":{"formattedCitation":"[6]","plainTextFormattedCitation":"[6]","previouslyFormattedCitation":"[6]"},"properties":{"noteIndex":0},"schema":"https://github.com/citation-style-language/schema/raw/master/csl-citation.json"}</w:instrText>
      </w:r>
      <w:r w:rsidR="0068578A">
        <w:fldChar w:fldCharType="separate"/>
      </w:r>
      <w:r w:rsidR="0068578A" w:rsidRPr="0068578A">
        <w:rPr>
          <w:noProof/>
        </w:rPr>
        <w:t>[6]</w:t>
      </w:r>
      <w:r w:rsidR="0068578A">
        <w:fldChar w:fldCharType="end"/>
      </w:r>
    </w:p>
    <w:p w:rsidR="00737F4C" w:rsidRDefault="00A43B37" w:rsidP="00DC082B">
      <w:pPr>
        <w:pStyle w:val="BDTextBulletList"/>
      </w:pPr>
      <w:r>
        <w:t>Volume 7, Standards Roadmap</w:t>
      </w:r>
      <w:r w:rsidR="0068578A">
        <w:t xml:space="preserve"> </w:t>
      </w:r>
      <w:r w:rsidR="0068578A">
        <w:fldChar w:fldCharType="begin" w:fldLock="1"/>
      </w:r>
      <w:r w:rsidR="0068578A">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27c8041b-9b61-4aa2-85bf-3600d071a6fb"]}],"mendeley":{"formattedCitation":"[7]","plainTextFormattedCitation":"[7]","previouslyFormattedCitation":"[7]"},"properties":{"noteIndex":0},"schema":"https://github.com/citation-style-language/schema/raw/master/csl-citation.json"}</w:instrText>
      </w:r>
      <w:r w:rsidR="0068578A">
        <w:fldChar w:fldCharType="separate"/>
      </w:r>
      <w:r w:rsidR="0068578A" w:rsidRPr="0068578A">
        <w:rPr>
          <w:noProof/>
        </w:rPr>
        <w:t>[7]</w:t>
      </w:r>
      <w:r w:rsidR="0068578A">
        <w:fldChar w:fldCharType="end"/>
      </w:r>
    </w:p>
    <w:p w:rsidR="00737F4C" w:rsidRDefault="00A43B37">
      <w:r>
        <w:t xml:space="preserve">The NBD-PWG worked on Stage 2 with the goals to enhance the Version 1 content, define general interfaces between the NBDRA components by aggregating low-level interactions into high-level general interfaces, and demonstrate how the NBDRA can be used. </w:t>
      </w:r>
      <w:proofErr w:type="gramStart"/>
      <w:r>
        <w:t>As a result of</w:t>
      </w:r>
      <w:proofErr w:type="gramEnd"/>
      <w:r>
        <w:t xml:space="preserve"> the Stage 2 work, the following two additional NBDIF volumes were developed.</w:t>
      </w:r>
    </w:p>
    <w:p w:rsidR="00737F4C" w:rsidRDefault="00A43B37" w:rsidP="00DC082B">
      <w:pPr>
        <w:pStyle w:val="BDTextBulletList"/>
      </w:pPr>
      <w:r>
        <w:t>Volume 8, Reference Architecture Interfaces</w:t>
      </w:r>
      <w:r w:rsidR="0068578A">
        <w:t xml:space="preserve"> (this volume)</w:t>
      </w:r>
    </w:p>
    <w:p w:rsidR="00737F4C" w:rsidRDefault="00A43B37" w:rsidP="00DC082B">
      <w:pPr>
        <w:pStyle w:val="BDTextBulletList"/>
      </w:pPr>
      <w:r>
        <w:t>Volume 9, Adoption and Modernization</w:t>
      </w:r>
      <w:r w:rsidR="0068578A">
        <w:t xml:space="preserve"> </w:t>
      </w:r>
      <w:r w:rsidR="0068578A">
        <w:fldChar w:fldCharType="begin" w:fldLock="1"/>
      </w:r>
      <w:r w:rsidR="002F3479">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c68f5b43-254d-4f23-985b-591af6883886"]}],"mendeley":{"formattedCitation":"[8]","plainTextFormattedCitation":"[8]","previouslyFormattedCitation":"[8]"},"properties":{"noteIndex":0},"schema":"https://github.com/citation-style-language/schema/raw/master/csl-citation.json"}</w:instrText>
      </w:r>
      <w:r w:rsidR="0068578A">
        <w:fldChar w:fldCharType="separate"/>
      </w:r>
      <w:r w:rsidR="0068578A" w:rsidRPr="0068578A">
        <w:rPr>
          <w:noProof/>
        </w:rPr>
        <w:t>[8]</w:t>
      </w:r>
      <w:r w:rsidR="0068578A">
        <w:fldChar w:fldCharType="end"/>
      </w:r>
    </w:p>
    <w:p w:rsidR="00737F4C" w:rsidRDefault="00A43B37">
      <w:r>
        <w:t>Version 2 of the NBDIF volumes, resulting from Stage 2 work, can be downloaded from the NBD-PWG website (</w:t>
      </w:r>
      <w:hyperlink r:id="rId17">
        <w:r>
          <w:rPr>
            <w:rStyle w:val="Hyperlink"/>
          </w:rPr>
          <w:t>https://bigdatawg.nist.gov/V2_output_docs.php</w:t>
        </w:r>
      </w:hyperlink>
      <w:r>
        <w:t>). The current effort documented in this volume reflects concepts developed within the rapidly evolving field of Big Data.</w:t>
      </w:r>
    </w:p>
    <w:p w:rsidR="00737F4C" w:rsidRDefault="00A43B37">
      <w:pPr>
        <w:pStyle w:val="Heading2"/>
      </w:pPr>
      <w:bookmarkStart w:id="8" w:name="X004b886bb90d787f1739ae86236aaa6892ce7db"/>
      <w:bookmarkStart w:id="9" w:name="_Toc1569540"/>
      <w:bookmarkStart w:id="10" w:name="_Toc1640990"/>
      <w:r>
        <w:lastRenderedPageBreak/>
        <w:t>Scope and Objectives of the Reference Architectures Subgroup</w:t>
      </w:r>
      <w:bookmarkEnd w:id="8"/>
      <w:bookmarkEnd w:id="9"/>
      <w:bookmarkEnd w:id="10"/>
    </w:p>
    <w:p w:rsidR="00737F4C" w:rsidRDefault="00A43B37">
      <w:r>
        <w:t>Reference architectures provide “an authoritative source of information about a specific subject area that guides and constrains the instantiations of multiple architectures and solutions”</w:t>
      </w:r>
      <w:r w:rsidR="00551027">
        <w:t xml:space="preserve"> </w:t>
      </w:r>
      <w:r w:rsidR="00551027">
        <w:fldChar w:fldCharType="begin" w:fldLock="1"/>
      </w:r>
      <w:r w:rsidR="0068578A">
        <w:instrText>ADDIN CSL_CITATION {"citationItems":[{"id":"ITEM-1","itemData":{"author":[{"dropping-particle":"","family":"Department of Defense","given":"","non-dropping-particle":"","parse-names":false,"suffix":""}],"id":"ITEM-1","issued":{"date-parts":[["2010","4"]]},"title":"The DoDAF Architecture Framework Version 2.02","type":"report"},"uris":["http://www.mendeley.com/documents/?uuid=aae7c934-8032-4837-a572-6d469267616b"]}],"mendeley":{"formattedCitation":"[10]","plainTextFormattedCitation":"[10]","previouslyFormattedCitation":"[10]"},"properties":{"noteIndex":0},"schema":"https://github.com/citation-style-language/schema/raw/master/csl-citation.json"}</w:instrText>
      </w:r>
      <w:r w:rsidR="00551027">
        <w:fldChar w:fldCharType="separate"/>
      </w:r>
      <w:r w:rsidR="0068578A" w:rsidRPr="0068578A">
        <w:rPr>
          <w:noProof/>
        </w:rPr>
        <w:t>[10]</w:t>
      </w:r>
      <w:r w:rsidR="00551027">
        <w:fldChar w:fldCharType="end"/>
      </w:r>
      <w:r>
        <w:t>. Reference architectures generally serve as a foundation for solution architectures and may also be used for comparison and alignment of instantiations of architectures and solutions.</w:t>
      </w:r>
    </w:p>
    <w:p w:rsidR="00737F4C" w:rsidRDefault="00A43B37">
      <w:pPr>
        <w:pStyle w:val="BodyText"/>
      </w:pPr>
      <w:r>
        <w:t>The goal of the NBD-PWG Reference Architecture Subgroup is to develop an open reference architecture for Big Data that achieves the following objectives:</w:t>
      </w:r>
    </w:p>
    <w:p w:rsidR="00737F4C" w:rsidRDefault="00A43B37" w:rsidP="00DC082B">
      <w:pPr>
        <w:pStyle w:val="BDTextBulletList"/>
      </w:pPr>
      <w:r>
        <w:t>Provides a common language for the various stakeholders;</w:t>
      </w:r>
    </w:p>
    <w:p w:rsidR="00737F4C" w:rsidRDefault="00A43B37" w:rsidP="00DC082B">
      <w:pPr>
        <w:pStyle w:val="BDTextBulletList"/>
      </w:pPr>
      <w:r>
        <w:t>Encourages adherence to common standards, specifications, and patterns;</w:t>
      </w:r>
    </w:p>
    <w:p w:rsidR="00737F4C" w:rsidRDefault="00A43B37" w:rsidP="00DC082B">
      <w:pPr>
        <w:pStyle w:val="BDTextBulletList"/>
      </w:pPr>
      <w:r>
        <w:t>Provides consistent methods for implementation of technology to solve similar problem sets;</w:t>
      </w:r>
    </w:p>
    <w:p w:rsidR="00737F4C" w:rsidRDefault="00A43B37" w:rsidP="00DC082B">
      <w:pPr>
        <w:pStyle w:val="BDTextBulletList"/>
      </w:pPr>
      <w:r>
        <w:t>Illustrates and improves understanding of the various Big Data components, processes, and systems, in the context of a vendor- and technology-agnostic Big Data conceptual model;</w:t>
      </w:r>
    </w:p>
    <w:p w:rsidR="00737F4C" w:rsidRDefault="00A43B37" w:rsidP="00DC082B">
      <w:pPr>
        <w:pStyle w:val="BDTextBulletList"/>
      </w:pPr>
      <w:r>
        <w:t>Provides a technical reference for U.S. government departments, agencies, and other consumers to understand, discuss, categorize, and compare Big Data solutions; and</w:t>
      </w:r>
    </w:p>
    <w:p w:rsidR="00737F4C" w:rsidRDefault="00A43B37" w:rsidP="00DC082B">
      <w:pPr>
        <w:pStyle w:val="BDTextBulletList"/>
      </w:pPr>
      <w:r>
        <w:t>Facilitates analysis of candidate standards for interoperability, portability, reusability, and extendibility.</w:t>
      </w:r>
    </w:p>
    <w:p w:rsidR="00737F4C" w:rsidRDefault="00A43B37">
      <w:r>
        <w:t>The NBDRA is a high-level conceptual model crafted to serve as a tool to facilitate open discussion of the requirements, design structures, and operations inherent in Big Data. The NBDRA is intended to facilitate the understanding of the operational intricacies in Big Data. It does not represent the system architecture of a specific Big Data system, but rather is a tool for describing, discussing, and developing system-specific architectures using a common framework of reference. The model is not tied to any specific vendor products, services, or reference implementation, nor does it define prescriptive solutions that inhibit innovation.</w:t>
      </w:r>
    </w:p>
    <w:p w:rsidR="00737F4C" w:rsidRDefault="00A43B37">
      <w:pPr>
        <w:pStyle w:val="BodyText"/>
      </w:pPr>
      <w:r>
        <w:t>The NBDRA does not address the following:</w:t>
      </w:r>
    </w:p>
    <w:p w:rsidR="00737F4C" w:rsidRDefault="00A43B37" w:rsidP="00DC082B">
      <w:pPr>
        <w:pStyle w:val="BDTextBulletList"/>
      </w:pPr>
      <w:r>
        <w:t>Detailed specifications for any organization’s operational systems;</w:t>
      </w:r>
    </w:p>
    <w:p w:rsidR="00737F4C" w:rsidRDefault="00A43B37" w:rsidP="00DC082B">
      <w:pPr>
        <w:pStyle w:val="BDTextBulletList"/>
      </w:pPr>
      <w:r>
        <w:t>Detailed specifications of information exchanges or services; and</w:t>
      </w:r>
    </w:p>
    <w:p w:rsidR="00737F4C" w:rsidRDefault="00A43B37" w:rsidP="00DC082B">
      <w:pPr>
        <w:pStyle w:val="BDTextBulletList"/>
      </w:pPr>
      <w:r>
        <w:t>Recommendations or standards for integration of infrastructure products.</w:t>
      </w:r>
    </w:p>
    <w:p w:rsidR="00737F4C" w:rsidRDefault="00A43B37">
      <w:r>
        <w:t xml:space="preserve">The goals of the Subgroup were realized throughout the three planned phases of the NBD-PWG work, as outlined in </w:t>
      </w:r>
      <w:r w:rsidR="00911834">
        <w:t>Section</w:t>
      </w:r>
      <w:r>
        <w:t> 1.3.</w:t>
      </w:r>
    </w:p>
    <w:p w:rsidR="00737F4C" w:rsidRDefault="00A43B37">
      <w:pPr>
        <w:pStyle w:val="Heading2"/>
      </w:pPr>
      <w:bookmarkStart w:id="11" w:name="sec:production"/>
      <w:bookmarkStart w:id="12" w:name="_Toc1569541"/>
      <w:bookmarkStart w:id="13" w:name="_Toc1640991"/>
      <w:r>
        <w:t>Report Production</w:t>
      </w:r>
      <w:bookmarkEnd w:id="11"/>
      <w:bookmarkEnd w:id="12"/>
      <w:bookmarkEnd w:id="13"/>
    </w:p>
    <w:p w:rsidR="00737F4C" w:rsidRDefault="00A43B37">
      <w:r>
        <w:t xml:space="preserve">The </w:t>
      </w:r>
      <w:r>
        <w:rPr>
          <w:i/>
        </w:rPr>
        <w:t>NBDIF: Volume 8,</w:t>
      </w:r>
      <w:r>
        <w:t xml:space="preserve"> </w:t>
      </w:r>
      <w:r>
        <w:rPr>
          <w:i/>
        </w:rPr>
        <w:t>References Architecture Interfaces</w:t>
      </w:r>
      <w:r>
        <w:t xml:space="preserve"> is one of nine volumes, whose overall aims are to define and prioritize Big Data requirements, including interoperability, portability, reusability, extensibility, data usage, analytic techniques, and technology infrastructure to support secure and effective adoption of Big Data. The overall goals of this volume are to define and specify interfaces to implement the Big Data Reference Architecture. This volume arose from discussions during the weekly NBD-PWG conference calls. Topics included in this volume began to take form in Phase 2 of the NBD-PWG work. During the discussions, the NBD-PWG identified the need to specify a variety of interfaces.</w:t>
      </w:r>
    </w:p>
    <w:p w:rsidR="00737F4C" w:rsidRDefault="00A43B37">
      <w:pPr>
        <w:pStyle w:val="BodyText"/>
      </w:pPr>
      <w:r>
        <w:t>Phase 3 work, which built upon the groundwork developed during Phase 2, included an early specification based on resource object specifications that provided a simplified version of an API interface design.</w:t>
      </w:r>
      <w:r w:rsidR="004628FB">
        <w:t xml:space="preserve"> </w:t>
      </w:r>
      <w:r>
        <w:t>To achieve technical and high-quality document content, this document will go through a public comment period along with NIST internal review.</w:t>
      </w:r>
    </w:p>
    <w:p w:rsidR="00176284" w:rsidRPr="004628FB" w:rsidRDefault="00176284" w:rsidP="00176284">
      <w:pPr>
        <w:pStyle w:val="BodyText"/>
      </w:pPr>
      <w:r w:rsidRPr="004628FB">
        <w:t xml:space="preserve">The following milestone </w:t>
      </w:r>
      <w:r w:rsidR="004628FB" w:rsidRPr="004628FB">
        <w:t>were achieved in the versions produced listed below:</w:t>
      </w:r>
    </w:p>
    <w:p w:rsidR="00176284" w:rsidRPr="004628FB" w:rsidRDefault="00176284" w:rsidP="004628FB">
      <w:pPr>
        <w:pStyle w:val="BDTextBulletList"/>
      </w:pPr>
      <w:r w:rsidRPr="004628FB">
        <w:rPr>
          <w:b/>
        </w:rPr>
        <w:lastRenderedPageBreak/>
        <w:t>Version 2.1</w:t>
      </w:r>
      <w:r w:rsidRPr="004628FB">
        <w:t>: A previous volume used just the definition of the schema based on examples</w:t>
      </w:r>
      <w:r w:rsidR="004628FB">
        <w:t>.</w:t>
      </w:r>
      <w:r w:rsidRPr="004628FB">
        <w:t xml:space="preserve"> </w:t>
      </w:r>
      <w:r w:rsidR="004628FB">
        <w:t>I</w:t>
      </w:r>
      <w:r w:rsidRPr="004628FB">
        <w:t>t was easier to read but only include</w:t>
      </w:r>
      <w:r w:rsidR="004628FB">
        <w:t>d</w:t>
      </w:r>
      <w:r w:rsidRPr="004628FB">
        <w:t xml:space="preserve"> the definition of the resources and not the interaction with the resources. This volume was in place </w:t>
      </w:r>
      <w:r w:rsidR="004628FB">
        <w:t>un</w:t>
      </w:r>
      <w:r w:rsidRPr="004628FB">
        <w:t>til June 2018.</w:t>
      </w:r>
    </w:p>
    <w:p w:rsidR="00176284" w:rsidRPr="004628FB" w:rsidRDefault="00176284" w:rsidP="004628FB">
      <w:pPr>
        <w:pStyle w:val="BDTextBulletList"/>
      </w:pPr>
      <w:r w:rsidRPr="004628FB">
        <w:rPr>
          <w:b/>
        </w:rPr>
        <w:t>Version 2.2</w:t>
      </w:r>
      <w:r w:rsidRPr="004628FB">
        <w:t xml:space="preserve">: This version was significantly changed and </w:t>
      </w:r>
      <w:r w:rsidR="004628FB">
        <w:t xml:space="preserve">now </w:t>
      </w:r>
      <w:r w:rsidRPr="004628FB">
        <w:t xml:space="preserve">uses OpenAPI to specify the Interfaces between the various services and components. </w:t>
      </w:r>
    </w:p>
    <w:p w:rsidR="00176284" w:rsidRPr="004628FB" w:rsidRDefault="00176284" w:rsidP="004628FB">
      <w:pPr>
        <w:pStyle w:val="BDTextBulletList"/>
      </w:pPr>
      <w:r w:rsidRPr="004628FB">
        <w:rPr>
          <w:b/>
        </w:rPr>
        <w:t>Version 3.1.0</w:t>
      </w:r>
      <w:r w:rsidRPr="004628FB">
        <w:t>: The version includes the significant improvements of the object specifications</w:t>
      </w:r>
      <w:r w:rsidR="004628FB">
        <w:t>.</w:t>
      </w:r>
    </w:p>
    <w:p w:rsidR="00737F4C" w:rsidRDefault="00A43B37">
      <w:pPr>
        <w:pStyle w:val="Heading2"/>
      </w:pPr>
      <w:bookmarkStart w:id="14" w:name="report-structure"/>
      <w:bookmarkStart w:id="15" w:name="_Toc1569542"/>
      <w:bookmarkStart w:id="16" w:name="_Toc1640992"/>
      <w:r>
        <w:t>Report Structure</w:t>
      </w:r>
      <w:bookmarkEnd w:id="14"/>
      <w:bookmarkEnd w:id="15"/>
      <w:bookmarkEnd w:id="16"/>
    </w:p>
    <w:p w:rsidR="00737F4C" w:rsidRDefault="00A43B37">
      <w:r>
        <w:t xml:space="preserve">To enable interoperability between the NBDRA components, a list of well-defined NBDRA interfaces is needed. These interfaces are documented in this volume. To introduce them, the NBDRA structure will be followed, focusing on interfaces that allow bootstrapping of the NBDRA. The document begins with a summary of requirements that will be integrated into our specifications. Subsequently, each section will introduce </w:t>
      </w:r>
      <w:proofErr w:type="gramStart"/>
      <w:r>
        <w:t>a number of</w:t>
      </w:r>
      <w:proofErr w:type="gramEnd"/>
      <w:r>
        <w:t xml:space="preserve"> objects that build the core of the interface addressing a specific aspect of the NBDRA. A selected number of </w:t>
      </w:r>
      <w:proofErr w:type="gramStart"/>
      <w:r>
        <w:rPr>
          <w:i/>
        </w:rPr>
        <w:t>interface</w:t>
      </w:r>
      <w:proofErr w:type="gramEnd"/>
      <w:r>
        <w:rPr>
          <w:i/>
        </w:rPr>
        <w:t xml:space="preserve"> use cases</w:t>
      </w:r>
      <w:r>
        <w:t xml:space="preserve"> will be showcased to outline how the specific interface can be used in a reference implementation of the NBDRA. Validation of this approach can be achieved while applying it to the application use cases that have been gathered in the </w:t>
      </w:r>
      <w:r>
        <w:rPr>
          <w:i/>
        </w:rPr>
        <w:t>NBDIF: Volume 3, Use Cases and Requirements</w:t>
      </w:r>
      <w:r>
        <w:t xml:space="preserve"> document. These application use cases have considerably contributed towards the design of the NBDRA. Hence the expectation is that: (1) the interfaces can be used to help implement a Big Data architecture for a specific use case; and (2) the proper implementation. This approach can facilitate subsequent analysis and comparison of the use cases.</w:t>
      </w:r>
    </w:p>
    <w:p w:rsidR="00737F4C" w:rsidRDefault="00A43B37">
      <w:pPr>
        <w:pStyle w:val="BodyText"/>
      </w:pPr>
      <w:r>
        <w:t xml:space="preserve">The organization of this document roughly corresponds to the process used by the NBD-PWG to develop the interfaces. Following the introductory material presented in </w:t>
      </w:r>
      <w:r w:rsidR="00911834">
        <w:t>Section</w:t>
      </w:r>
      <w:r>
        <w:t> 1, the remainder of this document is organized as follows:</w:t>
      </w:r>
    </w:p>
    <w:p w:rsidR="00737F4C" w:rsidRDefault="00911834" w:rsidP="004628FB">
      <w:pPr>
        <w:pStyle w:val="BDTextBulletList"/>
      </w:pPr>
      <w:r>
        <w:t>Section</w:t>
      </w:r>
      <w:r w:rsidR="00A43B37">
        <w:t> 2 presents the interface requirements;</w:t>
      </w:r>
    </w:p>
    <w:p w:rsidR="00737F4C" w:rsidRDefault="00911834" w:rsidP="004628FB">
      <w:pPr>
        <w:pStyle w:val="BDTextBulletList"/>
      </w:pPr>
      <w:r>
        <w:t>Section</w:t>
      </w:r>
      <w:r w:rsidR="00A43B37">
        <w:t> 3 presents the specification paradign the we use;</w:t>
      </w:r>
    </w:p>
    <w:p w:rsidR="00737F4C" w:rsidRDefault="00911834" w:rsidP="004628FB">
      <w:pPr>
        <w:pStyle w:val="BDTextBulletList"/>
      </w:pPr>
      <w:r>
        <w:t>Section</w:t>
      </w:r>
      <w:r w:rsidR="00A43B37">
        <w:t xml:space="preserve"> 4 presents several objects grouped by functional use while providing a summary table of selected proposed objects in </w:t>
      </w:r>
      <w:r>
        <w:t>Section</w:t>
      </w:r>
      <w:r w:rsidR="00A43B37">
        <w:t> 4.1.</w:t>
      </w:r>
    </w:p>
    <w:p w:rsidR="004628FB" w:rsidRDefault="004628FB" w:rsidP="004628FB"/>
    <w:p w:rsidR="00084BB6" w:rsidRDefault="00084BB6" w:rsidP="004628FB">
      <w:pPr>
        <w:pStyle w:val="Heading1"/>
        <w:numPr>
          <w:ilvl w:val="0"/>
          <w:numId w:val="0"/>
        </w:numPr>
        <w:ind w:left="432"/>
        <w:sectPr w:rsidR="00084BB6" w:rsidSect="00DC082B">
          <w:footerReference w:type="default" r:id="rId18"/>
          <w:pgSz w:w="12240" w:h="15840"/>
          <w:pgMar w:top="1440" w:right="1440" w:bottom="1440" w:left="1440" w:header="720" w:footer="720" w:gutter="0"/>
          <w:lnNumType w:countBy="1" w:restart="continuous"/>
          <w:pgNumType w:start="1"/>
          <w:cols w:space="720"/>
          <w:docGrid w:linePitch="360"/>
        </w:sectPr>
      </w:pPr>
      <w:bookmarkStart w:id="17" w:name="sec:interface-requirements"/>
      <w:bookmarkStart w:id="18" w:name="_Toc1569543"/>
    </w:p>
    <w:p w:rsidR="00737F4C" w:rsidRDefault="00A43B37">
      <w:pPr>
        <w:pStyle w:val="Heading1"/>
      </w:pPr>
      <w:bookmarkStart w:id="19" w:name="_Toc1640993"/>
      <w:r>
        <w:lastRenderedPageBreak/>
        <w:t>NBDRA Interface Requirements</w:t>
      </w:r>
      <w:bookmarkEnd w:id="17"/>
      <w:bookmarkEnd w:id="18"/>
      <w:bookmarkEnd w:id="19"/>
    </w:p>
    <w:p w:rsidR="00737F4C" w:rsidRDefault="00A43B37">
      <w:r>
        <w:t>The development of a Big Data reference architecture requires a thorough understanding of current techniques, issues, and concerns. 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technologies and trends relevant to Big Data. The results of these NBD-PWG activities were used in the development of the NBDRA (</w:t>
      </w:r>
      <w:r w:rsidR="00911834">
        <w:t>Figure</w:t>
      </w:r>
      <w:r>
        <w:t xml:space="preserve"> 1) and the interfaces presented herein. Detailed descriptions of these activities can be found in the other volumes of the </w:t>
      </w:r>
      <w:r>
        <w:rPr>
          <w:i/>
        </w:rPr>
        <w:t>NBDIF</w:t>
      </w:r>
      <w:r>
        <w:t>.</w:t>
      </w:r>
    </w:p>
    <w:p w:rsidR="00737F4C" w:rsidRDefault="00A576D3">
      <w:r>
        <w:rPr>
          <w:noProof/>
        </w:rPr>
        <w:drawing>
          <wp:inline distT="0" distB="0" distL="0" distR="0" wp14:anchorId="4C6E7E73" wp14:editId="45F5E535">
            <wp:extent cx="5486400" cy="40843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084320"/>
                    </a:xfrm>
                    <a:prstGeom prst="rect">
                      <a:avLst/>
                    </a:prstGeom>
                    <a:noFill/>
                  </pic:spPr>
                </pic:pic>
              </a:graphicData>
            </a:graphic>
          </wp:inline>
        </w:drawing>
      </w:r>
    </w:p>
    <w:p w:rsidR="00737F4C" w:rsidRDefault="00A43B37" w:rsidP="00A576D3">
      <w:pPr>
        <w:pStyle w:val="BDFigureCaption"/>
      </w:pPr>
      <w:bookmarkStart w:id="20" w:name="_Toc1606007"/>
      <w:bookmarkStart w:id="21" w:name="_Toc1606149"/>
      <w:bookmarkStart w:id="22" w:name="_Toc1606288"/>
      <w:bookmarkStart w:id="23" w:name="_Toc1606342"/>
      <w:bookmarkStart w:id="24" w:name="_Toc1641061"/>
      <w:r>
        <w:t>Figure 1: NIST Big Data Reference Architecture (NBDRA)</w:t>
      </w:r>
      <w:bookmarkEnd w:id="20"/>
      <w:bookmarkEnd w:id="21"/>
      <w:bookmarkEnd w:id="22"/>
      <w:bookmarkEnd w:id="23"/>
      <w:bookmarkEnd w:id="24"/>
    </w:p>
    <w:p w:rsidR="00737F4C" w:rsidRDefault="00A43B37">
      <w:pPr>
        <w:pStyle w:val="BodyText"/>
      </w:pPr>
      <w:r>
        <w:t xml:space="preserve">This vendor-neutral, technology- and infrastructure-agnostic conceptual model, the NBDRA, is shown in </w:t>
      </w:r>
      <w:r w:rsidR="00911834">
        <w:t>Figure</w:t>
      </w:r>
      <w:r>
        <w:t xml:space="preserve"> 1 and represents a Big Data system composed of five logical functional components connected by interoperability interfaces (i.e., services). Two fabrics envelop the components, representing the interwoven nature of management and security and privacy with all five of the components. These two fabrics provide services and functionality to the five main roles in the areas specific to Big Data and are crucial to any Big Data solution. Note: None of the terminology or diagrams in these documents is intended to be normative or to imply any business or deployment model. The terms </w:t>
      </w:r>
      <w:r>
        <w:rPr>
          <w:i/>
        </w:rPr>
        <w:t>provider</w:t>
      </w:r>
      <w:r>
        <w:t xml:space="preserve"> and </w:t>
      </w:r>
      <w:r>
        <w:rPr>
          <w:i/>
        </w:rPr>
        <w:t>consumer</w:t>
      </w:r>
      <w:r>
        <w:t xml:space="preserve"> as used are descriptive of general roles and are meant to be informative in nature.</w:t>
      </w:r>
    </w:p>
    <w:p w:rsidR="00737F4C" w:rsidRDefault="00A43B37">
      <w:pPr>
        <w:pStyle w:val="BodyText"/>
      </w:pPr>
      <w:r>
        <w:t xml:space="preserve">The NBDRA is organized around five major roles and multiple sub-roles aligned along two axes representing the two Big Data value chains: </w:t>
      </w:r>
      <w:proofErr w:type="gramStart"/>
      <w:r>
        <w:t>the</w:t>
      </w:r>
      <w:proofErr w:type="gramEnd"/>
      <w:r>
        <w:t xml:space="preserve"> Information Value (horizontal axis) and the Information </w:t>
      </w:r>
      <w:r>
        <w:lastRenderedPageBreak/>
        <w:t xml:space="preserve">Technology (IT; vertical axis). Along the Information Value 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Provider role, indicating that data analytics and its implementation provide the value to Big Data stakeholders in both value chains. The term </w:t>
      </w:r>
      <w:r>
        <w:rPr>
          <w:i/>
        </w:rPr>
        <w:t>provider</w:t>
      </w:r>
      <w:r>
        <w:t xml:space="preserve"> as part of the Big Data Application Provider and Big Data Framework Provider is there to indicate that those roles provide or implement specific activities and functions within the system. It does not designate a service model or business entity.</w:t>
      </w:r>
    </w:p>
    <w:p w:rsidR="00737F4C" w:rsidRDefault="00A43B37">
      <w:pPr>
        <w:pStyle w:val="BodyText"/>
      </w:pPr>
      <w:r>
        <w:t xml:space="preserve">The DATA arrows in </w:t>
      </w:r>
      <w:r w:rsidR="00911834">
        <w:t>Figure</w:t>
      </w:r>
      <w:r>
        <w:t xml:space="preserve"> 1 show the flow of data between the system’s main roles. Data flows between the roles either physically (i.e., by value) or by providing its location and the means to access it (i.e., by reference). The SW arrows show transfer of software tools for processing of Big Data </w:t>
      </w:r>
      <w:r>
        <w:rPr>
          <w:i/>
        </w:rPr>
        <w:t>in situ</w:t>
      </w:r>
      <w:r>
        <w:t xml:space="preserve">. The Service Use arrows represent software programmable interfaces. While the </w:t>
      </w:r>
      <w:proofErr w:type="gramStart"/>
      <w:r>
        <w:t>main focus</w:t>
      </w:r>
      <w:proofErr w:type="gramEnd"/>
      <w:r>
        <w:t xml:space="preserve"> of the NBDRA is to represent the run-time environment, all three types of communications or transactions can happen in the configuration phase as well. Manual agreements (e.g., service-level agreements) and human interactions that may exist throughout the system are not shown in the NBDRA.</w:t>
      </w:r>
    </w:p>
    <w:p w:rsidR="00737F4C" w:rsidRDefault="00A43B37">
      <w:pPr>
        <w:pStyle w:val="BodyText"/>
      </w:pPr>
      <w:r>
        <w:t xml:space="preserve">Detailed information on the NBDRA conceptual model is presented in the </w:t>
      </w:r>
      <w:r>
        <w:rPr>
          <w:i/>
        </w:rPr>
        <w:t>NBDIF: Volume 6, Reference Architecture</w:t>
      </w:r>
      <w:r>
        <w:t xml:space="preserve"> document.</w:t>
      </w:r>
    </w:p>
    <w:p w:rsidR="00737F4C" w:rsidRDefault="00A43B37">
      <w:pPr>
        <w:pStyle w:val="BodyText"/>
      </w:pPr>
      <w:r>
        <w:t xml:space="preserve">Prior to outlining the specific interfaces, general requirements are </w:t>
      </w:r>
      <w:proofErr w:type="gramStart"/>
      <w:r>
        <w:t>introduced</w:t>
      </w:r>
      <w:proofErr w:type="gramEnd"/>
      <w:r>
        <w:t xml:space="preserve"> and the interfaces are defined.</w:t>
      </w:r>
    </w:p>
    <w:p w:rsidR="00737F4C" w:rsidRDefault="00A43B37">
      <w:pPr>
        <w:pStyle w:val="Heading2"/>
      </w:pPr>
      <w:bookmarkStart w:id="25" w:name="X88b6bb88472646d064238626fb47a75c22e48cc"/>
      <w:bookmarkStart w:id="26" w:name="_Toc1569544"/>
      <w:bookmarkStart w:id="27" w:name="_Toc1640994"/>
      <w:r>
        <w:t>High-Level Requirements of the Interface Approach</w:t>
      </w:r>
      <w:bookmarkEnd w:id="25"/>
      <w:bookmarkEnd w:id="26"/>
      <w:bookmarkEnd w:id="27"/>
    </w:p>
    <w:p w:rsidR="00737F4C" w:rsidRDefault="00A43B37">
      <w:r>
        <w:t xml:space="preserve">This section focuses on the high-level requirements of the interface approach that are needed to implement the reference architecture depicted in </w:t>
      </w:r>
      <w:r w:rsidR="00911834">
        <w:t>Figure</w:t>
      </w:r>
      <w:r>
        <w:t> 1.</w:t>
      </w:r>
    </w:p>
    <w:p w:rsidR="00737F4C" w:rsidRDefault="00A43B37">
      <w:pPr>
        <w:pStyle w:val="Heading3"/>
      </w:pPr>
      <w:bookmarkStart w:id="28" w:name="technology--and-vendor-agnostic"/>
      <w:bookmarkStart w:id="29" w:name="_Toc1569545"/>
      <w:bookmarkStart w:id="30" w:name="_Toc1640995"/>
      <w:r>
        <w:t>Technology- and Vendor-Agnostic</w:t>
      </w:r>
      <w:bookmarkEnd w:id="28"/>
      <w:bookmarkEnd w:id="29"/>
      <w:bookmarkEnd w:id="30"/>
    </w:p>
    <w:p w:rsidR="00737F4C" w:rsidRDefault="00A43B37">
      <w:r>
        <w:t>Due to the many different tools, services, and infrastructures available in the general area of Big Data, an interface ought to be as vendor-independent as possible, while, at the same time, be able to leverage best practices. Hence, a methodology is needed that allows extension of interfaces to adapt and leverage existing approaches, but also allows the interfaces to provide merit in easy specifications that assist the formulation and definition of the NBDRA.</w:t>
      </w:r>
    </w:p>
    <w:p w:rsidR="00737F4C" w:rsidRDefault="00A43B37">
      <w:pPr>
        <w:pStyle w:val="Heading3"/>
      </w:pPr>
      <w:bookmarkStart w:id="31" w:name="X03e9e806a86c5220ec886afd680a4d5ddd5bfb9"/>
      <w:bookmarkStart w:id="32" w:name="_Toc1569546"/>
      <w:bookmarkStart w:id="33" w:name="_Toc1640996"/>
      <w:r>
        <w:t>Support of Plug-In Compute Infrastructure</w:t>
      </w:r>
      <w:bookmarkEnd w:id="31"/>
      <w:bookmarkEnd w:id="32"/>
      <w:bookmarkEnd w:id="33"/>
    </w:p>
    <w:p w:rsidR="00737F4C" w:rsidRDefault="00A43B37">
      <w:r>
        <w:t>As Big Data is not just about hosting data, but about analyzing data, the interfaces provided herein must encapsulate a rich infrastructure environment that is used by data scientists. This includes the ability to integrate (or plug-in) various compute resources and services to provide the necessary compute power to analyze the data. These resources and services include the following:</w:t>
      </w:r>
    </w:p>
    <w:p w:rsidR="00737F4C" w:rsidRDefault="00A43B37" w:rsidP="004628FB">
      <w:pPr>
        <w:pStyle w:val="BDTextBulletList"/>
      </w:pPr>
      <w:r>
        <w:t>Access to hierarchy of compute resources from the laptop/desktop, servers, data clusters, and clouds;</w:t>
      </w:r>
    </w:p>
    <w:p w:rsidR="00737F4C" w:rsidRDefault="00A43B37" w:rsidP="004628FB">
      <w:pPr>
        <w:pStyle w:val="BDTextBulletList"/>
      </w:pPr>
      <w:r>
        <w:t>The ability to integrate special-purpose hardware such as graphics processing units (GPUs) and field-programmable gate arrays (FPGAs) that are used in accelerated analysis of data; and</w:t>
      </w:r>
    </w:p>
    <w:p w:rsidR="00737F4C" w:rsidRDefault="00A43B37" w:rsidP="004628FB">
      <w:pPr>
        <w:pStyle w:val="BDTextBulletList"/>
      </w:pPr>
      <w:r>
        <w:t>The integration of services including microservices that allow the analysis of the data by delegating them to hosted or dynamically deployed services on the infrastructure of choice.</w:t>
      </w:r>
    </w:p>
    <w:p w:rsidR="00737F4C" w:rsidRDefault="00A43B37">
      <w:pPr>
        <w:pStyle w:val="Heading3"/>
      </w:pPr>
      <w:bookmarkStart w:id="34" w:name="X81cf4fafd86096c030a1f6976d39b6478c590eb"/>
      <w:bookmarkStart w:id="35" w:name="_Toc1569547"/>
      <w:bookmarkStart w:id="36" w:name="_Toc1640997"/>
      <w:r>
        <w:lastRenderedPageBreak/>
        <w:t>Orchestration of Infrastructure and Services</w:t>
      </w:r>
      <w:bookmarkEnd w:id="34"/>
      <w:bookmarkEnd w:id="35"/>
      <w:bookmarkEnd w:id="36"/>
    </w:p>
    <w:p w:rsidR="00737F4C" w:rsidRDefault="00A43B37">
      <w:r>
        <w:t xml:space="preserve">From review of the use case collection, presented in the </w:t>
      </w:r>
      <w:r>
        <w:rPr>
          <w:i/>
        </w:rPr>
        <w:t>NBDIF: Volume 3, Use Cases and General Requirements</w:t>
      </w:r>
      <w:r>
        <w:t xml:space="preserve"> document [4], the need arose to address the mechanism of preparing suitable infrastructures for various use cases. As not every infrastructure is suited for every use case, a custom infrastructure may be needed. As such, this document is not attempting to deliver a single deployed </w:t>
      </w:r>
      <w:proofErr w:type="gramStart"/>
      <w:r>
        <w:t>NBDRA, but</w:t>
      </w:r>
      <w:proofErr w:type="gramEnd"/>
      <w:r>
        <w:t xml:space="preserve"> allow the setup of an infrastructure that satisfies the particular use case. To achieve this task, it is necessary to provision software stacks and services while orchestrating their deployment and leveraging infrastructures. It is not the focus of this document to replace existing orchestration software and </w:t>
      </w:r>
      <w:proofErr w:type="gramStart"/>
      <w:r>
        <w:t>services, but</w:t>
      </w:r>
      <w:proofErr w:type="gramEnd"/>
      <w:r>
        <w:t xml:space="preserve"> provide an interface to them to leverage them as part of defining and creating the infrastructure. Various orchestration frameworks and services could therefore be leveraged, even as part of the same framework, and work in orchestrated fashion to achieve the goal of preparing an infrastructure suitable for one or more applications.</w:t>
      </w:r>
    </w:p>
    <w:p w:rsidR="00737F4C" w:rsidRDefault="00A43B37">
      <w:pPr>
        <w:pStyle w:val="Heading3"/>
      </w:pPr>
      <w:bookmarkStart w:id="37" w:name="X9c019b5457ae5ae59b90e2db297ffc505326c93"/>
      <w:bookmarkStart w:id="38" w:name="_Toc1569548"/>
      <w:bookmarkStart w:id="39" w:name="_Toc1640998"/>
      <w:r>
        <w:t>Orchestration of Big Data Applications and Experiments</w:t>
      </w:r>
      <w:bookmarkEnd w:id="37"/>
      <w:bookmarkEnd w:id="38"/>
      <w:bookmarkEnd w:id="39"/>
    </w:p>
    <w:p w:rsidR="00737F4C" w:rsidRDefault="00A43B37">
      <w:r>
        <w:t xml:space="preserve">The creation of the infrastructure suitable for Big Data applications provides the basic computing environment. However, Big Data applications may require the creation of sophisticated applications as part of interactive experiments to analyze and probe the data. For this purpose, the applications must be able to orchestrate and interact with experiments conducted on the data while assuring reproducibility and correctness of the data. For this purpose, a </w:t>
      </w:r>
      <w:r>
        <w:rPr>
          <w:i/>
        </w:rPr>
        <w:t>System Orchestrator</w:t>
      </w:r>
      <w:r>
        <w:t xml:space="preserve"> (either the data scientists or a service acting on behalf of the data scientist) is used as the command center to interact on behalf of the Big Data Application Provider to orchestrate dataflow from Data Provider, carry out the Big Data application life cycle with the help of the Big Data Framework Provider, and enable the Data Consumer to consume Big Data processing results. An interface is needed to describe these interactions and to allow leveraging of experiment management frameworks in scripted fashion. A customization of parameters is needed on several levels. On the highest level, application-motivated parameters are needed to drive the orchestration of the experiment. On lower levels, these high-level parameters may drive and create service-level agreements, augmented specifications, and parameters that could even lead to the orchestration of infrastructure and services to satisfy experiment needs.</w:t>
      </w:r>
    </w:p>
    <w:p w:rsidR="00737F4C" w:rsidRDefault="00A43B37">
      <w:pPr>
        <w:pStyle w:val="Heading3"/>
      </w:pPr>
      <w:bookmarkStart w:id="40" w:name="reusability"/>
      <w:bookmarkStart w:id="41" w:name="_Toc1569549"/>
      <w:bookmarkStart w:id="42" w:name="_Toc1640999"/>
      <w:r>
        <w:t>Reusability</w:t>
      </w:r>
      <w:bookmarkEnd w:id="40"/>
      <w:bookmarkEnd w:id="41"/>
      <w:bookmarkEnd w:id="42"/>
    </w:p>
    <w:p w:rsidR="00737F4C" w:rsidRDefault="00A43B37">
      <w:r>
        <w:t>The interfaces provided must encourage reusability of the infrastructure, services, and experiments described by them. This includes (1) reusability of available analytics packages and services for adoption; (2) deployment of customizable analytics tools and services; and (3) operational adjustments that allow the services and infrastructure to be adapted while at the same time allowing for reproducible experiment execution.</w:t>
      </w:r>
    </w:p>
    <w:p w:rsidR="00737F4C" w:rsidRDefault="00A43B37">
      <w:pPr>
        <w:pStyle w:val="Heading3"/>
      </w:pPr>
      <w:bookmarkStart w:id="43" w:name="execution-workloads"/>
      <w:bookmarkStart w:id="44" w:name="_Toc1569550"/>
      <w:bookmarkStart w:id="45" w:name="_Toc1641000"/>
      <w:r>
        <w:t>Execution Workloads</w:t>
      </w:r>
      <w:bookmarkEnd w:id="43"/>
      <w:bookmarkEnd w:id="44"/>
      <w:bookmarkEnd w:id="45"/>
    </w:p>
    <w:p w:rsidR="00737F4C" w:rsidRDefault="00A43B37">
      <w:r>
        <w:t>One of the important aspects of distributed Big Data services can be that the data served is simply too big to be moved to a different location. Instead, an interface could allow the description and packaging of analytics algorithms, and potentially also tools, as a payload to a data service. This can be best achieved, not by sending the detailed execution, but by sending an interface description that describes how such an algorithm or tool can be created on the server and be executed under security considerations (integrated with authentication and authorization in mind).</w:t>
      </w:r>
    </w:p>
    <w:p w:rsidR="00737F4C" w:rsidRDefault="00A43B37">
      <w:pPr>
        <w:pStyle w:val="Heading3"/>
      </w:pPr>
      <w:bookmarkStart w:id="46" w:name="security-and-privacy-fabric-requirements"/>
      <w:bookmarkStart w:id="47" w:name="_Toc1569551"/>
      <w:bookmarkStart w:id="48" w:name="_Toc1641001"/>
      <w:r>
        <w:t>Security and Privacy Fabric Requirements</w:t>
      </w:r>
      <w:bookmarkEnd w:id="46"/>
      <w:bookmarkEnd w:id="47"/>
      <w:bookmarkEnd w:id="48"/>
    </w:p>
    <w:p w:rsidR="00737F4C" w:rsidRDefault="00A43B37">
      <w:r>
        <w:t xml:space="preserve">Although the focus of this document is not security and privacy, which are documented in the </w:t>
      </w:r>
      <w:r>
        <w:rPr>
          <w:i/>
        </w:rPr>
        <w:t>NBDIF: Volume 4, Security and Privacy</w:t>
      </w:r>
      <w:r>
        <w:t xml:space="preserve"> [8], the interfaces defined herein must be capable of integration into a secure reference architecture that supports secure execution, secure data transfer, and privacy. </w:t>
      </w:r>
      <w:r>
        <w:lastRenderedPageBreak/>
        <w:t xml:space="preserve">Consequently, the interfaces defined herein can be augmented with frameworks and solutions that provide such mechanisms. Thus, diverse requirement needs stemming from different use cases addressing security need to be distinguished. To contrast that the security requirements between applications can vary drastically, the following example is provided. Although many of the interfaces and their objects to support Big Data applications in physics are </w:t>
      </w:r>
      <w:proofErr w:type="gramStart"/>
      <w:r>
        <w:t>similar to</w:t>
      </w:r>
      <w:proofErr w:type="gramEnd"/>
      <w:r>
        <w:t xml:space="preserve"> those in healthcare, they differ in the integration of security interfaces and policies. While in physics the protection of data is less of an issue, it is a stringent requirement in healthcare. Thus, deriving architectural frameworks for both may use largely similar components, but addressing security issues will be very different. The security of interfaces may be addressed in other documents. In this document, they are considered an advanced use case showcasing that the validity of the specifications introduced here is preserved, even if security and privacy requirements differ vastly among application use cases.</w:t>
      </w:r>
    </w:p>
    <w:p w:rsidR="00737F4C" w:rsidRDefault="00A43B37">
      <w:pPr>
        <w:pStyle w:val="Heading2"/>
      </w:pPr>
      <w:bookmarkStart w:id="49" w:name="X1e329653acf6a0cfcf796c9488266fb7bc11b34"/>
      <w:bookmarkStart w:id="50" w:name="_Toc1569552"/>
      <w:bookmarkStart w:id="51" w:name="_Toc1641002"/>
      <w:r>
        <w:t>Component-Specific Interface Requirements</w:t>
      </w:r>
      <w:bookmarkEnd w:id="49"/>
      <w:bookmarkEnd w:id="50"/>
      <w:bookmarkEnd w:id="51"/>
    </w:p>
    <w:p w:rsidR="00737F4C" w:rsidRDefault="00A43B37">
      <w:r>
        <w:t xml:space="preserve">This section summarizes the requirements for the interfaces of the NBDRA components. The five components are listed in </w:t>
      </w:r>
      <w:r w:rsidR="00911834">
        <w:t>Figure</w:t>
      </w:r>
      <w:r>
        <w:t xml:space="preserve"> 1 and addressed in </w:t>
      </w:r>
      <w:r w:rsidR="00911834">
        <w:t>Section</w:t>
      </w:r>
      <w:r>
        <w:t xml:space="preserve"> 2.2.1 (System Orchestrator Interface Requirements) and </w:t>
      </w:r>
      <w:r w:rsidR="00911834">
        <w:t>Section</w:t>
      </w:r>
      <w:r>
        <w:t> 2.2.4 (Big Data Application Provider to Big Data Framework Provider Interface) of this document. The five main functional components of the NBDRA represent the different technical roles within a Big Data system and are the following:</w:t>
      </w:r>
    </w:p>
    <w:p w:rsidR="00737F4C" w:rsidRDefault="00A43B37" w:rsidP="004628FB">
      <w:pPr>
        <w:pStyle w:val="BDTextBulletList"/>
      </w:pPr>
      <w:r>
        <w:t xml:space="preserve">System Orchestrator: Defines and integrates the required data application activities into an operational vertical system (see </w:t>
      </w:r>
      <w:r w:rsidR="00911834">
        <w:t>Section</w:t>
      </w:r>
      <w:r>
        <w:t> 2.2.1);</w:t>
      </w:r>
    </w:p>
    <w:p w:rsidR="00737F4C" w:rsidRDefault="00A43B37" w:rsidP="004628FB">
      <w:pPr>
        <w:pStyle w:val="BDTextBulletList"/>
      </w:pPr>
      <w:r>
        <w:t xml:space="preserve">Data Provider: Introduces new data or information feeds into the Big Data system (see </w:t>
      </w:r>
      <w:r w:rsidR="00911834">
        <w:t>Section</w:t>
      </w:r>
      <w:r>
        <w:t> 2.2.2);</w:t>
      </w:r>
    </w:p>
    <w:p w:rsidR="00737F4C" w:rsidRDefault="00A43B37" w:rsidP="004628FB">
      <w:pPr>
        <w:pStyle w:val="BDTextBulletList"/>
      </w:pPr>
      <w:r>
        <w:t xml:space="preserve">Data Consumer: Includes end users or other systems that use the results of the Big Data Application Provider (see </w:t>
      </w:r>
      <w:r w:rsidR="00911834">
        <w:t>Section</w:t>
      </w:r>
      <w:r>
        <w:t> 2.2.3);</w:t>
      </w:r>
    </w:p>
    <w:p w:rsidR="00737F4C" w:rsidRDefault="00A43B37" w:rsidP="004628FB">
      <w:pPr>
        <w:pStyle w:val="BDTextBulletList"/>
      </w:pPr>
      <w:r>
        <w:t xml:space="preserve">Big Data Application Provider: Executes a data life cycle to meet security and privacy requirements as well as System Orchestrator-defined requirements (see </w:t>
      </w:r>
      <w:r w:rsidR="00911834">
        <w:t>Section</w:t>
      </w:r>
      <w:r>
        <w:t> 2.2.4);</w:t>
      </w:r>
    </w:p>
    <w:p w:rsidR="00737F4C" w:rsidRDefault="00A43B37" w:rsidP="004628FB">
      <w:pPr>
        <w:pStyle w:val="BDTextBulletList"/>
      </w:pPr>
      <w:r>
        <w:t xml:space="preserve">Big Data Framework Provider: Establishes a computing framework in which to execute certain transformation applications while protecting the privacy and integrity of data (see </w:t>
      </w:r>
      <w:r w:rsidR="00911834">
        <w:t>Section</w:t>
      </w:r>
      <w:r>
        <w:t> 2.2.5); and</w:t>
      </w:r>
    </w:p>
    <w:p w:rsidR="00737F4C" w:rsidRDefault="00A43B37" w:rsidP="004628FB">
      <w:pPr>
        <w:pStyle w:val="BDTextBulletList"/>
      </w:pPr>
      <w:r>
        <w:t xml:space="preserve">Big Data Application Provider to Framework Provider Interface: Defines an interface between the application specification and the provider (see </w:t>
      </w:r>
      <w:r w:rsidR="00911834">
        <w:t>Section</w:t>
      </w:r>
      <w:r>
        <w:t> 2.2.6).</w:t>
      </w:r>
    </w:p>
    <w:p w:rsidR="00737F4C" w:rsidRDefault="00A43B37">
      <w:pPr>
        <w:pStyle w:val="Heading3"/>
      </w:pPr>
      <w:bookmarkStart w:id="52" w:name="sec:system-orchestrator-requirements"/>
      <w:bookmarkStart w:id="53" w:name="_Toc1569553"/>
      <w:bookmarkStart w:id="54" w:name="_Toc1641003"/>
      <w:r>
        <w:t>System Orchestrator Interface Requirements</w:t>
      </w:r>
      <w:bookmarkEnd w:id="52"/>
      <w:bookmarkEnd w:id="53"/>
      <w:bookmarkEnd w:id="54"/>
    </w:p>
    <w:p w:rsidR="00737F4C" w:rsidRDefault="00A43B37">
      <w:r>
        <w:t xml:space="preserve">The System Orchestrator role includes defining and integrating the required data application activities into an operational vertical system. Typically, the System Orchestrator involves a collection of more specific roles, performed by one or more actors, which manage and orchestrate the operation of the Big Data system. These actors may be human components, software components, or some combination of the two. The function of the System Orchestrator is to configure and manage the other components of the Big Data architecture to implement one or more workloads that the architecture is designed to execute. The workloads managed by the System Orchestrator may be assigning/provisioning framework components to individual physical or virtual nodes at the lower </w:t>
      </w:r>
      <w:proofErr w:type="gramStart"/>
      <w:r>
        <w:t>level, or</w:t>
      </w:r>
      <w:proofErr w:type="gramEnd"/>
      <w:r>
        <w:t xml:space="preserve"> providing a graphical user interface that supports the specification of workflows linking together multiple applications and components at the higher level. The System Orchestrator may also, through the Management Fabric, monitor the workloads and system to confirm that specific quality of service requirements is met for each workload, and may elastically assign and provision additional physical or virtual resources to meet workload requirements resulting from changes/surges in the data or number of users/transactions. The interface to the System Orchestrator must be capable of specifying the task of orchestration the deployment, configuration, and the execution of applications within the NBDRA. A simple vendor-neutral specification to coordinate the various parts </w:t>
      </w:r>
      <w:r>
        <w:lastRenderedPageBreak/>
        <w:t>either as simple parallel language tasks or as a workflow specification is needed to facilitate the overall coordination. Integration of existing tools and services into the System Orchestrator as extensible interfaces is desirable.</w:t>
      </w:r>
    </w:p>
    <w:p w:rsidR="00737F4C" w:rsidRDefault="00A43B37">
      <w:pPr>
        <w:pStyle w:val="Heading3"/>
      </w:pPr>
      <w:bookmarkStart w:id="55" w:name="sec:data-provider-requirements"/>
      <w:bookmarkStart w:id="56" w:name="_Toc1569554"/>
      <w:bookmarkStart w:id="57" w:name="_Toc1641004"/>
      <w:r>
        <w:t>Data Provider Interface Requirements</w:t>
      </w:r>
      <w:bookmarkEnd w:id="55"/>
      <w:bookmarkEnd w:id="56"/>
      <w:bookmarkEnd w:id="57"/>
    </w:p>
    <w:p w:rsidR="00737F4C" w:rsidRDefault="00A43B37">
      <w:r>
        <w:t>The Data Provider role introduces new data or information feeds into the Big Data system for discovery, access, and transformation by the Big Data system. New data feeds are distinct from the data already in use by the system and residing in the various system repositories. Similar technologies can be used to access both new data feeds and existing data. The Data Provider actors can be anything from a sensor, to a human inputting data manually, to another Big Data system. Interfaces for data providers must be able to specify a data provider so it can be located by a data consumer. It also must include enough details to identify the services offered so they can be pragmatically reused by consumers. Interfaces to describe pipes and filters must be addressed.</w:t>
      </w:r>
    </w:p>
    <w:p w:rsidR="00737F4C" w:rsidRDefault="00A43B37">
      <w:pPr>
        <w:pStyle w:val="Heading3"/>
      </w:pPr>
      <w:bookmarkStart w:id="58" w:name="sec:data-consumer-requirements"/>
      <w:bookmarkStart w:id="59" w:name="_Toc1569555"/>
      <w:bookmarkStart w:id="60" w:name="_Toc1641005"/>
      <w:r>
        <w:t>Data Consumer Interface Requirements</w:t>
      </w:r>
      <w:bookmarkEnd w:id="58"/>
      <w:bookmarkEnd w:id="59"/>
      <w:bookmarkEnd w:id="60"/>
    </w:p>
    <w:p w:rsidR="00737F4C" w:rsidRDefault="00A43B37">
      <w:r>
        <w:t>Like the Data Provider, the role of Data Consumer within the NBDRA can be an actual end user or another system. In many ways, this role is the mirror image of the Data Provider, with the entire Big Data framework appearing like a Data Provider to the Data Consumer. The activities associated with the Data Consumer role include the following:</w:t>
      </w:r>
    </w:p>
    <w:p w:rsidR="00737F4C" w:rsidRDefault="00A43B37" w:rsidP="004628FB">
      <w:pPr>
        <w:pStyle w:val="BDTextBulletList"/>
      </w:pPr>
      <w:r>
        <w:t>Search and Retrieve,</w:t>
      </w:r>
    </w:p>
    <w:p w:rsidR="00737F4C" w:rsidRDefault="00A43B37" w:rsidP="004628FB">
      <w:pPr>
        <w:pStyle w:val="BDTextBulletList"/>
      </w:pPr>
      <w:r>
        <w:t>Download,</w:t>
      </w:r>
    </w:p>
    <w:p w:rsidR="00737F4C" w:rsidRDefault="00A43B37" w:rsidP="004628FB">
      <w:pPr>
        <w:pStyle w:val="BDTextBulletList"/>
      </w:pPr>
      <w:r>
        <w:t>Analyze Locally,</w:t>
      </w:r>
    </w:p>
    <w:p w:rsidR="00737F4C" w:rsidRDefault="00A43B37" w:rsidP="004628FB">
      <w:pPr>
        <w:pStyle w:val="BDTextBulletList"/>
      </w:pPr>
      <w:r>
        <w:t>Reporting,</w:t>
      </w:r>
    </w:p>
    <w:p w:rsidR="00737F4C" w:rsidRDefault="00A43B37" w:rsidP="004628FB">
      <w:pPr>
        <w:pStyle w:val="BDTextBulletList"/>
      </w:pPr>
      <w:r>
        <w:t>Visualization, and</w:t>
      </w:r>
    </w:p>
    <w:p w:rsidR="00737F4C" w:rsidRDefault="00A43B37" w:rsidP="004628FB">
      <w:pPr>
        <w:pStyle w:val="BDTextBulletList"/>
      </w:pPr>
      <w:r>
        <w:t>Data to Use for Their Own Processes.</w:t>
      </w:r>
    </w:p>
    <w:p w:rsidR="00737F4C" w:rsidRDefault="00A43B37">
      <w:r>
        <w:t>The interface for the data consumer must be able to describe the consuming services and how they retrieve information or leverage data consumers.</w:t>
      </w:r>
    </w:p>
    <w:p w:rsidR="00737F4C" w:rsidRDefault="00A43B37">
      <w:pPr>
        <w:pStyle w:val="Heading3"/>
      </w:pPr>
      <w:bookmarkStart w:id="61" w:name="sec:data-application-requirements"/>
      <w:bookmarkStart w:id="62" w:name="_Toc1569556"/>
      <w:bookmarkStart w:id="63" w:name="_Toc1641006"/>
      <w:r>
        <w:t>Big Data Application Interface Provider Requirements</w:t>
      </w:r>
      <w:bookmarkEnd w:id="61"/>
      <w:bookmarkEnd w:id="62"/>
      <w:bookmarkEnd w:id="63"/>
    </w:p>
    <w:p w:rsidR="00737F4C" w:rsidRDefault="00A43B37">
      <w:r>
        <w:t xml:space="preserve">The Big Data Application Provider role executes a specific set of operations along the data life cycle to meet the requirements established by the System Orchestrator, as well as meeting security and privacy requirements. The Big Data Application Provider is the architecture component that encapsulates the business logic and functionality to be executed by the architecture. The interfaces to describe Big Data applications include interfaces for the various subcomponents including collections, preparation/curation, analytics, visualization, and access. Some of the interfaces used in these subcomponents can be reused from other interfaces, which are introduced in other sections of this document. Where appropriate, application-specific interfaces will be </w:t>
      </w:r>
      <w:proofErr w:type="gramStart"/>
      <w:r>
        <w:t>identified</w:t>
      </w:r>
      <w:proofErr w:type="gramEnd"/>
      <w:r>
        <w:t xml:space="preserve"> and examples provided with a focus on use cases as identified in the </w:t>
      </w:r>
      <w:r>
        <w:rPr>
          <w:i/>
        </w:rPr>
        <w:t>NBDIF: Volume 3, Use Cases and General Requirements</w:t>
      </w:r>
      <w:r>
        <w:t>.</w:t>
      </w:r>
    </w:p>
    <w:p w:rsidR="00737F4C" w:rsidRDefault="00A43B37">
      <w:pPr>
        <w:pStyle w:val="Heading4"/>
      </w:pPr>
      <w:bookmarkStart w:id="64" w:name="collection"/>
      <w:r>
        <w:t>Collection</w:t>
      </w:r>
      <w:bookmarkEnd w:id="64"/>
    </w:p>
    <w:p w:rsidR="00737F4C" w:rsidRDefault="00A43B37">
      <w:r>
        <w:t xml:space="preserve">In general, the collection activity of the Big Data Application Provider handles the interface with the Data Provider. This may be a general service, such as a file server or web server configured by the System Orchestrator to accept or perform specific collections of data, or it may be an application-specific service designed to pull data or receive pushes of data from the Data Provider. Since this activity is receiving data at a minimum, it must store/buffer the received data until it is persisted through the Big Data Framework Provider. This persistence need not be to physical media but may simply be to an in-memory queue or other service provided by the processing frameworks of the Big Data Framework Provider. The collection </w:t>
      </w:r>
      <w:r>
        <w:lastRenderedPageBreak/>
        <w:t xml:space="preserve">activity is likely where the extraction portion of the Extract, Transform, Load (ETL)/Extract, Load, </w:t>
      </w:r>
      <w:proofErr w:type="gramStart"/>
      <w:r>
        <w:t>Transform</w:t>
      </w:r>
      <w:proofErr w:type="gramEnd"/>
      <w:r>
        <w:t xml:space="preserve"> (ELT) cycle is performed. At the initial collection stage, sets of data (e.g., data records) of similar structure are collected (and combined), resulting in uniform security, policy, and other considerations. Initial metadata is created (e.g., subjects with keys are identified) to facilitate subsequent aggregation or look-up methods.</w:t>
      </w:r>
    </w:p>
    <w:p w:rsidR="00737F4C" w:rsidRDefault="00A43B37">
      <w:pPr>
        <w:pStyle w:val="Heading4"/>
      </w:pPr>
      <w:bookmarkStart w:id="65" w:name="preparation"/>
      <w:r>
        <w:t>Preparation</w:t>
      </w:r>
      <w:bookmarkEnd w:id="65"/>
    </w:p>
    <w:p w:rsidR="00737F4C" w:rsidRDefault="00A43B37">
      <w:r>
        <w:t>The preparation activity is where the transformation portion of the ETL/ELT cycle is likely performed, although analytics activity will also likely perform advanced parts of the transformation. Tasks performed by this activity could include data validation (e.g., checksums/hashes, format checks), cleansing (e.g., eliminating bad records/fields), outlier removal, standardization, reformatting, or encapsulating. This activity is also where source data will frequently be persisted to archive storage in the Big Data Framework Provider and provenance data will be verified or attached/associated. Verification or attachment may include optimization of data through manipulations (e.g., deduplication) and indexing to optimize the analytics process. This activity may also aggregate data from different Data Providers, leveraging metadata keys to create an expanded and enhanced data set.</w:t>
      </w:r>
    </w:p>
    <w:p w:rsidR="00737F4C" w:rsidRDefault="00A43B37">
      <w:pPr>
        <w:pStyle w:val="Heading4"/>
      </w:pPr>
      <w:bookmarkStart w:id="66" w:name="analytics"/>
      <w:r>
        <w:t>Analytics</w:t>
      </w:r>
      <w:bookmarkEnd w:id="66"/>
    </w:p>
    <w:p w:rsidR="00737F4C" w:rsidRDefault="00A43B37">
      <w:r>
        <w:t>The analytics activity of the Big Data Application Provider includes the encoding of the low-level business logic of the Big Data system (with higher-level business process logic being encoded by the System Orchestrator). The activity implements the techniques to extract knowledge from the data based on the requirements of the vertical application. The requirements specify the data processing algorithms to produce new insights that will address the technical goal. The analytics activity will leverage the processing frameworks to implement the associated logic. This typically involves the activity providing software that implements the analytic logic to the batch and/or streaming elements of the processing framework for execution. The messaging/communication framework of the Big Data Framework Provider may be used to pass data or control functions to the application logic running in the processing frameworks. The analytic logic may be broken up into multiple modules to be executed by the processing frameworks which communicate, through the messaging/communication framework, with each other and other functions instantiated by the Big Data Application Provider.</w:t>
      </w:r>
    </w:p>
    <w:p w:rsidR="00737F4C" w:rsidRDefault="00A43B37">
      <w:pPr>
        <w:pStyle w:val="Heading4"/>
      </w:pPr>
      <w:bookmarkStart w:id="67" w:name="visualization"/>
      <w:r>
        <w:t>Visualization</w:t>
      </w:r>
      <w:bookmarkEnd w:id="67"/>
    </w:p>
    <w:p w:rsidR="00737F4C" w:rsidRDefault="00A43B37">
      <w:r>
        <w:t>The visualization activity of the Big Data Application Provider prepares elements of the processed data and the output of the analytic activity for presentation to the Data Consumer. The objective of this activity is to format and present data in such a way as to optimally communicate meaning and knowledge. The visualization preparation may involve producing a text-based report or rendering the analytic results as some form of graphic. The resulting output may be a static visualization and may simply be stored through the Big Data Framework Provider for later access. However, the visualization activity frequently interacts with the access activity, the analytics activity, and the Big Data Framework Provider (processing and platform) to provide interactive visualization of the data to the Data Consumer based on parameters provided to the access activity by the Data Consumer. The visualization activity may be completely application-implemented, leverage one or more application libraries, or may use specialized visualization processing frameworks within the Big Data Framework Provider.</w:t>
      </w:r>
    </w:p>
    <w:p w:rsidR="00737F4C" w:rsidRDefault="00A43B37">
      <w:pPr>
        <w:pStyle w:val="Heading4"/>
      </w:pPr>
      <w:bookmarkStart w:id="68" w:name="access"/>
      <w:r>
        <w:t>Access</w:t>
      </w:r>
      <w:bookmarkEnd w:id="68"/>
    </w:p>
    <w:p w:rsidR="00737F4C" w:rsidRDefault="00A43B37">
      <w:r>
        <w:t xml:space="preserve">The access activity within the Big Data Application Provider is focused on the communication/interaction with the Data Consumer. Like the collection activity, the access activity may be a generic service such as a web server or application server that is configured by the System Orchestrator to handle specific requests from the Data Consumer. This activity would interface with the visualization and analytic </w:t>
      </w:r>
      <w:r>
        <w:lastRenderedPageBreak/>
        <w:t>activities to respond to requests from the Data Consumer (who may be a person) and uses the processing and platform frameworks to retrieve data to respond to Data Consumer requests. In addition, the access activity confirms that descriptive and administrative metadata and metadata schemes are captured and maintained for access by the Data Consumer and as data is transferred to the Data Consumer. The interface with the Data Consumer may be synchronous or asynchronous in nature and may use a pull or push paradigm for data transfer.</w:t>
      </w:r>
    </w:p>
    <w:p w:rsidR="00737F4C" w:rsidRDefault="00A43B37">
      <w:pPr>
        <w:pStyle w:val="Heading3"/>
      </w:pPr>
      <w:bookmarkStart w:id="69" w:name="sec:provider-requirements"/>
      <w:bookmarkStart w:id="70" w:name="_Toc1569557"/>
      <w:bookmarkStart w:id="71" w:name="_Toc1641007"/>
      <w:r>
        <w:t>Big Data Provider Framework Interface Requirements</w:t>
      </w:r>
      <w:bookmarkEnd w:id="69"/>
      <w:bookmarkEnd w:id="70"/>
      <w:bookmarkEnd w:id="71"/>
    </w:p>
    <w:p w:rsidR="00737F4C" w:rsidRDefault="00A43B37">
      <w:r>
        <w:t>Data for Big Data applications are delivered through data providers. They can be either local providers, data contributed by a user, or distributed data providers, data on the Internet. This interface must be able to provide the following functionality:</w:t>
      </w:r>
    </w:p>
    <w:p w:rsidR="00737F4C" w:rsidRDefault="00A43B37" w:rsidP="004628FB">
      <w:pPr>
        <w:pStyle w:val="BDTextBulletList"/>
      </w:pPr>
      <w:r>
        <w:t>Interfaces to files,</w:t>
      </w:r>
    </w:p>
    <w:p w:rsidR="00737F4C" w:rsidRDefault="00A43B37" w:rsidP="004628FB">
      <w:pPr>
        <w:pStyle w:val="BDTextBulletList"/>
      </w:pPr>
      <w:r>
        <w:t>Interfaces to virtual data directories,</w:t>
      </w:r>
    </w:p>
    <w:p w:rsidR="00737F4C" w:rsidRDefault="00A43B37" w:rsidP="004628FB">
      <w:pPr>
        <w:pStyle w:val="BDTextBulletList"/>
      </w:pPr>
      <w:r>
        <w:t>Interfaces to data streams, and</w:t>
      </w:r>
    </w:p>
    <w:p w:rsidR="00737F4C" w:rsidRDefault="00A43B37" w:rsidP="004628FB">
      <w:pPr>
        <w:pStyle w:val="BDTextBulletList"/>
      </w:pPr>
      <w:r>
        <w:t>Interfaces to data filters.</w:t>
      </w:r>
    </w:p>
    <w:p w:rsidR="00737F4C" w:rsidRDefault="00A43B37">
      <w:pPr>
        <w:pStyle w:val="Heading4"/>
      </w:pPr>
      <w:bookmarkStart w:id="72" w:name="infrastructures-interface-requirements"/>
      <w:r>
        <w:t>Infrastructures Interface Requirements</w:t>
      </w:r>
      <w:bookmarkEnd w:id="72"/>
    </w:p>
    <w:p w:rsidR="00737F4C" w:rsidRDefault="00A43B37">
      <w:r>
        <w:t>This Big Data Framework Provider element provides all the resources necessary to host/run the activities of the other components of the Big Data system. Typically, these resources consist of some combination of physical resources, which may host/support similar virtual resources. The NBDRA needs interfaces that can be used to deal with the underlying infrastructure to address networking, computing, and storage.</w:t>
      </w:r>
    </w:p>
    <w:p w:rsidR="00737F4C" w:rsidRDefault="00A43B37">
      <w:pPr>
        <w:pStyle w:val="Heading4"/>
      </w:pPr>
      <w:bookmarkStart w:id="73" w:name="platforms-interface-requirements"/>
      <w:r>
        <w:t>Platforms Interface Requirements</w:t>
      </w:r>
      <w:bookmarkEnd w:id="73"/>
    </w:p>
    <w:p w:rsidR="00737F4C" w:rsidRDefault="00A43B37">
      <w:r>
        <w:t>As part of the NBDRA platforms, interfaces are needed that can address platform needs and services for data organization, data distribution, indexed storage, and file systems.</w:t>
      </w:r>
    </w:p>
    <w:p w:rsidR="00737F4C" w:rsidRDefault="00A43B37">
      <w:pPr>
        <w:pStyle w:val="Heading4"/>
      </w:pPr>
      <w:bookmarkStart w:id="74" w:name="processing-interface-requirements"/>
      <w:r>
        <w:t>Processing Interface Requirements</w:t>
      </w:r>
      <w:bookmarkEnd w:id="74"/>
    </w:p>
    <w:p w:rsidR="00737F4C" w:rsidRDefault="00A43B37">
      <w:r>
        <w:t>The processing frameworks for Big Data provide the necessary infrastructure software to support implementation of applications that can deal with the volume, velocity, variety, and variability of data. Processing frameworks define how the computation and processing of the data is organized. Big Data applications rely on various platforms and technologies to meet the challenges of scalable data analytics and operation. A requirement is the ability to interface easily with computing services that offer specific analytics services, batch processing capabilities, interactive analysis, and data streaming.</w:t>
      </w:r>
    </w:p>
    <w:p w:rsidR="00737F4C" w:rsidRDefault="00A43B37">
      <w:pPr>
        <w:pStyle w:val="Heading4"/>
      </w:pPr>
      <w:bookmarkStart w:id="75" w:name="crosscutting-interface-requirements"/>
      <w:r>
        <w:t>Crosscutting Interface Requirements</w:t>
      </w:r>
      <w:bookmarkEnd w:id="75"/>
    </w:p>
    <w:p w:rsidR="00737F4C" w:rsidRDefault="00A43B37">
      <w:r>
        <w:t xml:space="preserve">Several crosscutting interface requirements within the Big Data Framework Provider include messaging, communication, and resource management. Often these services may be hidden from explicit interface use as they are part of larger systems that expose higher-level functionality through their interfaces. However, such interfaces may also be exposed on a lower level in case finer-grained control is needed. The need for such crosscutting interface requirements will be extracted from the </w:t>
      </w:r>
      <w:r>
        <w:rPr>
          <w:i/>
        </w:rPr>
        <w:t>NBDIF: Volume 3, Use Cases and General Requirements</w:t>
      </w:r>
      <w:r>
        <w:t xml:space="preserve"> document.</w:t>
      </w:r>
    </w:p>
    <w:p w:rsidR="00737F4C" w:rsidRDefault="00A43B37">
      <w:pPr>
        <w:pStyle w:val="Heading4"/>
      </w:pPr>
      <w:bookmarkStart w:id="76" w:name="messagingcommunications-frameworks"/>
      <w:r>
        <w:t>Messaging/Communications Frameworks</w:t>
      </w:r>
      <w:bookmarkEnd w:id="76"/>
    </w:p>
    <w:p w:rsidR="00737F4C" w:rsidRDefault="00A43B37">
      <w:r>
        <w:t xml:space="preserve">Messaging and communications frameworks have their roots in the </w:t>
      </w:r>
      <w:proofErr w:type="gramStart"/>
      <w:r>
        <w:t>High Performance</w:t>
      </w:r>
      <w:proofErr w:type="gramEnd"/>
      <w:r>
        <w:t xml:space="preserve"> Computing environments long popular in the scientific and research communities. Messaging/Communications Frameworks were developed to provide application programming interfaces (APIs) for the reliable queuing, transmission, and receipt of data.</w:t>
      </w:r>
    </w:p>
    <w:p w:rsidR="00737F4C" w:rsidRDefault="00A43B37">
      <w:pPr>
        <w:pStyle w:val="Heading4"/>
      </w:pPr>
      <w:bookmarkStart w:id="77" w:name="resource-management-framework"/>
      <w:r>
        <w:lastRenderedPageBreak/>
        <w:t>Resource Management Framework</w:t>
      </w:r>
      <w:bookmarkEnd w:id="77"/>
    </w:p>
    <w:p w:rsidR="00737F4C" w:rsidRDefault="00A43B37">
      <w:r>
        <w:t xml:space="preserve">As Big Data systems have evolved and become more complex, and as businesses work to leverage limited computation and storage resources to address a broader range of applications and business challenges, the requirement to effectively manage those resources has grown significantly. While tools for resource management and </w:t>
      </w:r>
      <w:r>
        <w:rPr>
          <w:i/>
        </w:rPr>
        <w:t>elastic computing</w:t>
      </w:r>
      <w:r>
        <w:t xml:space="preserve"> have expanded and matured in response to the needs of cloud providers and virtualization technologies, Big Data introduces unique requirements for these tools. However, Big Data frameworks tend to fall more into a distributed computing paradigm, which presents additional challenges.</w:t>
      </w:r>
    </w:p>
    <w:p w:rsidR="00737F4C" w:rsidRDefault="00A43B37">
      <w:pPr>
        <w:pStyle w:val="Heading3"/>
      </w:pPr>
      <w:bookmarkStart w:id="78" w:name="sec:app-provider-requirements"/>
      <w:bookmarkStart w:id="79" w:name="_Toc1569558"/>
      <w:bookmarkStart w:id="80" w:name="_Toc1641008"/>
      <w:r>
        <w:t>Big Data Application Provider to Big Data Framework Provider Interface</w:t>
      </w:r>
      <w:bookmarkEnd w:id="78"/>
      <w:bookmarkEnd w:id="79"/>
      <w:bookmarkEnd w:id="80"/>
    </w:p>
    <w:p w:rsidR="00737F4C" w:rsidRDefault="00A43B37">
      <w:r>
        <w:t>The Big Data Framework Provider typically consists of one or more hierarchically organized instances of the components in the NBDRA IT value chain (</w:t>
      </w:r>
      <w:r w:rsidR="00911834">
        <w:t>Figure</w:t>
      </w:r>
      <w:r>
        <w:t> 1). There is no requirement that all instances at a given level in the hierarchy be of the same technology. In fact, most Big Data implementations are hybrids that combine multiple technology approaches to provide flexibility or meet the complete range of requirements, which are driven from the Big Data Application Provider.</w:t>
      </w:r>
    </w:p>
    <w:p w:rsidR="00084BB6" w:rsidRDefault="00084BB6">
      <w:pPr>
        <w:pStyle w:val="Heading1"/>
        <w:sectPr w:rsidR="00084BB6" w:rsidSect="00DC082B">
          <w:pgSz w:w="12240" w:h="15840"/>
          <w:pgMar w:top="1440" w:right="1440" w:bottom="1440" w:left="1440" w:header="720" w:footer="720" w:gutter="0"/>
          <w:lnNumType w:countBy="1" w:restart="continuous"/>
          <w:cols w:space="720"/>
          <w:docGrid w:linePitch="360"/>
        </w:sectPr>
      </w:pPr>
      <w:bookmarkStart w:id="81" w:name="sec:spec-paradigm"/>
      <w:bookmarkStart w:id="82" w:name="_Toc1569559"/>
    </w:p>
    <w:p w:rsidR="00737F4C" w:rsidRDefault="00A43B37">
      <w:pPr>
        <w:pStyle w:val="Heading1"/>
      </w:pPr>
      <w:bookmarkStart w:id="83" w:name="_Toc1641009"/>
      <w:r>
        <w:lastRenderedPageBreak/>
        <w:t>Specification Paradigm</w:t>
      </w:r>
      <w:bookmarkEnd w:id="81"/>
      <w:bookmarkEnd w:id="82"/>
      <w:bookmarkEnd w:id="83"/>
    </w:p>
    <w:p w:rsidR="00737F4C" w:rsidRDefault="00A43B37">
      <w:r>
        <w:t>This section summarizes the elementary services that are important to the NBDRA.</w:t>
      </w:r>
    </w:p>
    <w:p w:rsidR="00737F4C" w:rsidRDefault="00A43B37">
      <w:pPr>
        <w:pStyle w:val="Heading2"/>
      </w:pPr>
      <w:bookmarkStart w:id="84" w:name="hybrid-and-multiple-frameworks"/>
      <w:bookmarkStart w:id="85" w:name="_Toc1569560"/>
      <w:bookmarkStart w:id="86" w:name="_Toc1641010"/>
      <w:r>
        <w:t>Hybrid and Multiple Frameworks</w:t>
      </w:r>
      <w:bookmarkEnd w:id="84"/>
      <w:bookmarkEnd w:id="85"/>
      <w:bookmarkEnd w:id="86"/>
    </w:p>
    <w:p w:rsidR="00737F4C" w:rsidRDefault="00A43B37">
      <w:r>
        <w:t>To avoid vendor lock-in, Big Data systems must be able to deal with hybrid and multiple frameworks. This is not only true for Clouds, containers, DevOps, but also for components of the NBDRA.</w:t>
      </w:r>
    </w:p>
    <w:p w:rsidR="00737F4C" w:rsidRDefault="00A43B37">
      <w:pPr>
        <w:pStyle w:val="Heading2"/>
      </w:pPr>
      <w:bookmarkStart w:id="87" w:name="design-by-resource-oriented-architecture"/>
      <w:bookmarkStart w:id="88" w:name="_Toc1569561"/>
      <w:bookmarkStart w:id="89" w:name="_Toc1641011"/>
      <w:r>
        <w:t>Design by Resource-Oriented Architecture</w:t>
      </w:r>
      <w:bookmarkEnd w:id="87"/>
      <w:bookmarkEnd w:id="88"/>
      <w:bookmarkEnd w:id="89"/>
    </w:p>
    <w:p w:rsidR="00737F4C" w:rsidRDefault="00A43B37">
      <w:r>
        <w:t xml:space="preserve">A resource-oriented architecture represents a software architecture and programming paradigm for designing and developing software in the form of resources. It is often associated with </w:t>
      </w:r>
      <w:r>
        <w:rPr>
          <w:i/>
        </w:rPr>
        <w:t>REpresentational State Transfer (REST)</w:t>
      </w:r>
      <w:r>
        <w:t xml:space="preserve"> interfaces. The resources are software components which can be reused in concrete reference implementations. The service specification is conducted with OpenAPI, allowing use to provide it in a very general form that is independent of the framework or computer language in which the services can be specified. Note that OpenAPI defines services in REST The previous version only specified the resource objects.</w:t>
      </w:r>
    </w:p>
    <w:p w:rsidR="00737F4C" w:rsidRDefault="00A43B37">
      <w:pPr>
        <w:pStyle w:val="Heading2"/>
      </w:pPr>
      <w:bookmarkStart w:id="90" w:name="design-by-example"/>
      <w:bookmarkStart w:id="91" w:name="_Toc1569562"/>
      <w:bookmarkStart w:id="92" w:name="_Toc1641012"/>
      <w:r>
        <w:t>Design by Example</w:t>
      </w:r>
      <w:bookmarkEnd w:id="90"/>
      <w:bookmarkEnd w:id="91"/>
      <w:bookmarkEnd w:id="92"/>
    </w:p>
    <w:p w:rsidR="00737F4C" w:rsidRDefault="00A43B37">
      <w:r>
        <w:t>To accelerate discussion among the NBD-PWG members, contributors to this document are encouraged to also provide the NBD-PWG with examples that can be included in an appendix.</w:t>
      </w:r>
    </w:p>
    <w:p w:rsidR="00737F4C" w:rsidRDefault="00A43B37">
      <w:pPr>
        <w:pStyle w:val="Heading2"/>
      </w:pPr>
      <w:bookmarkStart w:id="93" w:name="version-management"/>
      <w:bookmarkStart w:id="94" w:name="_Toc1569563"/>
      <w:bookmarkStart w:id="95" w:name="_Toc1641013"/>
      <w:r>
        <w:t>Version Management</w:t>
      </w:r>
      <w:bookmarkEnd w:id="93"/>
      <w:bookmarkEnd w:id="94"/>
      <w:bookmarkEnd w:id="95"/>
    </w:p>
    <w:p w:rsidR="00737F4C" w:rsidRDefault="00A43B37">
      <w:r>
        <w:t>During the design phase and development period of each version of this document, enhancements are managed through GitHub and community contributions are managed via GitHub issues. This allows preservation of the history of this document. When a new version is ready, the version will be tagged in GitHub. Older versions will, through this process, also be available as historical documents. Discussions about objects in written form are communicated as GitHub issues.</w:t>
      </w:r>
    </w:p>
    <w:p w:rsidR="00737F4C" w:rsidRDefault="00A43B37">
      <w:pPr>
        <w:pStyle w:val="Heading2"/>
      </w:pPr>
      <w:bookmarkStart w:id="96" w:name="interface-compliancy"/>
      <w:bookmarkStart w:id="97" w:name="_Toc1569564"/>
      <w:bookmarkStart w:id="98" w:name="_Toc1641014"/>
      <w:r>
        <w:t>Interface Compliancy</w:t>
      </w:r>
      <w:bookmarkEnd w:id="96"/>
      <w:bookmarkEnd w:id="97"/>
      <w:bookmarkEnd w:id="98"/>
    </w:p>
    <w:p w:rsidR="00737F4C" w:rsidRDefault="00A43B37">
      <w:r>
        <w:t>Due to the easy extensibility of the objects in this document and their implicit interfaces, it is important to introduce a terminology that allows the definition of interface compliancy. We define three levels of interface compliance as follows:</w:t>
      </w:r>
    </w:p>
    <w:p w:rsidR="00737F4C" w:rsidRDefault="00A43B37" w:rsidP="004628FB">
      <w:pPr>
        <w:pStyle w:val="BDTextBulletList"/>
      </w:pPr>
      <w:r>
        <w:rPr>
          <w:b/>
        </w:rPr>
        <w:t>Full Compliance:</w:t>
      </w:r>
      <w:r>
        <w:t xml:space="preserve"> These are reference implementations that provide full compliance to the objects defined in this document. A version number will be added to assure that the snapshot in time of the objects is associated with the version. This reference implementation will implement all objects.</w:t>
      </w:r>
    </w:p>
    <w:p w:rsidR="00737F4C" w:rsidRDefault="00A43B37" w:rsidP="004628FB">
      <w:pPr>
        <w:pStyle w:val="BDTextBulletList"/>
      </w:pPr>
      <w:r>
        <w:rPr>
          <w:b/>
        </w:rPr>
        <w:t>Partial Compliance:</w:t>
      </w:r>
      <w:r>
        <w:t xml:space="preserve"> These are reference implementations that provide partial compliance to the objects defined in this document. A version number will be added to assure that the snapshot in time of the objects is associated with the version. This reference implementation will implement a partial list of the objects. A document will be generated during the reference implementation that </w:t>
      </w:r>
      <w:r>
        <w:lastRenderedPageBreak/>
        <w:t>lists all objects defined, but also lists the objects that are not defined by the reference architecture. The document will outline which objects and interfaces have been implemented.</w:t>
      </w:r>
    </w:p>
    <w:p w:rsidR="00737F4C" w:rsidRDefault="00A43B37" w:rsidP="004628FB">
      <w:pPr>
        <w:pStyle w:val="BDTextBulletList"/>
      </w:pPr>
      <w:r>
        <w:rPr>
          <w:b/>
        </w:rPr>
        <w:t>Full and Extended Compliance:</w:t>
      </w:r>
      <w:r>
        <w:t xml:space="preserve"> These are interfaces that in addition to the full compliance also introduce additional interfaces and extend them. A document will be generated during the reference implementation that lists the differences to the document defined here.</w:t>
      </w:r>
    </w:p>
    <w:p w:rsidR="00737F4C" w:rsidRDefault="00A43B37">
      <w:r>
        <w:t>The documents generated during the reference implementation can then be forwarded to the Reference Architecture Subgroup for further discussion and for possible future modifications based on additional practical user feedback.</w:t>
      </w:r>
    </w:p>
    <w:p w:rsidR="00084BB6" w:rsidRDefault="00084BB6">
      <w:pPr>
        <w:pStyle w:val="Heading1"/>
        <w:sectPr w:rsidR="00084BB6" w:rsidSect="00DC082B">
          <w:pgSz w:w="12240" w:h="15840"/>
          <w:pgMar w:top="1440" w:right="1440" w:bottom="1440" w:left="1440" w:header="720" w:footer="720" w:gutter="0"/>
          <w:lnNumType w:countBy="1" w:restart="continuous"/>
          <w:cols w:space="720"/>
          <w:docGrid w:linePitch="360"/>
        </w:sectPr>
      </w:pPr>
      <w:bookmarkStart w:id="99" w:name="sec:specification"/>
      <w:bookmarkStart w:id="100" w:name="_Toc1569565"/>
    </w:p>
    <w:p w:rsidR="00737F4C" w:rsidRDefault="00A43B37">
      <w:pPr>
        <w:pStyle w:val="Heading1"/>
      </w:pPr>
      <w:bookmarkStart w:id="101" w:name="_Toc1641015"/>
      <w:r>
        <w:lastRenderedPageBreak/>
        <w:t>Example Specification</w:t>
      </w:r>
      <w:bookmarkEnd w:id="99"/>
      <w:bookmarkEnd w:id="100"/>
      <w:bookmarkEnd w:id="101"/>
    </w:p>
    <w:p w:rsidR="00737F4C" w:rsidRDefault="00A43B37">
      <w:r>
        <w:t xml:space="preserve">The specifications to this document are provided through an automated document creation process so that the actual OpenAPI specifications are the source for the document. </w:t>
      </w:r>
      <w:proofErr w:type="gramStart"/>
      <w:r>
        <w:t>Thus</w:t>
      </w:r>
      <w:proofErr w:type="gramEnd"/>
      <w:r>
        <w:t xml:space="preserve"> we will have all OpenAPI specifications located in the following directory in GitHub:</w:t>
      </w:r>
    </w:p>
    <w:p w:rsidR="00737F4C" w:rsidRDefault="00BA3A67" w:rsidP="004628FB">
      <w:pPr>
        <w:ind w:left="480"/>
      </w:pPr>
      <w:hyperlink r:id="rId20">
        <w:r w:rsidR="00A43B37">
          <w:rPr>
            <w:rStyle w:val="Hyperlink"/>
          </w:rPr>
          <w:t>https://github.com/cloudmesh-community/nist/tree/master/spec</w:t>
        </w:r>
      </w:hyperlink>
    </w:p>
    <w:p w:rsidR="00737F4C" w:rsidRDefault="00A43B37">
      <w:r>
        <w:t>Limitations of the current implementation are as follows. It is a demonstration that showcases the generation of a fully functioning REST service based on the specifications provided in this document. However, it is expected that scalability, distribution of services, and other advanced options need to be addressed based on application requirements.</w:t>
      </w:r>
    </w:p>
    <w:p w:rsidR="00737F4C" w:rsidRDefault="00A43B37">
      <w:pPr>
        <w:pStyle w:val="Heading2"/>
      </w:pPr>
      <w:bookmarkStart w:id="102" w:name="sec:spec-table"/>
      <w:bookmarkStart w:id="103" w:name="_Toc1569566"/>
      <w:bookmarkStart w:id="104" w:name="_Toc1641016"/>
      <w:r>
        <w:t>List of specifications</w:t>
      </w:r>
      <w:bookmarkEnd w:id="102"/>
      <w:bookmarkEnd w:id="103"/>
      <w:bookmarkEnd w:id="104"/>
    </w:p>
    <w:p w:rsidR="00737F4C" w:rsidRDefault="00A43B37">
      <w:r>
        <w:t>The following table lists the current set of resource objects that we are defining in this draft. Additional objects are also available at:</w:t>
      </w:r>
    </w:p>
    <w:p w:rsidR="00A576D3" w:rsidRPr="004628FB" w:rsidRDefault="00BA3A67" w:rsidP="004628FB">
      <w:pPr>
        <w:ind w:left="480"/>
        <w:rPr>
          <w:rStyle w:val="Hyperlink"/>
          <w:color w:val="auto"/>
          <w:u w:val="none"/>
        </w:rPr>
      </w:pPr>
      <w:hyperlink r:id="rId21">
        <w:r w:rsidR="00A43B37">
          <w:rPr>
            <w:rStyle w:val="Hyperlink"/>
          </w:rPr>
          <w:t>https://github.com/cloudmesh-community/nist/tree/master/spec</w:t>
        </w:r>
      </w:hyperlink>
    </w:p>
    <w:p w:rsidR="00A576D3" w:rsidRDefault="00A576D3" w:rsidP="00A576D3"/>
    <w:p w:rsidR="004628FB" w:rsidRDefault="004628FB" w:rsidP="004628FB">
      <w:pPr>
        <w:pStyle w:val="BDTableCaption"/>
      </w:pPr>
      <w:bookmarkStart w:id="105" w:name="_Toc1641064"/>
      <w:r>
        <w:t>Table 1: List of Specifications</w:t>
      </w:r>
      <w:bookmarkEnd w:id="105"/>
    </w:p>
    <w:tbl>
      <w:tblPr>
        <w:tblStyle w:val="BDMultilevel"/>
        <w:tblW w:w="3872" w:type="pct"/>
        <w:jc w:val="center"/>
        <w:tblLayout w:type="fixed"/>
        <w:tblLook w:val="07E0" w:firstRow="1" w:lastRow="1" w:firstColumn="1" w:lastColumn="1" w:noHBand="1" w:noVBand="1"/>
      </w:tblPr>
      <w:tblGrid>
        <w:gridCol w:w="2492"/>
        <w:gridCol w:w="1426"/>
        <w:gridCol w:w="3330"/>
      </w:tblGrid>
      <w:tr w:rsidR="00084BB6" w:rsidTr="00F1534C">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Pr="00F1534C" w:rsidRDefault="00084BB6">
            <w:r w:rsidRPr="00F1534C">
              <w:t>Service</w:t>
            </w:r>
          </w:p>
        </w:tc>
        <w:tc>
          <w:tcPr>
            <w:tcW w:w="984" w:type="pct"/>
          </w:tcPr>
          <w:p w:rsidR="00084BB6" w:rsidRPr="00F1534C" w:rsidRDefault="00084BB6">
            <w:pPr>
              <w:cnfStyle w:val="100000000000" w:firstRow="1" w:lastRow="0" w:firstColumn="0" w:lastColumn="0" w:oddVBand="0" w:evenVBand="0" w:oddHBand="0" w:evenHBand="0" w:firstRowFirstColumn="0" w:firstRowLastColumn="0" w:lastRowFirstColumn="0" w:lastRowLastColumn="0"/>
            </w:pPr>
            <w:r w:rsidRPr="00F1534C">
              <w:t>Version</w:t>
            </w:r>
          </w:p>
        </w:tc>
        <w:tc>
          <w:tcPr>
            <w:tcW w:w="2297" w:type="pct"/>
          </w:tcPr>
          <w:p w:rsidR="00084BB6" w:rsidRPr="00F1534C" w:rsidRDefault="00084BB6">
            <w:pPr>
              <w:cnfStyle w:val="100000000000" w:firstRow="1" w:lastRow="0" w:firstColumn="0" w:lastColumn="0" w:oddVBand="0" w:evenVBand="0" w:oddHBand="0" w:evenHBand="0" w:firstRowFirstColumn="0" w:firstRowLastColumn="0" w:lastRowFirstColumn="0" w:lastRowLastColumn="0"/>
            </w:pPr>
            <w:r w:rsidRPr="00F1534C">
              <w:t>Date</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Alias</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29-01-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Batch Job</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2</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10-30-2018</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Containers</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Database</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Default</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Deployment</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2</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10-30-2018</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File</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Filte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2</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10-30-2018</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Flavo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Hadoop</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Image</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Keyvaluestore</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Microservice</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Nic</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Organization</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Key</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lastRenderedPageBreak/>
              <w:t>Replica</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Reservation</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2</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10-30-2018</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Schedule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Schedule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Secgroup</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2-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Batch Job</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0</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08-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Stream</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0.2</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10-30-2018</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Timestamp</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Use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Variables</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Variables</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VCluste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1-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Virtual Cluster</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1-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Virtualdirectory</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r w:rsidR="00084BB6" w:rsidTr="004628FB">
        <w:trPr>
          <w:jc w:val="center"/>
        </w:trPr>
        <w:tc>
          <w:tcPr>
            <w:cnfStyle w:val="001000000000" w:firstRow="0" w:lastRow="0" w:firstColumn="1" w:lastColumn="0" w:oddVBand="0" w:evenVBand="0" w:oddHBand="0" w:evenHBand="0" w:firstRowFirstColumn="0" w:firstRowLastColumn="0" w:lastRowFirstColumn="0" w:lastRowLastColumn="0"/>
            <w:tcW w:w="1719" w:type="pct"/>
          </w:tcPr>
          <w:p w:rsidR="00084BB6" w:rsidRDefault="00084BB6">
            <w:r>
              <w:t>Virtual Machine</w:t>
            </w:r>
          </w:p>
        </w:tc>
        <w:tc>
          <w:tcPr>
            <w:tcW w:w="984" w:type="pct"/>
          </w:tcPr>
          <w:p w:rsidR="00084BB6" w:rsidRDefault="00084BB6">
            <w:pPr>
              <w:cnfStyle w:val="000000000000" w:firstRow="0" w:lastRow="0" w:firstColumn="0" w:lastColumn="0" w:oddVBand="0" w:evenVBand="0" w:oddHBand="0" w:evenHBand="0" w:firstRowFirstColumn="0" w:firstRowLastColumn="0" w:lastRowFirstColumn="0" w:lastRowLastColumn="0"/>
            </w:pPr>
            <w:r>
              <w:t>3.1.1</w:t>
            </w:r>
          </w:p>
        </w:tc>
        <w:tc>
          <w:tcPr>
            <w:tcW w:w="2297" w:type="pct"/>
          </w:tcPr>
          <w:p w:rsidR="00084BB6" w:rsidRDefault="00084BB6">
            <w:pPr>
              <w:cnfStyle w:val="000000000000" w:firstRow="0" w:lastRow="0" w:firstColumn="0" w:lastColumn="0" w:oddVBand="0" w:evenVBand="0" w:oddHBand="0" w:evenHBand="0" w:firstRowFirstColumn="0" w:firstRowLastColumn="0" w:lastRowFirstColumn="0" w:lastRowLastColumn="0"/>
            </w:pPr>
            <w:r>
              <w:t>02-15-2019</w:t>
            </w:r>
          </w:p>
        </w:tc>
      </w:tr>
    </w:tbl>
    <w:p w:rsidR="008C58F2" w:rsidRDefault="008C58F2"/>
    <w:p w:rsidR="00737F4C" w:rsidRDefault="008C58F2">
      <w:r>
        <w:t xml:space="preserve">Figure 2 shows the provider view of the </w:t>
      </w:r>
      <w:r w:rsidR="00A43B37">
        <w:t>specification resources</w:t>
      </w:r>
      <w:r>
        <w:t>.</w:t>
      </w:r>
    </w:p>
    <w:p w:rsidR="00737F4C" w:rsidRDefault="002E242D">
      <w:r w:rsidRPr="002E242D">
        <w:rPr>
          <w:noProof/>
        </w:rPr>
        <w:drawing>
          <wp:inline distT="0" distB="0" distL="0" distR="0" wp14:anchorId="0566FD85" wp14:editId="5B1893EF">
            <wp:extent cx="5943600" cy="14161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842" cy="1416185"/>
                    </a:xfrm>
                    <a:prstGeom prst="rect">
                      <a:avLst/>
                    </a:prstGeom>
                    <a:noFill/>
                    <a:ln>
                      <a:noFill/>
                    </a:ln>
                  </pic:spPr>
                </pic:pic>
              </a:graphicData>
            </a:graphic>
          </wp:inline>
        </w:drawing>
      </w:r>
    </w:p>
    <w:p w:rsidR="00737F4C" w:rsidRDefault="00A43B37" w:rsidP="002E242D">
      <w:pPr>
        <w:pStyle w:val="BDFigureCaption"/>
      </w:pPr>
      <w:bookmarkStart w:id="106" w:name="_Toc1606008"/>
      <w:bookmarkStart w:id="107" w:name="_Toc1606150"/>
      <w:bookmarkStart w:id="108" w:name="_Toc1606289"/>
      <w:bookmarkStart w:id="109" w:name="_Toc1606343"/>
      <w:bookmarkStart w:id="110" w:name="_Toc1641062"/>
      <w:r>
        <w:t>Figure 2: Provider view</w:t>
      </w:r>
      <w:bookmarkEnd w:id="106"/>
      <w:bookmarkEnd w:id="107"/>
      <w:bookmarkEnd w:id="108"/>
      <w:bookmarkEnd w:id="109"/>
      <w:bookmarkEnd w:id="110"/>
    </w:p>
    <w:p w:rsidR="002E242D" w:rsidRDefault="002E242D">
      <w:pPr>
        <w:pStyle w:val="BodyText"/>
      </w:pPr>
    </w:p>
    <w:p w:rsidR="00737F4C" w:rsidRDefault="008C58F2">
      <w:pPr>
        <w:pStyle w:val="BodyText"/>
      </w:pPr>
      <w:r>
        <w:t xml:space="preserve">Figure 3 shows the resource view of </w:t>
      </w:r>
      <w:r w:rsidR="00A43B37">
        <w:t>the specification resources</w:t>
      </w:r>
      <w:r>
        <w:t>.</w:t>
      </w:r>
    </w:p>
    <w:p w:rsidR="00737F4C" w:rsidRDefault="002E242D">
      <w:r>
        <w:rPr>
          <w:noProof/>
        </w:rPr>
        <w:lastRenderedPageBreak/>
        <w:drawing>
          <wp:inline distT="0" distB="0" distL="0" distR="0" wp14:anchorId="58F00FA4" wp14:editId="0C94DBED">
            <wp:extent cx="5912662" cy="3276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12662" cy="3276600"/>
                    </a:xfrm>
                    <a:prstGeom prst="rect">
                      <a:avLst/>
                    </a:prstGeom>
                    <a:noFill/>
                  </pic:spPr>
                </pic:pic>
              </a:graphicData>
            </a:graphic>
          </wp:inline>
        </w:drawing>
      </w:r>
    </w:p>
    <w:p w:rsidR="00737F4C" w:rsidRDefault="00A43B37" w:rsidP="002E242D">
      <w:pPr>
        <w:pStyle w:val="BDFigureCaption"/>
      </w:pPr>
      <w:bookmarkStart w:id="111" w:name="_Toc1606009"/>
      <w:bookmarkStart w:id="112" w:name="_Toc1606151"/>
      <w:bookmarkStart w:id="113" w:name="_Toc1606290"/>
      <w:bookmarkStart w:id="114" w:name="_Toc1606344"/>
      <w:bookmarkStart w:id="115" w:name="_Toc1641063"/>
      <w:r>
        <w:t>Figure 3: Resource view</w:t>
      </w:r>
      <w:bookmarkEnd w:id="111"/>
      <w:bookmarkEnd w:id="112"/>
      <w:bookmarkEnd w:id="113"/>
      <w:bookmarkEnd w:id="114"/>
      <w:bookmarkEnd w:id="115"/>
    </w:p>
    <w:p w:rsidR="00737F4C" w:rsidRDefault="00A43B37">
      <w:pPr>
        <w:pStyle w:val="Heading2"/>
      </w:pPr>
      <w:bookmarkStart w:id="116" w:name="identity"/>
      <w:bookmarkStart w:id="117" w:name="_Toc1569567"/>
      <w:bookmarkStart w:id="118" w:name="_Toc1641017"/>
      <w:r>
        <w:t>Identity</w:t>
      </w:r>
      <w:bookmarkEnd w:id="116"/>
      <w:bookmarkEnd w:id="117"/>
      <w:bookmarkEnd w:id="118"/>
    </w:p>
    <w:p w:rsidR="00737F4C" w:rsidRDefault="00A43B37">
      <w:r>
        <w:t>As part of services an identity often needs to be specified. In addition, such persons are often part of groups and have roles within these groups. Thus, four important terms related to the identity are distinguished as follows:</w:t>
      </w:r>
    </w:p>
    <w:p w:rsidR="00737F4C" w:rsidRDefault="00A43B37" w:rsidP="00F1534C">
      <w:pPr>
        <w:pStyle w:val="BDTextBulletList"/>
      </w:pPr>
      <w:r>
        <w:t>User: The information identifying the profile of a person</w:t>
      </w:r>
    </w:p>
    <w:p w:rsidR="00737F4C" w:rsidRDefault="00A43B37" w:rsidP="00F1534C">
      <w:pPr>
        <w:pStyle w:val="BDTextBulletList"/>
      </w:pPr>
      <w:r>
        <w:t>Group: A group that a person may belong to that is important to define access to services</w:t>
      </w:r>
    </w:p>
    <w:p w:rsidR="00737F4C" w:rsidRDefault="00A43B37" w:rsidP="00F1534C">
      <w:pPr>
        <w:pStyle w:val="BDTextBulletList"/>
      </w:pPr>
      <w:r>
        <w:t>Role: A role given to a person as part of the group that can refine access rights.</w:t>
      </w:r>
    </w:p>
    <w:p w:rsidR="00737F4C" w:rsidRDefault="00A43B37" w:rsidP="00F1534C">
      <w:pPr>
        <w:pStyle w:val="BDTextBulletList"/>
      </w:pPr>
      <w:r>
        <w:t>Organization: The information representing an Organization that manages a Big Data Service</w:t>
      </w:r>
    </w:p>
    <w:p w:rsidR="00737F4C" w:rsidRDefault="00A43B37">
      <w:pPr>
        <w:pStyle w:val="Heading3"/>
      </w:pPr>
      <w:bookmarkStart w:id="119" w:name="authentication"/>
      <w:bookmarkStart w:id="120" w:name="_Toc1569568"/>
      <w:bookmarkStart w:id="121" w:name="_Toc1641018"/>
      <w:r>
        <w:t>Authentication</w:t>
      </w:r>
      <w:bookmarkEnd w:id="119"/>
      <w:bookmarkEnd w:id="120"/>
      <w:bookmarkEnd w:id="121"/>
    </w:p>
    <w:p w:rsidR="00737F4C" w:rsidRDefault="00A43B37">
      <w:r>
        <w:t>At this time, mechanisms are not yet included to manage authentication to external services such as clouds that can stage virtual machines. However, the group has shown multiple solutions to this in cloudmesh.</w:t>
      </w:r>
    </w:p>
    <w:p w:rsidR="00737F4C" w:rsidRDefault="00A43B37" w:rsidP="00F1534C">
      <w:pPr>
        <w:pStyle w:val="BDTextBulletList"/>
      </w:pPr>
      <w:r>
        <w:t>Local configuration file: A configuration file is managed locally to allow access to the clouds. It is the designer’s responsibility not to expose such credentials.</w:t>
      </w:r>
    </w:p>
    <w:p w:rsidR="00737F4C" w:rsidRDefault="00A43B37" w:rsidP="00F1534C">
      <w:pPr>
        <w:pStyle w:val="BDTextBulletList"/>
      </w:pPr>
      <w:r>
        <w:t>Session based authentication: No passwords are stored in the configuration file and access is granted on a per session basis where the password needs to be entered.</w:t>
      </w:r>
    </w:p>
    <w:p w:rsidR="00737F4C" w:rsidRDefault="00A43B37" w:rsidP="00F1534C">
      <w:pPr>
        <w:pStyle w:val="BDTextBulletList"/>
      </w:pPr>
      <w:r>
        <w:t>Service based authentication: The authentication is delegated to an external process. One example here is Auth.</w:t>
      </w:r>
    </w:p>
    <w:p w:rsidR="00737F4C" w:rsidRDefault="00A43B37" w:rsidP="00F1534C">
      <w:pPr>
        <w:pStyle w:val="BDTextBulletList"/>
      </w:pPr>
      <w:r>
        <w:t>The service that acts in behalf of the user needs to have access to the appropriate cloud provider credentials</w:t>
      </w:r>
    </w:p>
    <w:p w:rsidR="00737F4C" w:rsidRDefault="00A43B37">
      <w:r>
        <w:t>An example for a configuration file is provided at</w:t>
      </w:r>
      <w:r w:rsidR="00F1534C">
        <w:t xml:space="preserve"> the following location:</w:t>
      </w:r>
    </w:p>
    <w:p w:rsidR="00737F4C" w:rsidRDefault="00BA3A67" w:rsidP="00F1534C">
      <w:pPr>
        <w:ind w:left="480"/>
      </w:pPr>
      <w:hyperlink r:id="rId24">
        <w:r w:rsidR="00A43B37">
          <w:rPr>
            <w:rStyle w:val="Hyperlink"/>
          </w:rPr>
          <w:t>https://github.com/cloudmesh-community/cm/blob/master/cm4/etc/cloudmesh4.yaml</w:t>
        </w:r>
      </w:hyperlink>
    </w:p>
    <w:p w:rsidR="00737F4C" w:rsidRDefault="00A43B37">
      <w:pPr>
        <w:pStyle w:val="Heading3"/>
      </w:pPr>
      <w:bookmarkStart w:id="122" w:name="organization"/>
      <w:bookmarkStart w:id="123" w:name="_Toc1569569"/>
      <w:bookmarkStart w:id="124" w:name="_Toc1641019"/>
      <w:r>
        <w:lastRenderedPageBreak/>
        <w:t>Organization</w:t>
      </w:r>
      <w:bookmarkEnd w:id="122"/>
      <w:bookmarkEnd w:id="123"/>
      <w:bookmarkEnd w:id="124"/>
    </w:p>
    <w:p w:rsidR="00737F4C" w:rsidRDefault="00A43B37">
      <w:r>
        <w:t xml:space="preserve">An important concept in many services is the management of a group of users in an organization that includes Big Data services. User management within an organization can be achieved through several concepts. First, it can be achieved by defining the organization. Second, this organization can contain </w:t>
      </w:r>
      <w:proofErr w:type="gramStart"/>
      <w:r>
        <w:t>a number of</w:t>
      </w:r>
      <w:proofErr w:type="gramEnd"/>
      <w:r>
        <w:t xml:space="preserve"> users. Third, users within the organization can have a variety of roles and be separated in various groups. These roles and groups are used, for example, to distinguish different access rights to services.</w:t>
      </w:r>
    </w:p>
    <w:p w:rsidR="00737F4C" w:rsidRDefault="00A43B37">
      <w:pPr>
        <w:pStyle w:val="Heading4"/>
      </w:pPr>
      <w:bookmarkStart w:id="125" w:name="properties-organization"/>
      <w:r>
        <w:t>Properties Organization</w:t>
      </w:r>
      <w:bookmarkEnd w:id="125"/>
    </w:p>
    <w:tbl>
      <w:tblPr>
        <w:tblStyle w:val="BDSpecTables"/>
        <w:tblW w:w="0" w:type="pct"/>
        <w:tblLook w:val="07E0" w:firstRow="1" w:lastRow="1" w:firstColumn="1" w:lastColumn="1" w:noHBand="1" w:noVBand="1"/>
      </w:tblPr>
      <w:tblGrid>
        <w:gridCol w:w="1133"/>
        <w:gridCol w:w="2404"/>
        <w:gridCol w:w="4102"/>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organization</w:t>
            </w:r>
          </w:p>
        </w:tc>
      </w:tr>
      <w:tr w:rsidR="00737F4C" w:rsidTr="003A6005">
        <w:tc>
          <w:tcPr>
            <w:tcW w:w="0" w:type="auto"/>
          </w:tcPr>
          <w:p w:rsidR="00737F4C" w:rsidRDefault="00A43B37">
            <w:r>
              <w:t>users</w:t>
            </w:r>
          </w:p>
        </w:tc>
        <w:tc>
          <w:tcPr>
            <w:tcW w:w="0" w:type="auto"/>
          </w:tcPr>
          <w:p w:rsidR="00737F4C" w:rsidRDefault="00A43B37">
            <w:r>
              <w:t>array[#/definitions/User]</w:t>
            </w:r>
          </w:p>
        </w:tc>
        <w:tc>
          <w:tcPr>
            <w:tcW w:w="0" w:type="auto"/>
          </w:tcPr>
          <w:p w:rsidR="00737F4C" w:rsidRDefault="00A43B37">
            <w:r>
              <w:t>list of users</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organization</w:t>
            </w:r>
          </w:p>
        </w:tc>
      </w:tr>
    </w:tbl>
    <w:p w:rsidR="00737F4C" w:rsidRDefault="00A43B37">
      <w:pPr>
        <w:pStyle w:val="Heading4"/>
      </w:pPr>
      <w:bookmarkStart w:id="126" w:name="paths"/>
      <w:r>
        <w:t>Paths</w:t>
      </w:r>
      <w:bookmarkEnd w:id="126"/>
    </w:p>
    <w:p w:rsidR="00737F4C" w:rsidRDefault="00A43B37">
      <w:pPr>
        <w:pStyle w:val="Heading5"/>
      </w:pPr>
      <w:bookmarkStart w:id="127" w:name="cloudmeshorganization"/>
      <w:r>
        <w:t>/cloudmesh/organization</w:t>
      </w:r>
      <w:bookmarkEnd w:id="127"/>
    </w:p>
    <w:p w:rsidR="00737F4C" w:rsidRDefault="00A43B37">
      <w:pPr>
        <w:pStyle w:val="Heading6"/>
      </w:pPr>
      <w:bookmarkStart w:id="128" w:name="get-cloudmeshorganization"/>
      <w:r>
        <w:t>GET /cloudmesh/organization</w:t>
      </w:r>
      <w:bookmarkEnd w:id="128"/>
    </w:p>
    <w:p w:rsidR="00737F4C" w:rsidRDefault="00A43B37">
      <w:r>
        <w:t>Returns all organization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25"/>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organization info</w:t>
            </w:r>
          </w:p>
        </w:tc>
        <w:tc>
          <w:tcPr>
            <w:tcW w:w="0" w:type="auto"/>
          </w:tcPr>
          <w:p w:rsidR="00737F4C" w:rsidRDefault="00737F4C"/>
        </w:tc>
      </w:tr>
    </w:tbl>
    <w:p w:rsidR="00737F4C" w:rsidRDefault="00A43B37">
      <w:pPr>
        <w:pStyle w:val="Heading6"/>
      </w:pPr>
      <w:bookmarkStart w:id="129" w:name="put-cloudmeshorganization"/>
      <w:r>
        <w:t>PUT /cloudmesh/organization</w:t>
      </w:r>
      <w:bookmarkEnd w:id="129"/>
    </w:p>
    <w:p w:rsidR="00737F4C" w:rsidRDefault="00A43B37">
      <w:r>
        <w:t>Create</w:t>
      </w:r>
      <w:r w:rsidR="00F1534C">
        <w:t>s</w:t>
      </w:r>
      <w:r>
        <w:t xml:space="preserve"> a new organization</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316"/>
        <w:gridCol w:w="1213"/>
        <w:gridCol w:w="2941"/>
        <w:gridCol w:w="1096"/>
        <w:gridCol w:w="136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organization</w:t>
            </w:r>
          </w:p>
        </w:tc>
        <w:tc>
          <w:tcPr>
            <w:tcW w:w="0" w:type="auto"/>
          </w:tcPr>
          <w:p w:rsidR="00737F4C" w:rsidRDefault="00A43B37">
            <w:r>
              <w:t>body</w:t>
            </w:r>
          </w:p>
        </w:tc>
        <w:tc>
          <w:tcPr>
            <w:tcW w:w="0" w:type="auto"/>
          </w:tcPr>
          <w:p w:rsidR="00737F4C" w:rsidRDefault="00A43B37">
            <w:r>
              <w:t>The new organization to create</w:t>
            </w:r>
          </w:p>
        </w:tc>
        <w:tc>
          <w:tcPr>
            <w:tcW w:w="0" w:type="auto"/>
          </w:tcPr>
          <w:p w:rsidR="00737F4C" w:rsidRDefault="00A43B37">
            <w:r>
              <w:t>False</w:t>
            </w:r>
          </w:p>
        </w:tc>
        <w:tc>
          <w:tcPr>
            <w:tcW w:w="0" w:type="auto"/>
          </w:tcPr>
          <w:p w:rsidR="00737F4C" w:rsidRDefault="00BA3A67">
            <w:hyperlink w:anchor="organization">
              <w:r w:rsidR="00A43B37">
                <w:rPr>
                  <w:rStyle w:val="Hyperlink"/>
                </w:rPr>
                <w:t>Organization</w:t>
              </w:r>
            </w:hyperlink>
          </w:p>
        </w:tc>
      </w:tr>
    </w:tbl>
    <w:p w:rsidR="00737F4C" w:rsidRDefault="00A43B37">
      <w:pPr>
        <w:pStyle w:val="Heading5"/>
      </w:pPr>
      <w:bookmarkStart w:id="130" w:name="cloudmeshorganizationname"/>
      <w:r>
        <w:t>/cloudmesh/organization/{name}</w:t>
      </w:r>
      <w:bookmarkEnd w:id="130"/>
    </w:p>
    <w:p w:rsidR="00737F4C" w:rsidRDefault="00A43B37">
      <w:pPr>
        <w:pStyle w:val="Heading6"/>
      </w:pPr>
      <w:bookmarkStart w:id="131" w:name="get-cloudmeshorganizationname"/>
      <w:r>
        <w:t>GET /cloudmesh/organization/{name}</w:t>
      </w:r>
      <w:bookmarkEnd w:id="131"/>
    </w:p>
    <w:p w:rsidR="00737F4C" w:rsidRDefault="00A43B37">
      <w:r>
        <w:t>Returns the organization</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25"/>
        <w:gridCol w:w="136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organization info</w:t>
            </w:r>
          </w:p>
        </w:tc>
        <w:tc>
          <w:tcPr>
            <w:tcW w:w="0" w:type="auto"/>
          </w:tcPr>
          <w:p w:rsidR="00737F4C" w:rsidRDefault="00BA3A67">
            <w:hyperlink w:anchor="organization">
              <w:r w:rsidR="00A43B37">
                <w:rPr>
                  <w:rStyle w:val="Hyperlink"/>
                </w:rPr>
                <w:t>Organization</w:t>
              </w:r>
            </w:hyperlink>
          </w:p>
        </w:tc>
      </w:tr>
    </w:tbl>
    <w:p w:rsidR="00737F4C" w:rsidRDefault="00A43B37">
      <w:pPr>
        <w:pStyle w:val="BodyText"/>
      </w:pPr>
      <w:r>
        <w:lastRenderedPageBreak/>
        <w:t>Parameters</w:t>
      </w:r>
    </w:p>
    <w:tbl>
      <w:tblPr>
        <w:tblStyle w:val="BDSpecTables"/>
        <w:tblW w:w="0" w:type="pct"/>
        <w:tblLook w:val="07E0" w:firstRow="1" w:lastRow="1" w:firstColumn="1" w:lastColumn="1" w:noHBand="1" w:noVBand="1"/>
      </w:tblPr>
      <w:tblGrid>
        <w:gridCol w:w="766"/>
        <w:gridCol w:w="1213"/>
        <w:gridCol w:w="2807"/>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The name of the organization</w:t>
            </w:r>
          </w:p>
        </w:tc>
        <w:tc>
          <w:tcPr>
            <w:tcW w:w="0" w:type="auto"/>
          </w:tcPr>
          <w:p w:rsidR="00737F4C" w:rsidRDefault="00A43B37">
            <w:r>
              <w:t>True</w:t>
            </w:r>
          </w:p>
        </w:tc>
        <w:tc>
          <w:tcPr>
            <w:tcW w:w="0" w:type="auto"/>
          </w:tcPr>
          <w:p w:rsidR="00737F4C" w:rsidRDefault="00737F4C"/>
        </w:tc>
      </w:tr>
    </w:tbl>
    <w:p w:rsidR="00737F4C" w:rsidRDefault="00A43B37">
      <w:pPr>
        <w:pStyle w:val="Heading5"/>
      </w:pPr>
      <w:bookmarkStart w:id="132" w:name="cloudmeshorganizationusers"/>
      <w:r>
        <w:t>/cloudmesh/organization/users</w:t>
      </w:r>
      <w:bookmarkEnd w:id="132"/>
    </w:p>
    <w:p w:rsidR="00737F4C" w:rsidRDefault="00A43B37">
      <w:pPr>
        <w:pStyle w:val="Heading6"/>
      </w:pPr>
      <w:bookmarkStart w:id="133" w:name="get-cloudmeshorganizationusers"/>
      <w:r>
        <w:t>GET /cloudmesh/organization/users</w:t>
      </w:r>
      <w:bookmarkEnd w:id="133"/>
    </w:p>
    <w:p w:rsidR="00737F4C" w:rsidRDefault="00A43B37">
      <w:r>
        <w:t>Returns all users of the organization</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25"/>
        <w:gridCol w:w="136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organization info</w:t>
            </w:r>
          </w:p>
        </w:tc>
        <w:tc>
          <w:tcPr>
            <w:tcW w:w="0" w:type="auto"/>
          </w:tcPr>
          <w:p w:rsidR="00737F4C" w:rsidRDefault="00BA3A67">
            <w:hyperlink w:anchor="organization">
              <w:r w:rsidR="00A43B37">
                <w:rPr>
                  <w:rStyle w:val="Hyperlink"/>
                </w:rPr>
                <w:t>Organization</w:t>
              </w:r>
            </w:hyperlink>
          </w:p>
        </w:tc>
      </w:tr>
    </w:tbl>
    <w:p w:rsidR="00737F4C" w:rsidRDefault="00A43B37">
      <w:pPr>
        <w:pStyle w:val="Heading5"/>
      </w:pPr>
      <w:bookmarkStart w:id="134" w:name="cloudmeshorganizationusersusername"/>
      <w:r>
        <w:t>/cloudmesh/organization/users/{username}</w:t>
      </w:r>
      <w:bookmarkEnd w:id="134"/>
    </w:p>
    <w:p w:rsidR="00737F4C" w:rsidRDefault="00A43B37">
      <w:pPr>
        <w:pStyle w:val="Heading6"/>
      </w:pPr>
      <w:bookmarkStart w:id="135" w:name="get-cloudmeshorganizationusersusername"/>
      <w:r>
        <w:t>GET /cloudmesh/organization/users/{username}</w:t>
      </w:r>
      <w:bookmarkEnd w:id="135"/>
    </w:p>
    <w:p w:rsidR="00737F4C" w:rsidRDefault="00A43B37">
      <w:r>
        <w:t>Returns the sp</w:t>
      </w:r>
      <w:r w:rsidR="00F1534C">
        <w:t>e</w:t>
      </w:r>
      <w:r>
        <w:t>cific user of that organization</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25"/>
        <w:gridCol w:w="136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organization info</w:t>
            </w:r>
          </w:p>
        </w:tc>
        <w:tc>
          <w:tcPr>
            <w:tcW w:w="0" w:type="auto"/>
          </w:tcPr>
          <w:p w:rsidR="00737F4C" w:rsidRDefault="00BA3A67">
            <w:hyperlink w:anchor="organization">
              <w:r w:rsidR="00A43B37">
                <w:rPr>
                  <w:rStyle w:val="Hyperlink"/>
                </w:rPr>
                <w:t>Organization</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059"/>
        <w:gridCol w:w="1213"/>
        <w:gridCol w:w="1456"/>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username</w:t>
            </w:r>
          </w:p>
        </w:tc>
        <w:tc>
          <w:tcPr>
            <w:tcW w:w="0" w:type="auto"/>
          </w:tcPr>
          <w:p w:rsidR="00737F4C" w:rsidRDefault="00A43B37">
            <w:r>
              <w:t>path</w:t>
            </w:r>
          </w:p>
        </w:tc>
        <w:tc>
          <w:tcPr>
            <w:tcW w:w="0" w:type="auto"/>
          </w:tcPr>
          <w:p w:rsidR="00737F4C" w:rsidRDefault="00A43B37">
            <w:r>
              <w:t>The usernam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136" w:name="organization.yaml"/>
      <w:proofErr w:type="gramStart"/>
      <w:r>
        <w:t>organization.yaml</w:t>
      </w:r>
      <w:bookmarkEnd w:id="136"/>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Organization</w:t>
      </w:r>
      <w:r>
        <w:br/>
        <w:t xml:space="preserve">  description: |-</w:t>
      </w:r>
      <w:r>
        <w:br/>
        <w:t xml:space="preserve">  </w:t>
      </w:r>
      <w:r>
        <w:br/>
        <w:t xml:space="preserve">    An important concept in many services is the management of a group</w:t>
      </w:r>
      <w:r>
        <w:br/>
        <w:t xml:space="preserve">    of users in an organization that includes Big Data services. User</w:t>
      </w:r>
      <w:r>
        <w:br/>
        <w:t xml:space="preserve">    management within an organization can be achieved through several</w:t>
      </w:r>
      <w:r>
        <w:br/>
        <w:t xml:space="preserve">    concepts. First, it can be achieved by defining the</w:t>
      </w:r>
      <w:r>
        <w:br/>
        <w:t xml:space="preserve">    organization. Second, this organization can contain </w:t>
      </w:r>
      <w:proofErr w:type="gramStart"/>
      <w:r>
        <w:t>a number of</w:t>
      </w:r>
      <w:proofErr w:type="gramEnd"/>
      <w:r>
        <w:br/>
        <w:t xml:space="preserve">    users.  Third, users within the organization can have a variety of</w:t>
      </w:r>
      <w:r>
        <w:br/>
        <w:t xml:space="preserve">    roles and be separated in various groups.  These roles and groups</w:t>
      </w:r>
      <w:r>
        <w:br/>
        <w:t xml:space="preserve">    are used, for example, to distinguish different access rights to</w:t>
      </w:r>
      <w:r>
        <w:br/>
        <w:t xml:space="preserve">    services.</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r>
      <w:r>
        <w:lastRenderedPageBreak/>
        <w:t xml:space="preserve">  - http</w:t>
      </w:r>
      <w:r>
        <w:br/>
        <w:t>consumes:</w:t>
      </w:r>
      <w:r>
        <w:br/>
        <w:t xml:space="preserve">  - application/json</w:t>
      </w:r>
      <w:r>
        <w:br/>
        <w:t>produces:</w:t>
      </w:r>
      <w:r>
        <w:br/>
        <w:t xml:space="preserve">  - application/json</w:t>
      </w:r>
      <w:r>
        <w:br/>
        <w:t>paths:</w:t>
      </w:r>
      <w:r>
        <w:br/>
        <w:t xml:space="preserve">  /cloudmesh/organization:</w:t>
      </w:r>
      <w:r>
        <w:br/>
        <w:t xml:space="preserve">    get:</w:t>
      </w:r>
      <w:r>
        <w:br/>
        <w:t xml:space="preserve">      tags:</w:t>
      </w:r>
      <w:r>
        <w:br/>
        <w:t xml:space="preserve">        - Organization</w:t>
      </w:r>
      <w:r>
        <w:br/>
        <w:t xml:space="preserve">      summary: Returns all organizations</w:t>
      </w:r>
      <w:r>
        <w:br/>
        <w:t xml:space="preserve">      description: Returns all organizations</w:t>
      </w:r>
      <w:r>
        <w:br/>
        <w:t xml:space="preserve">      operationId: cloudmesh.organization.get</w:t>
      </w:r>
      <w:r>
        <w:br/>
        <w:t xml:space="preserve">      produces:</w:t>
      </w:r>
      <w:r>
        <w:br/>
        <w:t xml:space="preserve">        - application/json</w:t>
      </w:r>
      <w:r>
        <w:br/>
        <w:t xml:space="preserve">      responses:</w:t>
      </w:r>
      <w:r>
        <w:br/>
        <w:t xml:space="preserve">        '200':</w:t>
      </w:r>
      <w:r>
        <w:br/>
        <w:t xml:space="preserve">          description: organization info</w:t>
      </w:r>
      <w:r>
        <w:br/>
        <w:t xml:space="preserve">          schema:</w:t>
      </w:r>
      <w:r>
        <w:br/>
        <w:t xml:space="preserve">            type: array</w:t>
      </w:r>
      <w:r>
        <w:br/>
        <w:t xml:space="preserve">            items:</w:t>
      </w:r>
      <w:r>
        <w:br/>
        <w:t xml:space="preserve">              $ref: '#/definitions/Organization'</w:t>
      </w:r>
      <w:r>
        <w:br/>
        <w:t xml:space="preserve">    put:</w:t>
      </w:r>
      <w:r>
        <w:br/>
        <w:t xml:space="preserve">      tags:</w:t>
      </w:r>
      <w:r>
        <w:br/>
        <w:t xml:space="preserve">        - Organization</w:t>
      </w:r>
      <w:r>
        <w:br/>
        <w:t xml:space="preserve">      summary: Create a new organization</w:t>
      </w:r>
      <w:r>
        <w:br/>
        <w:t xml:space="preserve">      description: Create a new organization</w:t>
      </w:r>
      <w:r>
        <w:br/>
        <w:t xml:space="preserve">      operationId: cloudmesh.organization.put</w:t>
      </w:r>
      <w:r>
        <w:br/>
        <w:t xml:space="preserve">      parameters:</w:t>
      </w:r>
      <w:r>
        <w:br/>
        <w:t xml:space="preserve">        - in: body</w:t>
      </w:r>
      <w:r>
        <w:br/>
        <w:t xml:space="preserve">          name: organization</w:t>
      </w:r>
      <w:r>
        <w:br/>
        <w:t xml:space="preserve">          description: The new organization to create</w:t>
      </w:r>
      <w:r>
        <w:br/>
        <w:t xml:space="preserve">          schema:</w:t>
      </w:r>
      <w:r>
        <w:br/>
        <w:t xml:space="preserve">            $ref: '#/definitions/Organization'</w:t>
      </w:r>
      <w:r>
        <w:br/>
        <w:t xml:space="preserve">      responses:</w:t>
      </w:r>
      <w:r>
        <w:br/>
        <w:t xml:space="preserve">        '201':</w:t>
      </w:r>
      <w:r>
        <w:br/>
        <w:t xml:space="preserve">          description: Created</w:t>
      </w:r>
      <w:r>
        <w:br/>
        <w:t xml:space="preserve">  '/cloudmesh/organization/{name}':</w:t>
      </w:r>
      <w:r>
        <w:br/>
        <w:t xml:space="preserve">    get:</w:t>
      </w:r>
      <w:r>
        <w:br/>
        <w:t xml:space="preserve">      tags:</w:t>
      </w:r>
      <w:r>
        <w:br/>
        <w:t xml:space="preserve">        - Organization</w:t>
      </w:r>
      <w:r>
        <w:br/>
        <w:t xml:space="preserve">      summary: Returns the organization</w:t>
      </w:r>
      <w:r>
        <w:br/>
        <w:t xml:space="preserve">      description: Returns the organization</w:t>
      </w:r>
      <w:r>
        <w:br/>
        <w:t xml:space="preserve">      operationId: cloudmesh.organization.get_by_name</w:t>
      </w:r>
      <w:r>
        <w:br/>
        <w:t xml:space="preserve">      parameters:</w:t>
      </w:r>
      <w:r>
        <w:br/>
        <w:t xml:space="preserve">        - name: name</w:t>
      </w:r>
      <w:r>
        <w:br/>
        <w:t xml:space="preserve">          description: The name of the organization</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organization info</w:t>
      </w:r>
      <w:r>
        <w:br/>
        <w:t xml:space="preserve">          schema:</w:t>
      </w:r>
      <w:r>
        <w:br/>
        <w:t xml:space="preserve">            $ref: '#/definitions/Organization'</w:t>
      </w:r>
      <w:r>
        <w:br/>
        <w:t xml:space="preserve">  /cloudmesh/organization/users:</w:t>
      </w:r>
      <w:r>
        <w:br/>
        <w:t xml:space="preserve">    get:</w:t>
      </w:r>
      <w:r>
        <w:br/>
        <w:t xml:space="preserve">      tags:</w:t>
      </w:r>
      <w:r>
        <w:br/>
        <w:t xml:space="preserve">        - Organization</w:t>
      </w:r>
      <w:r>
        <w:br/>
        <w:t xml:space="preserve">      summary: Returns all users of the organization</w:t>
      </w:r>
      <w:r>
        <w:br/>
        <w:t xml:space="preserve">      description: Returns all users of the organization</w:t>
      </w:r>
      <w:r>
        <w:br/>
        <w:t xml:space="preserve">      operationId: cloudmesh.organization.get_user</w:t>
      </w:r>
      <w:r>
        <w:br/>
        <w:t xml:space="preserve">      produces:</w:t>
      </w:r>
      <w:r>
        <w:br/>
        <w:t xml:space="preserve">        - application/json</w:t>
      </w:r>
      <w:r>
        <w:br/>
        <w:t xml:space="preserve">      responses:</w:t>
      </w:r>
      <w:r>
        <w:br/>
        <w:t xml:space="preserve">        '200':</w:t>
      </w:r>
      <w:r>
        <w:br/>
        <w:t xml:space="preserve">          description: organization info</w:t>
      </w:r>
      <w:r>
        <w:br/>
      </w:r>
      <w:r>
        <w:lastRenderedPageBreak/>
        <w:t xml:space="preserve">          schema:</w:t>
      </w:r>
      <w:r>
        <w:br/>
        <w:t xml:space="preserve">            $ref: '#/definitions/Organization'</w:t>
      </w:r>
      <w:r>
        <w:br/>
        <w:t xml:space="preserve">  /cloudmesh/organization/users/{username}:</w:t>
      </w:r>
      <w:r>
        <w:br/>
        <w:t xml:space="preserve">    get:</w:t>
      </w:r>
      <w:r>
        <w:br/>
        <w:t xml:space="preserve">      tags:</w:t>
      </w:r>
      <w:r>
        <w:br/>
        <w:t xml:space="preserve">        - Organization</w:t>
      </w:r>
      <w:r>
        <w:br/>
        <w:t xml:space="preserve">      summary: Returns the spcific user of that organization</w:t>
      </w:r>
      <w:r>
        <w:br/>
        <w:t xml:space="preserve">      description: Returns the spcific user of that organization</w:t>
      </w:r>
      <w:r>
        <w:br/>
        <w:t xml:space="preserve">      operationId: cloudmesh.organization.get_user_by_name</w:t>
      </w:r>
      <w:r>
        <w:br/>
        <w:t xml:space="preserve">      parameters:</w:t>
      </w:r>
      <w:r>
        <w:br/>
        <w:t xml:space="preserve">        - name: username</w:t>
      </w:r>
      <w:r>
        <w:br/>
        <w:t xml:space="preserve">          description: The user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organization info</w:t>
      </w:r>
      <w:r>
        <w:br/>
        <w:t xml:space="preserve">          schema:</w:t>
      </w:r>
      <w:r>
        <w:br/>
        <w:t xml:space="preserve">            $ref: '#/definitions/Organization'</w:t>
      </w:r>
      <w:r>
        <w:br/>
        <w:t>/cloudmesh/organization/users/{username}:</w:t>
      </w:r>
      <w:r>
        <w:br/>
        <w:t xml:space="preserve">    put:</w:t>
      </w:r>
      <w:r>
        <w:br/>
        <w:t xml:space="preserve">      tags:</w:t>
      </w:r>
      <w:r>
        <w:br/>
        <w:t xml:space="preserve">        - Organization</w:t>
      </w:r>
      <w:r>
        <w:br/>
        <w:t xml:space="preserve">      summary: Create a new user in the organization</w:t>
      </w:r>
      <w:r>
        <w:br/>
        <w:t xml:space="preserve">      description: Create a new user in the organization</w:t>
      </w:r>
      <w:r>
        <w:br/>
        <w:t xml:space="preserve">      operationId: cloudmesh.organization.put_user</w:t>
      </w:r>
      <w:r>
        <w:br/>
        <w:t xml:space="preserve">      parameters:</w:t>
      </w:r>
      <w:r>
        <w:br/>
        <w:t xml:space="preserve">        - name: username</w:t>
      </w:r>
      <w:r>
        <w:br/>
        <w:t xml:space="preserve">          description: The user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organization info</w:t>
      </w:r>
      <w:r>
        <w:br/>
        <w:t xml:space="preserve">          schema:</w:t>
      </w:r>
      <w:r>
        <w:br/>
        <w:t xml:space="preserve">            $ref: '#/definitions/Organization'</w:t>
      </w:r>
      <w:r>
        <w:br/>
        <w:t>definitions:</w:t>
      </w:r>
      <w:r>
        <w:br/>
        <w:t xml:space="preserve">  Organization:</w:t>
      </w:r>
      <w:r>
        <w:br/>
        <w:t xml:space="preserve">    type: object</w:t>
      </w:r>
      <w:r>
        <w:br/>
        <w:t xml:space="preserve">    properties:</w:t>
      </w:r>
      <w:r>
        <w:br/>
        <w:t xml:space="preserve">      name:</w:t>
      </w:r>
      <w:r>
        <w:br/>
        <w:t xml:space="preserve">        description: Name of the organization</w:t>
      </w:r>
      <w:r>
        <w:br/>
        <w:t xml:space="preserve">        type: string</w:t>
      </w:r>
      <w:r>
        <w:br/>
        <w:t xml:space="preserve">      users:</w:t>
      </w:r>
      <w:r>
        <w:br/>
        <w:t xml:space="preserve">        description: list of users</w:t>
      </w:r>
      <w:r>
        <w:br/>
        <w:t xml:space="preserve">        type: array</w:t>
      </w:r>
      <w:r>
        <w:br/>
        <w:t xml:space="preserve">        items: </w:t>
      </w:r>
      <w:r>
        <w:br/>
        <w:t xml:space="preserve">          $ref: '#/definitions/User'</w:t>
      </w:r>
      <w:r>
        <w:br/>
        <w:t xml:space="preserve">      timestamp:</w:t>
      </w:r>
      <w:r>
        <w:br/>
        <w:t xml:space="preserve">        description: timestamps associated with the organization</w:t>
      </w:r>
      <w:r>
        <w:br/>
        <w:t xml:space="preserve">        $ref: '#/definitions/Timestamp'</w:t>
      </w:r>
      <w:r>
        <w:br/>
      </w:r>
    </w:p>
    <w:p w:rsidR="00737F4C" w:rsidRDefault="00A43B37">
      <w:pPr>
        <w:pStyle w:val="Heading3"/>
      </w:pPr>
      <w:bookmarkStart w:id="137" w:name="user"/>
      <w:bookmarkStart w:id="138" w:name="_Toc1569570"/>
      <w:bookmarkStart w:id="139" w:name="_Toc1641020"/>
      <w:r>
        <w:t>User</w:t>
      </w:r>
      <w:bookmarkEnd w:id="137"/>
      <w:bookmarkEnd w:id="138"/>
      <w:bookmarkEnd w:id="139"/>
    </w:p>
    <w:p w:rsidR="00737F4C" w:rsidRDefault="00A43B37">
      <w:r>
        <w:t xml:space="preserve">Services need to specify which users have access to them. User information can be reused in other services. Users are useful to create a virtual organization that depends on user data. Users can be added, removed, and listed. A group associated with the user can be used to augment users to be part of one or more groups. </w:t>
      </w:r>
      <w:proofErr w:type="gramStart"/>
      <w:r>
        <w:t>A number of</w:t>
      </w:r>
      <w:proofErr w:type="gramEnd"/>
      <w:r>
        <w:t xml:space="preserve"> roles can identify a specific role of a user.</w:t>
      </w:r>
    </w:p>
    <w:p w:rsidR="00737F4C" w:rsidRDefault="00A43B37">
      <w:pPr>
        <w:pStyle w:val="BodyText"/>
      </w:pPr>
      <w:r>
        <w:t>Terminology</w:t>
      </w:r>
    </w:p>
    <w:p w:rsidR="00737F4C" w:rsidRDefault="00A43B37" w:rsidP="00F1534C">
      <w:pPr>
        <w:pStyle w:val="BDTextBulletList"/>
      </w:pPr>
      <w:r>
        <w:rPr>
          <w:i/>
        </w:rPr>
        <w:lastRenderedPageBreak/>
        <w:t>Group</w:t>
      </w:r>
      <w:r>
        <w:t>: A user can be part of a Group</w:t>
      </w:r>
    </w:p>
    <w:p w:rsidR="00737F4C" w:rsidRDefault="00A43B37" w:rsidP="00F1534C">
      <w:pPr>
        <w:pStyle w:val="BDTextBulletList"/>
      </w:pPr>
      <w:r>
        <w:rPr>
          <w:i/>
        </w:rPr>
        <w:t>Role</w:t>
      </w:r>
      <w:r>
        <w:t>: A user can have a role within that Group</w:t>
      </w:r>
    </w:p>
    <w:p w:rsidR="00737F4C" w:rsidRDefault="00A43B37">
      <w:pPr>
        <w:pStyle w:val="Heading4"/>
      </w:pPr>
      <w:bookmarkStart w:id="140" w:name="properties-user"/>
      <w:r>
        <w:t>Properties User</w:t>
      </w:r>
      <w:bookmarkEnd w:id="140"/>
    </w:p>
    <w:tbl>
      <w:tblPr>
        <w:tblStyle w:val="BDSpecTables"/>
        <w:tblW w:w="0" w:type="pct"/>
        <w:tblLook w:val="07E0" w:firstRow="1" w:lastRow="1" w:firstColumn="1" w:lastColumn="1" w:noHBand="1" w:noVBand="1"/>
      </w:tblPr>
      <w:tblGrid>
        <w:gridCol w:w="1194"/>
        <w:gridCol w:w="1316"/>
        <w:gridCol w:w="4261"/>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uuid</w:t>
            </w:r>
          </w:p>
        </w:tc>
        <w:tc>
          <w:tcPr>
            <w:tcW w:w="0" w:type="auto"/>
          </w:tcPr>
          <w:p w:rsidR="00737F4C" w:rsidRDefault="00A43B37">
            <w:r>
              <w:t>string</w:t>
            </w:r>
          </w:p>
        </w:tc>
        <w:tc>
          <w:tcPr>
            <w:tcW w:w="0" w:type="auto"/>
          </w:tcPr>
          <w:p w:rsidR="00737F4C" w:rsidRDefault="00A43B37">
            <w:r>
              <w:t>A unique id for the user</w:t>
            </w:r>
          </w:p>
        </w:tc>
      </w:tr>
      <w:tr w:rsidR="00737F4C" w:rsidTr="003A6005">
        <w:tc>
          <w:tcPr>
            <w:tcW w:w="0" w:type="auto"/>
          </w:tcPr>
          <w:p w:rsidR="00737F4C" w:rsidRDefault="00A43B37">
            <w:r>
              <w:t>username</w:t>
            </w:r>
          </w:p>
        </w:tc>
        <w:tc>
          <w:tcPr>
            <w:tcW w:w="0" w:type="auto"/>
          </w:tcPr>
          <w:p w:rsidR="00737F4C" w:rsidRDefault="00A43B37">
            <w:r>
              <w:t>string</w:t>
            </w:r>
          </w:p>
        </w:tc>
        <w:tc>
          <w:tcPr>
            <w:tcW w:w="0" w:type="auto"/>
          </w:tcPr>
          <w:p w:rsidR="00737F4C" w:rsidRDefault="00A43B37">
            <w:r>
              <w:t>The unique username associated with the user</w:t>
            </w:r>
          </w:p>
        </w:tc>
      </w:tr>
      <w:tr w:rsidR="00737F4C" w:rsidTr="003A6005">
        <w:tc>
          <w:tcPr>
            <w:tcW w:w="0" w:type="auto"/>
          </w:tcPr>
          <w:p w:rsidR="00737F4C" w:rsidRDefault="00A43B37">
            <w:r>
              <w:t>group</w:t>
            </w:r>
          </w:p>
        </w:tc>
        <w:tc>
          <w:tcPr>
            <w:tcW w:w="0" w:type="auto"/>
          </w:tcPr>
          <w:p w:rsidR="00737F4C" w:rsidRDefault="00A43B37">
            <w:r>
              <w:t>array[string]</w:t>
            </w:r>
          </w:p>
        </w:tc>
        <w:tc>
          <w:tcPr>
            <w:tcW w:w="0" w:type="auto"/>
          </w:tcPr>
          <w:p w:rsidR="00737F4C" w:rsidRDefault="00A43B37">
            <w:r>
              <w:t>A list of groups that are associated to the user</w:t>
            </w:r>
          </w:p>
        </w:tc>
      </w:tr>
      <w:tr w:rsidR="00737F4C" w:rsidTr="003A6005">
        <w:tc>
          <w:tcPr>
            <w:tcW w:w="0" w:type="auto"/>
          </w:tcPr>
          <w:p w:rsidR="00737F4C" w:rsidRDefault="00A43B37">
            <w:r>
              <w:t>role</w:t>
            </w:r>
          </w:p>
        </w:tc>
        <w:tc>
          <w:tcPr>
            <w:tcW w:w="0" w:type="auto"/>
          </w:tcPr>
          <w:p w:rsidR="00737F4C" w:rsidRDefault="00A43B37">
            <w:r>
              <w:t>array[string]</w:t>
            </w:r>
          </w:p>
        </w:tc>
        <w:tc>
          <w:tcPr>
            <w:tcW w:w="0" w:type="auto"/>
          </w:tcPr>
          <w:p w:rsidR="00737F4C" w:rsidRDefault="00A43B37">
            <w:r>
              <w:t>A list of groups that are associated to the user</w:t>
            </w:r>
          </w:p>
        </w:tc>
      </w:tr>
      <w:tr w:rsidR="00737F4C" w:rsidTr="003A6005">
        <w:tc>
          <w:tcPr>
            <w:tcW w:w="0" w:type="auto"/>
          </w:tcPr>
          <w:p w:rsidR="00737F4C" w:rsidRDefault="00A43B37">
            <w:r>
              <w:t>resource</w:t>
            </w:r>
          </w:p>
        </w:tc>
        <w:tc>
          <w:tcPr>
            <w:tcW w:w="0" w:type="auto"/>
          </w:tcPr>
          <w:p w:rsidR="00737F4C" w:rsidRDefault="00A43B37">
            <w:r>
              <w:t>array[string]</w:t>
            </w:r>
          </w:p>
        </w:tc>
        <w:tc>
          <w:tcPr>
            <w:tcW w:w="0" w:type="auto"/>
          </w:tcPr>
          <w:p w:rsidR="00737F4C" w:rsidRDefault="00A43B37">
            <w:r>
              <w:t>A list of resources the user has access to</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A description for this user</w:t>
            </w:r>
          </w:p>
        </w:tc>
      </w:tr>
      <w:tr w:rsidR="00737F4C" w:rsidTr="003A6005">
        <w:tc>
          <w:tcPr>
            <w:tcW w:w="0" w:type="auto"/>
          </w:tcPr>
          <w:p w:rsidR="00737F4C" w:rsidRDefault="00A43B37">
            <w:r>
              <w:t>firstname</w:t>
            </w:r>
          </w:p>
        </w:tc>
        <w:tc>
          <w:tcPr>
            <w:tcW w:w="0" w:type="auto"/>
          </w:tcPr>
          <w:p w:rsidR="00737F4C" w:rsidRDefault="00A43B37">
            <w:r>
              <w:t>string</w:t>
            </w:r>
          </w:p>
        </w:tc>
        <w:tc>
          <w:tcPr>
            <w:tcW w:w="0" w:type="auto"/>
          </w:tcPr>
          <w:p w:rsidR="00737F4C" w:rsidRDefault="00A43B37">
            <w:r>
              <w:t>The firstanme of the user</w:t>
            </w:r>
          </w:p>
        </w:tc>
      </w:tr>
      <w:tr w:rsidR="00737F4C" w:rsidTr="003A6005">
        <w:tc>
          <w:tcPr>
            <w:tcW w:w="0" w:type="auto"/>
          </w:tcPr>
          <w:p w:rsidR="00737F4C" w:rsidRDefault="00A43B37">
            <w:r>
              <w:t>lastname</w:t>
            </w:r>
          </w:p>
        </w:tc>
        <w:tc>
          <w:tcPr>
            <w:tcW w:w="0" w:type="auto"/>
          </w:tcPr>
          <w:p w:rsidR="00737F4C" w:rsidRDefault="00A43B37">
            <w:r>
              <w:t>string</w:t>
            </w:r>
          </w:p>
        </w:tc>
        <w:tc>
          <w:tcPr>
            <w:tcW w:w="0" w:type="auto"/>
          </w:tcPr>
          <w:p w:rsidR="00737F4C" w:rsidRDefault="00A43B37">
            <w:r>
              <w:t>The lastname of the user</w:t>
            </w:r>
          </w:p>
        </w:tc>
      </w:tr>
      <w:tr w:rsidR="00737F4C" w:rsidTr="003A6005">
        <w:tc>
          <w:tcPr>
            <w:tcW w:w="0" w:type="auto"/>
          </w:tcPr>
          <w:p w:rsidR="00737F4C" w:rsidRDefault="00A43B37">
            <w:r>
              <w:t>publickey</w:t>
            </w:r>
          </w:p>
        </w:tc>
        <w:tc>
          <w:tcPr>
            <w:tcW w:w="0" w:type="auto"/>
          </w:tcPr>
          <w:p w:rsidR="00737F4C" w:rsidRDefault="00A43B37">
            <w:r>
              <w:t>string</w:t>
            </w:r>
          </w:p>
        </w:tc>
        <w:tc>
          <w:tcPr>
            <w:tcW w:w="0" w:type="auto"/>
          </w:tcPr>
          <w:p w:rsidR="00737F4C" w:rsidRDefault="00A43B37">
            <w:r>
              <w:t>The lastname of the user</w:t>
            </w:r>
          </w:p>
        </w:tc>
      </w:tr>
      <w:tr w:rsidR="00737F4C" w:rsidTr="003A6005">
        <w:tc>
          <w:tcPr>
            <w:tcW w:w="0" w:type="auto"/>
          </w:tcPr>
          <w:p w:rsidR="00737F4C" w:rsidRDefault="00A43B37">
            <w:r>
              <w:t>email</w:t>
            </w:r>
          </w:p>
        </w:tc>
        <w:tc>
          <w:tcPr>
            <w:tcW w:w="0" w:type="auto"/>
          </w:tcPr>
          <w:p w:rsidR="00737F4C" w:rsidRDefault="00A43B37">
            <w:r>
              <w:t>string</w:t>
            </w:r>
          </w:p>
        </w:tc>
        <w:tc>
          <w:tcPr>
            <w:tcW w:w="0" w:type="auto"/>
          </w:tcPr>
          <w:p w:rsidR="00737F4C" w:rsidRDefault="00A43B37">
            <w:r>
              <w:t>The email of the user</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141" w:name="paths-1"/>
      <w:r>
        <w:t>Paths</w:t>
      </w:r>
      <w:bookmarkEnd w:id="141"/>
    </w:p>
    <w:p w:rsidR="00737F4C" w:rsidRDefault="00A43B37">
      <w:pPr>
        <w:pStyle w:val="Heading5"/>
      </w:pPr>
      <w:bookmarkStart w:id="142" w:name="cloudmeshuser"/>
      <w:r>
        <w:t>/cloudmesh/user</w:t>
      </w:r>
      <w:bookmarkEnd w:id="142"/>
    </w:p>
    <w:p w:rsidR="00737F4C" w:rsidRDefault="00A43B37">
      <w:pPr>
        <w:pStyle w:val="Heading6"/>
      </w:pPr>
      <w:bookmarkStart w:id="143" w:name="get-cloudmeshuser"/>
      <w:r>
        <w:t>GET /cloudmesh/user</w:t>
      </w:r>
      <w:bookmarkEnd w:id="143"/>
    </w:p>
    <w:p w:rsidR="00737F4C" w:rsidRDefault="00A43B37">
      <w:r>
        <w:t>Returns all user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77"/>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user information</w:t>
            </w:r>
          </w:p>
        </w:tc>
        <w:tc>
          <w:tcPr>
            <w:tcW w:w="0" w:type="auto"/>
          </w:tcPr>
          <w:p w:rsidR="00737F4C" w:rsidRDefault="00737F4C"/>
        </w:tc>
      </w:tr>
    </w:tbl>
    <w:p w:rsidR="00737F4C" w:rsidRDefault="00A43B37">
      <w:pPr>
        <w:pStyle w:val="Heading6"/>
      </w:pPr>
      <w:bookmarkStart w:id="144" w:name="put-cloudmeshuser"/>
      <w:r>
        <w:t>PUT /cloudmesh/user</w:t>
      </w:r>
      <w:bookmarkEnd w:id="144"/>
    </w:p>
    <w:p w:rsidR="00737F4C" w:rsidRDefault="00A43B37">
      <w:r>
        <w:t>Create</w:t>
      </w:r>
      <w:r w:rsidR="00F1534C">
        <w:t>s</w:t>
      </w:r>
      <w:r>
        <w:t xml:space="preserve"> a new us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20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user</w:t>
            </w:r>
          </w:p>
        </w:tc>
        <w:tc>
          <w:tcPr>
            <w:tcW w:w="0" w:type="auto"/>
          </w:tcPr>
          <w:p w:rsidR="00737F4C" w:rsidRDefault="00A43B37">
            <w:r>
              <w:t>body</w:t>
            </w:r>
          </w:p>
        </w:tc>
        <w:tc>
          <w:tcPr>
            <w:tcW w:w="0" w:type="auto"/>
          </w:tcPr>
          <w:p w:rsidR="00737F4C" w:rsidRDefault="00A43B37">
            <w:r>
              <w:t>The new user to create</w:t>
            </w:r>
          </w:p>
        </w:tc>
        <w:tc>
          <w:tcPr>
            <w:tcW w:w="0" w:type="auto"/>
          </w:tcPr>
          <w:p w:rsidR="00737F4C" w:rsidRDefault="00A43B37">
            <w:r>
              <w:t>False</w:t>
            </w:r>
          </w:p>
        </w:tc>
        <w:tc>
          <w:tcPr>
            <w:tcW w:w="0" w:type="auto"/>
          </w:tcPr>
          <w:p w:rsidR="00737F4C" w:rsidRDefault="00BA3A67">
            <w:hyperlink w:anchor="user">
              <w:r w:rsidR="00A43B37">
                <w:rPr>
                  <w:rStyle w:val="Hyperlink"/>
                </w:rPr>
                <w:t>User</w:t>
              </w:r>
            </w:hyperlink>
          </w:p>
        </w:tc>
      </w:tr>
    </w:tbl>
    <w:p w:rsidR="00737F4C" w:rsidRDefault="00A43B37">
      <w:pPr>
        <w:pStyle w:val="Heading5"/>
      </w:pPr>
      <w:bookmarkStart w:id="145" w:name="cloudmeshusername"/>
      <w:r>
        <w:lastRenderedPageBreak/>
        <w:t>/cloudmesh/user/{name}</w:t>
      </w:r>
      <w:bookmarkEnd w:id="145"/>
    </w:p>
    <w:p w:rsidR="00737F4C" w:rsidRDefault="00A43B37">
      <w:pPr>
        <w:pStyle w:val="Heading6"/>
      </w:pPr>
      <w:bookmarkStart w:id="146" w:name="get-cloudmeshusername"/>
      <w:r>
        <w:t>GET /cloudmesh/user/{name}</w:t>
      </w:r>
      <w:bookmarkEnd w:id="146"/>
    </w:p>
    <w:p w:rsidR="00737F4C" w:rsidRDefault="00A43B37">
      <w:r>
        <w:t>Returns the user of a user while looking it up with the user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77"/>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user information</w:t>
            </w:r>
          </w:p>
        </w:tc>
        <w:tc>
          <w:tcPr>
            <w:tcW w:w="0" w:type="auto"/>
          </w:tcPr>
          <w:p w:rsidR="00737F4C" w:rsidRDefault="00BA3A67">
            <w:hyperlink w:anchor="user">
              <w:r w:rsidR="00A43B37">
                <w:rPr>
                  <w:rStyle w:val="Hyperlink"/>
                </w:rPr>
                <w:t>User</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1676"/>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user</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147" w:name="user.yaml"/>
      <w:proofErr w:type="gramStart"/>
      <w:r>
        <w:t>user.yaml</w:t>
      </w:r>
      <w:bookmarkEnd w:id="147"/>
      <w:proofErr w:type="gramEnd"/>
    </w:p>
    <w:p w:rsidR="00737F4C" w:rsidRDefault="00A43B37">
      <w:pPr>
        <w:pStyle w:val="SourceCode"/>
      </w:pPr>
      <w:r>
        <w:t>---</w:t>
      </w:r>
      <w:r>
        <w:br/>
        <w:t>swagger: "2.0"</w:t>
      </w:r>
      <w:r>
        <w:br/>
        <w:t>info:</w:t>
      </w:r>
      <w:r>
        <w:br/>
        <w:t xml:space="preserve">  version: 3.1.1</w:t>
      </w:r>
      <w:r>
        <w:br/>
        <w:t xml:space="preserve">  x-status: defined</w:t>
      </w:r>
      <w:r>
        <w:br/>
        <w:t xml:space="preserve">  x-date: 02-15-2019</w:t>
      </w:r>
      <w:r>
        <w:br/>
        <w:t xml:space="preserve">  title: User</w:t>
      </w:r>
      <w:r>
        <w:br/>
        <w:t xml:space="preserve">  description: |-</w:t>
      </w:r>
      <w:r>
        <w:br/>
        <w:t xml:space="preserve">  </w:t>
      </w:r>
      <w:r>
        <w:br/>
        <w:t xml:space="preserve">    Services need to specify which users have access to them. User</w:t>
      </w:r>
      <w:r>
        <w:br/>
        <w:t xml:space="preserve">    information can be reused in other services. Users are useful to</w:t>
      </w:r>
      <w:r>
        <w:br/>
        <w:t xml:space="preserve">    create a virtual organization that depends on user data.  Users can</w:t>
      </w:r>
      <w:r>
        <w:br/>
        <w:t xml:space="preserve">    be added, removed, and listed. A group associated with the user can be used</w:t>
      </w:r>
      <w:r>
        <w:br/>
        <w:t xml:space="preserve">    to augment users to be part of one or more groups.  A number of</w:t>
      </w:r>
      <w:r>
        <w:br/>
        <w:t xml:space="preserve">    roles can identify a specific role of a user.</w:t>
      </w:r>
      <w:r>
        <w:br/>
        <w:t xml:space="preserve">    </w:t>
      </w:r>
      <w:r>
        <w:br/>
        <w:t xml:space="preserve">    Terminology</w:t>
      </w:r>
      <w:r>
        <w:br/>
      </w:r>
      <w:r>
        <w:br/>
        <w:t xml:space="preserve">    * *Group*: A user can be part of a Group</w:t>
      </w:r>
      <w:r>
        <w:br/>
        <w:t xml:space="preserve">    * *Role*: A user can have a role within that Group</w:t>
      </w:r>
      <w:r>
        <w:br/>
      </w:r>
      <w:r>
        <w:br/>
      </w:r>
      <w:r>
        <w:br/>
        <w:t xml:space="preserve">  termsOfService: https://github.com/cloudmesh-community/nist/blob/master/LICENSE.txt</w:t>
      </w:r>
      <w:r>
        <w:br/>
        <w:t xml:space="preserve">  contact:</w:t>
      </w:r>
      <w:r>
        <w:br/>
        <w:t xml:space="preserve">    name: Cloudmesh User</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user:</w:t>
      </w:r>
      <w:r>
        <w:br/>
        <w:t xml:space="preserve">    get:</w:t>
      </w:r>
      <w:r>
        <w:br/>
        <w:t xml:space="preserve">      tags:</w:t>
      </w:r>
      <w:r>
        <w:br/>
        <w:t xml:space="preserve">        - User</w:t>
      </w:r>
      <w:r>
        <w:br/>
        <w:t xml:space="preserve">      summary: Returns all users</w:t>
      </w:r>
      <w:r>
        <w:br/>
        <w:t xml:space="preserve">      description: Returns all users      </w:t>
      </w:r>
      <w:r>
        <w:br/>
        <w:t xml:space="preserve">      operationId: cloudmesh.user.get</w:t>
      </w:r>
      <w:r>
        <w:br/>
        <w:t xml:space="preserve">      produces:</w:t>
      </w:r>
      <w:r>
        <w:br/>
        <w:t xml:space="preserve">        - application/json</w:t>
      </w:r>
      <w:r>
        <w:br/>
        <w:t xml:space="preserve">      responses:</w:t>
      </w:r>
      <w:r>
        <w:br/>
        <w:t xml:space="preserve">        200:</w:t>
      </w:r>
      <w:r>
        <w:br/>
      </w:r>
      <w:r>
        <w:lastRenderedPageBreak/>
        <w:t xml:space="preserve">          description: user information</w:t>
      </w:r>
      <w:r>
        <w:br/>
        <w:t xml:space="preserve">          schema:</w:t>
      </w:r>
      <w:r>
        <w:br/>
        <w:t xml:space="preserve">            type: array</w:t>
      </w:r>
      <w:r>
        <w:br/>
        <w:t xml:space="preserve">            items:</w:t>
      </w:r>
      <w:r>
        <w:br/>
        <w:t xml:space="preserve">              $ref: '#/definitions/User'</w:t>
      </w:r>
      <w:r>
        <w:br/>
        <w:t xml:space="preserve">    put:</w:t>
      </w:r>
      <w:r>
        <w:br/>
        <w:t xml:space="preserve">      tags:</w:t>
      </w:r>
      <w:r>
        <w:br/>
        <w:t xml:space="preserve">        - User</w:t>
      </w:r>
      <w:r>
        <w:br/>
        <w:t xml:space="preserve">      summary: Create a new user</w:t>
      </w:r>
      <w:r>
        <w:br/>
        <w:t xml:space="preserve">      description: Create a new user</w:t>
      </w:r>
      <w:r>
        <w:br/>
        <w:t xml:space="preserve">      operationId: cloudmesh.user.put</w:t>
      </w:r>
      <w:r>
        <w:br/>
        <w:t xml:space="preserve">      parameters:</w:t>
      </w:r>
      <w:r>
        <w:br/>
        <w:t xml:space="preserve">        - in: body</w:t>
      </w:r>
      <w:r>
        <w:br/>
        <w:t xml:space="preserve">          name: user</w:t>
      </w:r>
      <w:r>
        <w:br/>
        <w:t xml:space="preserve">          description: The new user to create</w:t>
      </w:r>
      <w:r>
        <w:br/>
        <w:t xml:space="preserve">          schema:</w:t>
      </w:r>
      <w:r>
        <w:br/>
        <w:t xml:space="preserve">            $ref: '#/definitions/User'</w:t>
      </w:r>
      <w:r>
        <w:br/>
        <w:t xml:space="preserve">      responses:</w:t>
      </w:r>
      <w:r>
        <w:br/>
        <w:t xml:space="preserve">        201:</w:t>
      </w:r>
      <w:r>
        <w:br/>
        <w:t xml:space="preserve">          description: Created</w:t>
      </w:r>
      <w:r>
        <w:br/>
        <w:t xml:space="preserve">  /cloudmesh/user/{name}:</w:t>
      </w:r>
      <w:r>
        <w:br/>
        <w:t xml:space="preserve">    get:</w:t>
      </w:r>
      <w:r>
        <w:br/>
        <w:t xml:space="preserve">      tags:</w:t>
      </w:r>
      <w:r>
        <w:br/>
        <w:t xml:space="preserve">        - User</w:t>
      </w:r>
      <w:r>
        <w:br/>
        <w:t xml:space="preserve">      summary: Returns the user of a user while looking it up with the username</w:t>
      </w:r>
      <w:r>
        <w:br/>
        <w:t xml:space="preserve">      description: Returns the user of a user while looking it up with the username</w:t>
      </w:r>
      <w:r>
        <w:br/>
        <w:t xml:space="preserve">      operationId: cloudmesh.user.get_by_name</w:t>
      </w:r>
      <w:r>
        <w:br/>
        <w:t xml:space="preserve">      parameters:</w:t>
      </w:r>
      <w:r>
        <w:br/>
        <w:t xml:space="preserve">        - name: name</w:t>
      </w:r>
      <w:r>
        <w:br/>
        <w:t xml:space="preserve">          description: name of the user</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user information</w:t>
      </w:r>
      <w:r>
        <w:br/>
        <w:t xml:space="preserve">          schema:</w:t>
      </w:r>
      <w:r>
        <w:br/>
        <w:t xml:space="preserve">            $ref: '#/definitions/User'</w:t>
      </w:r>
      <w:r>
        <w:br/>
        <w:t>definitions:</w:t>
      </w:r>
      <w:r>
        <w:br/>
        <w:t xml:space="preserve">  User:</w:t>
      </w:r>
      <w:r>
        <w:br/>
        <w:t xml:space="preserve">    type: object</w:t>
      </w:r>
      <w:r>
        <w:br/>
        <w:t xml:space="preserve">    properties:</w:t>
      </w:r>
      <w:r>
        <w:br/>
        <w:t xml:space="preserve">      uuid:</w:t>
      </w:r>
      <w:r>
        <w:br/>
        <w:t xml:space="preserve">        type: string</w:t>
      </w:r>
      <w:r>
        <w:br/>
        <w:t xml:space="preserve">        description: A unique id for the user</w:t>
      </w:r>
      <w:r>
        <w:br/>
        <w:t xml:space="preserve">      username:</w:t>
      </w:r>
      <w:r>
        <w:br/>
        <w:t xml:space="preserve">        type: string</w:t>
      </w:r>
      <w:r>
        <w:br/>
        <w:t xml:space="preserve">        description: The unique username associated with the user</w:t>
      </w:r>
      <w:r>
        <w:br/>
        <w:t xml:space="preserve">      group:</w:t>
      </w:r>
      <w:r>
        <w:br/>
        <w:t xml:space="preserve">        type: array</w:t>
      </w:r>
      <w:r>
        <w:br/>
        <w:t xml:space="preserve">        description: A list of groups that are associated to the user</w:t>
      </w:r>
      <w:r>
        <w:br/>
        <w:t xml:space="preserve">        items:</w:t>
      </w:r>
      <w:r>
        <w:br/>
        <w:t xml:space="preserve">          type: string</w:t>
      </w:r>
      <w:r>
        <w:br/>
        <w:t xml:space="preserve">      role:</w:t>
      </w:r>
      <w:r>
        <w:br/>
        <w:t xml:space="preserve">        type: array</w:t>
      </w:r>
      <w:r>
        <w:br/>
        <w:t xml:space="preserve">        description: A list of groups that are associated to the user</w:t>
      </w:r>
      <w:r>
        <w:br/>
        <w:t xml:space="preserve">        items:</w:t>
      </w:r>
      <w:r>
        <w:br/>
        <w:t xml:space="preserve">          type: string</w:t>
      </w:r>
      <w:r>
        <w:br/>
        <w:t xml:space="preserve">      resource:</w:t>
      </w:r>
      <w:r>
        <w:br/>
        <w:t xml:space="preserve">        type: array</w:t>
      </w:r>
      <w:r>
        <w:br/>
        <w:t xml:space="preserve">        description: A list of resources the user has access to</w:t>
      </w:r>
      <w:r>
        <w:br/>
        <w:t xml:space="preserve">        items:</w:t>
      </w:r>
      <w:r>
        <w:br/>
        <w:t xml:space="preserve">          type: string</w:t>
      </w:r>
      <w:r>
        <w:br/>
        <w:t xml:space="preserve">      description:</w:t>
      </w:r>
      <w:r>
        <w:br/>
        <w:t xml:space="preserve">        type: string</w:t>
      </w:r>
      <w:r>
        <w:br/>
        <w:t xml:space="preserve">        description: A description for this user</w:t>
      </w:r>
      <w:r>
        <w:br/>
        <w:t xml:space="preserve">      firstname:</w:t>
      </w:r>
      <w:r>
        <w:br/>
      </w:r>
      <w:r>
        <w:lastRenderedPageBreak/>
        <w:t xml:space="preserve">        type: string</w:t>
      </w:r>
      <w:r>
        <w:br/>
        <w:t xml:space="preserve">        description: The firstanme of the user</w:t>
      </w:r>
      <w:r>
        <w:br/>
        <w:t xml:space="preserve">      lastname:</w:t>
      </w:r>
      <w:r>
        <w:br/>
        <w:t xml:space="preserve">        type: string</w:t>
      </w:r>
      <w:r>
        <w:br/>
        <w:t xml:space="preserve">        description: The lastname of the user </w:t>
      </w:r>
      <w:r>
        <w:br/>
        <w:t xml:space="preserve">      publickey:</w:t>
      </w:r>
      <w:r>
        <w:br/>
        <w:t xml:space="preserve">        type: string</w:t>
      </w:r>
      <w:r>
        <w:br/>
        <w:t xml:space="preserve">        description: The lastname of the user</w:t>
      </w:r>
      <w:r>
        <w:br/>
        <w:t xml:space="preserve">      email:</w:t>
      </w:r>
      <w:r>
        <w:br/>
        <w:t xml:space="preserve">        type: string</w:t>
      </w:r>
      <w:r>
        <w:br/>
        <w:t xml:space="preserve">        description: The email of the user</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148" w:name="publickeystore"/>
      <w:bookmarkStart w:id="149" w:name="_Toc1569571"/>
      <w:bookmarkStart w:id="150" w:name="_Toc1641021"/>
      <w:r>
        <w:t>PublicKeyStore</w:t>
      </w:r>
      <w:bookmarkEnd w:id="148"/>
      <w:bookmarkEnd w:id="149"/>
      <w:bookmarkEnd w:id="150"/>
    </w:p>
    <w:p w:rsidR="00737F4C" w:rsidRDefault="00A43B37">
      <w:r>
        <w:t>Many services and frameworks use Secure Shell (SSH) keys to authenticate. This service allows the convenient storage of the public keys.</w:t>
      </w:r>
    </w:p>
    <w:p w:rsidR="00737F4C" w:rsidRDefault="00A43B37">
      <w:pPr>
        <w:pStyle w:val="Heading4"/>
      </w:pPr>
      <w:bookmarkStart w:id="151" w:name="properties-publickey"/>
      <w:r>
        <w:t>Properties PublicKey</w:t>
      </w:r>
      <w:bookmarkEnd w:id="151"/>
    </w:p>
    <w:tbl>
      <w:tblPr>
        <w:tblStyle w:val="BDSpecTables"/>
        <w:tblW w:w="4870" w:type="pct"/>
        <w:tblLook w:val="07E0" w:firstRow="1" w:lastRow="1" w:firstColumn="1" w:lastColumn="1" w:noHBand="1" w:noVBand="1"/>
      </w:tblPr>
      <w:tblGrid>
        <w:gridCol w:w="1247"/>
        <w:gridCol w:w="773"/>
        <w:gridCol w:w="709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public key</w:t>
            </w:r>
          </w:p>
        </w:tc>
      </w:tr>
      <w:tr w:rsidR="00737F4C" w:rsidTr="003A6005">
        <w:tc>
          <w:tcPr>
            <w:tcW w:w="0" w:type="auto"/>
          </w:tcPr>
          <w:p w:rsidR="00737F4C" w:rsidRDefault="00A43B37">
            <w:r>
              <w:t>value</w:t>
            </w:r>
          </w:p>
        </w:tc>
        <w:tc>
          <w:tcPr>
            <w:tcW w:w="0" w:type="auto"/>
          </w:tcPr>
          <w:p w:rsidR="00737F4C" w:rsidRDefault="00A43B37">
            <w:r>
              <w:t>string</w:t>
            </w:r>
          </w:p>
        </w:tc>
        <w:tc>
          <w:tcPr>
            <w:tcW w:w="0" w:type="auto"/>
          </w:tcPr>
          <w:p w:rsidR="00737F4C" w:rsidRDefault="00A43B37">
            <w:r>
              <w:t>The value of the public key</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The key kind such as rsa, dsa</w:t>
            </w:r>
          </w:p>
        </w:tc>
      </w:tr>
      <w:tr w:rsidR="00737F4C" w:rsidTr="003A6005">
        <w:tc>
          <w:tcPr>
            <w:tcW w:w="0" w:type="auto"/>
          </w:tcPr>
          <w:p w:rsidR="00737F4C" w:rsidRDefault="00A43B37">
            <w:r>
              <w:t>group</w:t>
            </w:r>
          </w:p>
        </w:tc>
        <w:tc>
          <w:tcPr>
            <w:tcW w:w="0" w:type="auto"/>
          </w:tcPr>
          <w:p w:rsidR="00737F4C" w:rsidRDefault="00A43B37">
            <w:r>
              <w:t>string</w:t>
            </w:r>
          </w:p>
        </w:tc>
        <w:tc>
          <w:tcPr>
            <w:tcW w:w="0" w:type="auto"/>
          </w:tcPr>
          <w:p w:rsidR="00737F4C" w:rsidRDefault="00A43B37">
            <w:r>
              <w:t>An optional group name allowing to group keys to create custom groups</w:t>
            </w:r>
          </w:p>
        </w:tc>
      </w:tr>
      <w:tr w:rsidR="00737F4C" w:rsidTr="003A6005">
        <w:tc>
          <w:tcPr>
            <w:tcW w:w="0" w:type="auto"/>
          </w:tcPr>
          <w:p w:rsidR="00737F4C" w:rsidRDefault="00A43B37">
            <w:r>
              <w:t>comment</w:t>
            </w:r>
          </w:p>
        </w:tc>
        <w:tc>
          <w:tcPr>
            <w:tcW w:w="0" w:type="auto"/>
          </w:tcPr>
          <w:p w:rsidR="00737F4C" w:rsidRDefault="00A43B37">
            <w:r>
              <w:t>string</w:t>
            </w:r>
          </w:p>
        </w:tc>
        <w:tc>
          <w:tcPr>
            <w:tcW w:w="0" w:type="auto"/>
          </w:tcPr>
          <w:p w:rsidR="00737F4C" w:rsidRDefault="00A43B37">
            <w:r>
              <w:t>A comment for the public key</w:t>
            </w:r>
          </w:p>
        </w:tc>
      </w:tr>
      <w:tr w:rsidR="00737F4C" w:rsidTr="003A6005">
        <w:tc>
          <w:tcPr>
            <w:tcW w:w="0" w:type="auto"/>
          </w:tcPr>
          <w:p w:rsidR="00737F4C" w:rsidRDefault="00A43B37">
            <w:r>
              <w:t>uri</w:t>
            </w:r>
          </w:p>
        </w:tc>
        <w:tc>
          <w:tcPr>
            <w:tcW w:w="0" w:type="auto"/>
          </w:tcPr>
          <w:p w:rsidR="00737F4C" w:rsidRDefault="00A43B37">
            <w:r>
              <w:t>string</w:t>
            </w:r>
          </w:p>
        </w:tc>
        <w:tc>
          <w:tcPr>
            <w:tcW w:w="0" w:type="auto"/>
          </w:tcPr>
          <w:p w:rsidR="00737F4C" w:rsidRDefault="00A43B37">
            <w:r>
              <w:t>The uri of the public key if any</w:t>
            </w:r>
          </w:p>
        </w:tc>
      </w:tr>
      <w:tr w:rsidR="00737F4C" w:rsidTr="003A6005">
        <w:tc>
          <w:tcPr>
            <w:tcW w:w="0" w:type="auto"/>
          </w:tcPr>
          <w:p w:rsidR="00737F4C" w:rsidRDefault="00A43B37">
            <w:r>
              <w:t>fingerprint</w:t>
            </w:r>
          </w:p>
        </w:tc>
        <w:tc>
          <w:tcPr>
            <w:tcW w:w="0" w:type="auto"/>
          </w:tcPr>
          <w:p w:rsidR="00737F4C" w:rsidRDefault="00A43B37">
            <w:r>
              <w:t>string</w:t>
            </w:r>
          </w:p>
        </w:tc>
        <w:tc>
          <w:tcPr>
            <w:tcW w:w="0" w:type="auto"/>
          </w:tcPr>
          <w:p w:rsidR="00737F4C" w:rsidRDefault="00A43B37">
            <w:r>
              <w:t>The fingerprint of the public key</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152" w:name="paths-2"/>
      <w:r>
        <w:t>Paths</w:t>
      </w:r>
      <w:bookmarkEnd w:id="152"/>
    </w:p>
    <w:p w:rsidR="00737F4C" w:rsidRDefault="00A43B37">
      <w:pPr>
        <w:pStyle w:val="Heading5"/>
      </w:pPr>
      <w:bookmarkStart w:id="153" w:name="cloudmeshpublickeystore"/>
      <w:r>
        <w:t>/cloudmesh/publickeystore</w:t>
      </w:r>
      <w:bookmarkEnd w:id="153"/>
    </w:p>
    <w:p w:rsidR="00737F4C" w:rsidRDefault="00A43B37">
      <w:pPr>
        <w:pStyle w:val="Heading6"/>
      </w:pPr>
      <w:bookmarkStart w:id="154" w:name="get-cloudmeshpublickeystore"/>
      <w:r>
        <w:t>GET /cloudmesh/publickeystore</w:t>
      </w:r>
      <w:bookmarkEnd w:id="154"/>
    </w:p>
    <w:p w:rsidR="00737F4C" w:rsidRDefault="00A43B37">
      <w:r>
        <w:t>Returns all public key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2233"/>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public key information</w:t>
            </w:r>
          </w:p>
        </w:tc>
        <w:tc>
          <w:tcPr>
            <w:tcW w:w="0" w:type="auto"/>
          </w:tcPr>
          <w:p w:rsidR="00737F4C" w:rsidRDefault="00737F4C"/>
        </w:tc>
      </w:tr>
    </w:tbl>
    <w:p w:rsidR="00737F4C" w:rsidRDefault="00A43B37">
      <w:pPr>
        <w:pStyle w:val="Heading6"/>
      </w:pPr>
      <w:bookmarkStart w:id="155" w:name="put-cloudmeshpublickeystore"/>
      <w:r>
        <w:t>PUT /cloudmesh/publickeystore</w:t>
      </w:r>
      <w:bookmarkEnd w:id="155"/>
    </w:p>
    <w:p w:rsidR="00737F4C" w:rsidRDefault="00A43B37">
      <w:r>
        <w:t>Put a new public key into the public key stor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lastRenderedPageBreak/>
        <w:t>Parameters</w:t>
      </w:r>
    </w:p>
    <w:tbl>
      <w:tblPr>
        <w:tblStyle w:val="BDSpecTables"/>
        <w:tblW w:w="0" w:type="pct"/>
        <w:tblLook w:val="07E0" w:firstRow="1" w:lastRow="1" w:firstColumn="1" w:lastColumn="1" w:noHBand="1" w:noVBand="1"/>
      </w:tblPr>
      <w:tblGrid>
        <w:gridCol w:w="1084"/>
        <w:gridCol w:w="1213"/>
        <w:gridCol w:w="2886"/>
        <w:gridCol w:w="1096"/>
        <w:gridCol w:w="114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publickey</w:t>
            </w:r>
          </w:p>
        </w:tc>
        <w:tc>
          <w:tcPr>
            <w:tcW w:w="0" w:type="auto"/>
          </w:tcPr>
          <w:p w:rsidR="00737F4C" w:rsidRDefault="00A43B37">
            <w:r>
              <w:t>body</w:t>
            </w:r>
          </w:p>
        </w:tc>
        <w:tc>
          <w:tcPr>
            <w:tcW w:w="0" w:type="auto"/>
          </w:tcPr>
          <w:p w:rsidR="00737F4C" w:rsidRDefault="00A43B37">
            <w:r>
              <w:t>The public key to be uploaded</w:t>
            </w:r>
          </w:p>
        </w:tc>
        <w:tc>
          <w:tcPr>
            <w:tcW w:w="0" w:type="auto"/>
          </w:tcPr>
          <w:p w:rsidR="00737F4C" w:rsidRDefault="00A43B37">
            <w:r>
              <w:t>False</w:t>
            </w:r>
          </w:p>
        </w:tc>
        <w:tc>
          <w:tcPr>
            <w:tcW w:w="0" w:type="auto"/>
          </w:tcPr>
          <w:p w:rsidR="00737F4C" w:rsidRDefault="00BA3A67">
            <w:hyperlink w:anchor="publickey">
              <w:r w:rsidR="00A43B37">
                <w:rPr>
                  <w:rStyle w:val="Hyperlink"/>
                </w:rPr>
                <w:t>PublicKey</w:t>
              </w:r>
            </w:hyperlink>
          </w:p>
        </w:tc>
      </w:tr>
    </w:tbl>
    <w:p w:rsidR="00737F4C" w:rsidRDefault="00A43B37">
      <w:pPr>
        <w:pStyle w:val="Heading5"/>
      </w:pPr>
      <w:bookmarkStart w:id="156" w:name="cloudmeshpublickeystorename"/>
      <w:r>
        <w:t>/cloudmesh/publickeystore/{name}</w:t>
      </w:r>
      <w:bookmarkEnd w:id="156"/>
    </w:p>
    <w:p w:rsidR="00737F4C" w:rsidRDefault="00A43B37">
      <w:pPr>
        <w:pStyle w:val="Heading6"/>
      </w:pPr>
      <w:bookmarkStart w:id="157" w:name="get-cloudmeshpublickeystorename"/>
      <w:r>
        <w:t>GET /cloudmesh/publickeystore/{name}</w:t>
      </w:r>
      <w:bookmarkEnd w:id="157"/>
    </w:p>
    <w:p w:rsidR="00737F4C" w:rsidRDefault="00A43B37">
      <w:r>
        <w:t>Returns a public key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2233"/>
        <w:gridCol w:w="114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public key information</w:t>
            </w:r>
          </w:p>
        </w:tc>
        <w:tc>
          <w:tcPr>
            <w:tcW w:w="0" w:type="auto"/>
          </w:tcPr>
          <w:p w:rsidR="00737F4C" w:rsidRDefault="00BA3A67">
            <w:hyperlink w:anchor="publickey">
              <w:r w:rsidR="00A43B37">
                <w:rPr>
                  <w:rStyle w:val="Hyperlink"/>
                </w:rPr>
                <w:t>PublicKey</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630"/>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The name of the public key</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158" w:name="publickeystore.yaml"/>
      <w:proofErr w:type="gramStart"/>
      <w:r>
        <w:t>publickeystore.yaml</w:t>
      </w:r>
      <w:bookmarkEnd w:id="158"/>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Key</w:t>
      </w:r>
      <w:r>
        <w:br/>
        <w:t xml:space="preserve">  description: |-</w:t>
      </w:r>
      <w:r>
        <w:br/>
        <w:t xml:space="preserve">  </w:t>
      </w:r>
      <w:r>
        <w:br/>
        <w:t xml:space="preserve">    Many services and frameworks use Secure Shell (SSH) keys to</w:t>
      </w:r>
      <w:r>
        <w:br/>
        <w:t xml:space="preserve">    authenticate. This service allows the convenient storage of the</w:t>
      </w:r>
      <w:r>
        <w:br/>
        <w:t xml:space="preserve">    public keys.</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publickeystore:</w:t>
      </w:r>
      <w:r>
        <w:br/>
        <w:t xml:space="preserve">    get:</w:t>
      </w:r>
      <w:r>
        <w:br/>
        <w:t xml:space="preserve">      tags:</w:t>
      </w:r>
      <w:r>
        <w:br/>
        <w:t xml:space="preserve">        - Publickeystore</w:t>
      </w:r>
      <w:r>
        <w:br/>
        <w:t xml:space="preserve">      summary: Returns all public keys</w:t>
      </w:r>
      <w:r>
        <w:br/>
        <w:t xml:space="preserve">      description: Returns all public keys</w:t>
      </w:r>
      <w:r>
        <w:br/>
        <w:t xml:space="preserve">      operationId: cloudmesh.publickeystore.get</w:t>
      </w:r>
      <w:r>
        <w:br/>
        <w:t xml:space="preserve">      produces:</w:t>
      </w:r>
      <w:r>
        <w:br/>
        <w:t xml:space="preserve">        - application/json</w:t>
      </w:r>
      <w:r>
        <w:br/>
        <w:t xml:space="preserve">      responses:</w:t>
      </w:r>
      <w:r>
        <w:br/>
        <w:t xml:space="preserve">        '200':</w:t>
      </w:r>
      <w:r>
        <w:br/>
        <w:t xml:space="preserve">          description: public key information</w:t>
      </w:r>
      <w:r>
        <w:br/>
        <w:t xml:space="preserve">          schema:</w:t>
      </w:r>
      <w:r>
        <w:br/>
        <w:t xml:space="preserve">            type: array</w:t>
      </w:r>
      <w:r>
        <w:br/>
      </w:r>
      <w:r>
        <w:lastRenderedPageBreak/>
        <w:t xml:space="preserve">            items:</w:t>
      </w:r>
      <w:r>
        <w:br/>
        <w:t xml:space="preserve">              $ref: '#/definitions/PublicKey'</w:t>
      </w:r>
      <w:r>
        <w:br/>
        <w:t xml:space="preserve">    put:</w:t>
      </w:r>
      <w:r>
        <w:br/>
        <w:t xml:space="preserve">      tags:</w:t>
      </w:r>
      <w:r>
        <w:br/>
        <w:t xml:space="preserve">        - Publickeystore</w:t>
      </w:r>
      <w:r>
        <w:br/>
        <w:t xml:space="preserve">      summary: Put a new public key into the public key store</w:t>
      </w:r>
      <w:r>
        <w:br/>
        <w:t xml:space="preserve">      description: Put a new public key into the public key store</w:t>
      </w:r>
      <w:r>
        <w:br/>
        <w:t xml:space="preserve">      operationId: cloudmesh.publickeystore.put</w:t>
      </w:r>
      <w:r>
        <w:br/>
        <w:t xml:space="preserve">      parameters:</w:t>
      </w:r>
      <w:r>
        <w:br/>
        <w:t xml:space="preserve">        - in: body</w:t>
      </w:r>
      <w:r>
        <w:br/>
        <w:t xml:space="preserve">          name: publickey</w:t>
      </w:r>
      <w:r>
        <w:br/>
        <w:t xml:space="preserve">          description: The public key to be uploaded</w:t>
      </w:r>
      <w:r>
        <w:br/>
        <w:t xml:space="preserve">          schema:</w:t>
      </w:r>
      <w:r>
        <w:br/>
        <w:t xml:space="preserve">            $ref: '#/definitions/PublicKey'</w:t>
      </w:r>
      <w:r>
        <w:br/>
        <w:t xml:space="preserve">      responses:</w:t>
      </w:r>
      <w:r>
        <w:br/>
        <w:t xml:space="preserve">        '201':</w:t>
      </w:r>
      <w:r>
        <w:br/>
        <w:t xml:space="preserve">          description: Created</w:t>
      </w:r>
      <w:r>
        <w:br/>
        <w:t xml:space="preserve">  '/cloudmesh/publickeystore/{name}':</w:t>
      </w:r>
      <w:r>
        <w:br/>
        <w:t xml:space="preserve">    get:</w:t>
      </w:r>
      <w:r>
        <w:br/>
        <w:t xml:space="preserve">      tags:</w:t>
      </w:r>
      <w:r>
        <w:br/>
        <w:t xml:space="preserve">        - Publickeystore</w:t>
      </w:r>
      <w:r>
        <w:br/>
        <w:t xml:space="preserve">      summary: Returns a public key by name</w:t>
      </w:r>
      <w:r>
        <w:br/>
        <w:t xml:space="preserve">      description: Returns a public key by name</w:t>
      </w:r>
      <w:r>
        <w:br/>
        <w:t xml:space="preserve">      operationId: cloudmesh.publickeystore.get_by_name</w:t>
      </w:r>
      <w:r>
        <w:br/>
        <w:t xml:space="preserve">      parameters:</w:t>
      </w:r>
      <w:r>
        <w:br/>
        <w:t xml:space="preserve">        - name: name</w:t>
      </w:r>
      <w:r>
        <w:br/>
        <w:t xml:space="preserve">          in: path</w:t>
      </w:r>
      <w:r>
        <w:br/>
        <w:t xml:space="preserve">          required: true</w:t>
      </w:r>
      <w:r>
        <w:br/>
        <w:t xml:space="preserve">          type: string</w:t>
      </w:r>
      <w:r>
        <w:br/>
        <w:t xml:space="preserve">          description: The name of the public key</w:t>
      </w:r>
      <w:r>
        <w:br/>
        <w:t xml:space="preserve">      produces:</w:t>
      </w:r>
      <w:r>
        <w:br/>
        <w:t xml:space="preserve">        - application/json</w:t>
      </w:r>
      <w:r>
        <w:br/>
        <w:t xml:space="preserve">      responses:</w:t>
      </w:r>
      <w:r>
        <w:br/>
        <w:t xml:space="preserve">        '200':</w:t>
      </w:r>
      <w:r>
        <w:br/>
        <w:t xml:space="preserve">          description: public key information</w:t>
      </w:r>
      <w:r>
        <w:br/>
        <w:t xml:space="preserve">          schema:</w:t>
      </w:r>
      <w:r>
        <w:br/>
        <w:t xml:space="preserve">            $ref: '#/definitions/PublicKey'</w:t>
      </w:r>
      <w:r>
        <w:br/>
        <w:t>definitions:</w:t>
      </w:r>
      <w:r>
        <w:br/>
        <w:t xml:space="preserve">  PublicKey:</w:t>
      </w:r>
      <w:r>
        <w:br/>
        <w:t xml:space="preserve">    type: object</w:t>
      </w:r>
      <w:r>
        <w:br/>
        <w:t xml:space="preserve">    description: the public key</w:t>
      </w:r>
      <w:r>
        <w:br/>
        <w:t xml:space="preserve">    properties:</w:t>
      </w:r>
      <w:r>
        <w:br/>
        <w:t xml:space="preserve">      name:</w:t>
      </w:r>
      <w:r>
        <w:br/>
        <w:t xml:space="preserve">        type: string</w:t>
      </w:r>
      <w:r>
        <w:br/>
        <w:t xml:space="preserve">        description: The name of the public key</w:t>
      </w:r>
      <w:r>
        <w:br/>
        <w:t xml:space="preserve">      value:</w:t>
      </w:r>
      <w:r>
        <w:br/>
        <w:t xml:space="preserve">        type: string</w:t>
      </w:r>
      <w:r>
        <w:br/>
        <w:t xml:space="preserve">        description: The value of the public key</w:t>
      </w:r>
      <w:r>
        <w:br/>
        <w:t xml:space="preserve">      kind:</w:t>
      </w:r>
      <w:r>
        <w:br/>
        <w:t xml:space="preserve">        type: string</w:t>
      </w:r>
      <w:r>
        <w:br/>
        <w:t xml:space="preserve">        description: The key kind such as rsa, dsa</w:t>
      </w:r>
      <w:r>
        <w:br/>
        <w:t xml:space="preserve">      group:</w:t>
      </w:r>
      <w:r>
        <w:br/>
        <w:t xml:space="preserve">        type: string</w:t>
      </w:r>
      <w:r>
        <w:br/>
        <w:t xml:space="preserve">        description: An optional group name allowing to group keys to create</w:t>
      </w:r>
      <w:r>
        <w:br/>
        <w:t xml:space="preserve">                     custom groups</w:t>
      </w:r>
      <w:r>
        <w:br/>
        <w:t xml:space="preserve">      comment:</w:t>
      </w:r>
      <w:r>
        <w:br/>
        <w:t xml:space="preserve">        type: string</w:t>
      </w:r>
      <w:r>
        <w:br/>
        <w:t xml:space="preserve">        description: A comment for the public key</w:t>
      </w:r>
      <w:r>
        <w:br/>
        <w:t xml:space="preserve">      uri:</w:t>
      </w:r>
      <w:r>
        <w:br/>
        <w:t xml:space="preserve">        type: string</w:t>
      </w:r>
      <w:r>
        <w:br/>
        <w:t xml:space="preserve">        description: The uri of the public key if any</w:t>
      </w:r>
      <w:r>
        <w:br/>
        <w:t xml:space="preserve">      fingerprint:</w:t>
      </w:r>
      <w:r>
        <w:br/>
        <w:t xml:space="preserve">        type: string</w:t>
      </w:r>
      <w:r>
        <w:br/>
        <w:t xml:space="preserve">        description: The fingerprint of the public key</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159" w:name="general-resources"/>
      <w:bookmarkStart w:id="160" w:name="_Toc1569572"/>
      <w:bookmarkStart w:id="161" w:name="_Toc1641022"/>
      <w:r>
        <w:lastRenderedPageBreak/>
        <w:t>General Resources</w:t>
      </w:r>
      <w:bookmarkEnd w:id="159"/>
      <w:bookmarkEnd w:id="160"/>
      <w:bookmarkEnd w:id="161"/>
    </w:p>
    <w:p w:rsidR="00737F4C" w:rsidRDefault="00A43B37">
      <w:pPr>
        <w:pStyle w:val="Heading3"/>
      </w:pPr>
      <w:bookmarkStart w:id="162" w:name="timestamp"/>
      <w:bookmarkStart w:id="163" w:name="_Toc1569573"/>
      <w:bookmarkStart w:id="164" w:name="_Toc1641023"/>
      <w:r>
        <w:t>Timestamp</w:t>
      </w:r>
      <w:bookmarkEnd w:id="162"/>
      <w:bookmarkEnd w:id="163"/>
      <w:bookmarkEnd w:id="164"/>
    </w:p>
    <w:p w:rsidR="00737F4C" w:rsidRDefault="00A43B37">
      <w:r>
        <w:t xml:space="preserve">Data often needs to be timestamped to indicate when it has been accessed, created, or modified. All objects defined in this document will have, in their final version, a timestamp. The date-time string is defined in </w:t>
      </w:r>
      <w:hyperlink r:id="rId25" w:anchor="anchor14">
        <w:r>
          <w:rPr>
            <w:rStyle w:val="Hyperlink"/>
          </w:rPr>
          <w:t>RFC3339</w:t>
        </w:r>
      </w:hyperlink>
      <w:r>
        <w:t>.</w:t>
      </w:r>
    </w:p>
    <w:p w:rsidR="00737F4C" w:rsidRDefault="00A43B37">
      <w:pPr>
        <w:pStyle w:val="Heading4"/>
      </w:pPr>
      <w:bookmarkStart w:id="165" w:name="properties-timestamp"/>
      <w:r>
        <w:t>Properties Timestamp</w:t>
      </w:r>
      <w:bookmarkEnd w:id="165"/>
    </w:p>
    <w:tbl>
      <w:tblPr>
        <w:tblStyle w:val="BDSpecTables"/>
        <w:tblW w:w="0" w:type="pct"/>
        <w:tblLook w:val="07E0" w:firstRow="1" w:lastRow="1" w:firstColumn="1" w:lastColumn="1" w:noHBand="1" w:noVBand="1"/>
      </w:tblPr>
      <w:tblGrid>
        <w:gridCol w:w="1059"/>
        <w:gridCol w:w="718"/>
        <w:gridCol w:w="461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accessed</w:t>
            </w:r>
          </w:p>
        </w:tc>
        <w:tc>
          <w:tcPr>
            <w:tcW w:w="0" w:type="auto"/>
          </w:tcPr>
          <w:p w:rsidR="00737F4C" w:rsidRDefault="00A43B37">
            <w:r>
              <w:t>string</w:t>
            </w:r>
          </w:p>
        </w:tc>
        <w:tc>
          <w:tcPr>
            <w:tcW w:w="0" w:type="auto"/>
          </w:tcPr>
          <w:p w:rsidR="00737F4C" w:rsidRDefault="00A43B37">
            <w:r>
              <w:t>The time stamp when the object was last accessed</w:t>
            </w:r>
          </w:p>
        </w:tc>
      </w:tr>
      <w:tr w:rsidR="00737F4C" w:rsidTr="003A6005">
        <w:tc>
          <w:tcPr>
            <w:tcW w:w="0" w:type="auto"/>
          </w:tcPr>
          <w:p w:rsidR="00737F4C" w:rsidRDefault="00A43B37">
            <w:r>
              <w:t>created</w:t>
            </w:r>
          </w:p>
        </w:tc>
        <w:tc>
          <w:tcPr>
            <w:tcW w:w="0" w:type="auto"/>
          </w:tcPr>
          <w:p w:rsidR="00737F4C" w:rsidRDefault="00A43B37">
            <w:r>
              <w:t>string</w:t>
            </w:r>
          </w:p>
        </w:tc>
        <w:tc>
          <w:tcPr>
            <w:tcW w:w="0" w:type="auto"/>
          </w:tcPr>
          <w:p w:rsidR="00737F4C" w:rsidRDefault="00A43B37">
            <w:r>
              <w:t>The time stamp when the object was created</w:t>
            </w:r>
          </w:p>
        </w:tc>
      </w:tr>
      <w:tr w:rsidR="00737F4C" w:rsidTr="003A6005">
        <w:tc>
          <w:tcPr>
            <w:tcW w:w="0" w:type="auto"/>
          </w:tcPr>
          <w:p w:rsidR="00737F4C" w:rsidRDefault="00A43B37">
            <w:r>
              <w:t>modified</w:t>
            </w:r>
          </w:p>
        </w:tc>
        <w:tc>
          <w:tcPr>
            <w:tcW w:w="0" w:type="auto"/>
          </w:tcPr>
          <w:p w:rsidR="00737F4C" w:rsidRDefault="00A43B37">
            <w:r>
              <w:t>string</w:t>
            </w:r>
          </w:p>
        </w:tc>
        <w:tc>
          <w:tcPr>
            <w:tcW w:w="0" w:type="auto"/>
          </w:tcPr>
          <w:p w:rsidR="00737F4C" w:rsidRDefault="00A43B37">
            <w:r>
              <w:t>The time stamp when the object was modified</w:t>
            </w:r>
          </w:p>
        </w:tc>
      </w:tr>
    </w:tbl>
    <w:p w:rsidR="00737F4C" w:rsidRDefault="00A43B37">
      <w:pPr>
        <w:pStyle w:val="Heading4"/>
      </w:pPr>
      <w:bookmarkStart w:id="166" w:name="paths-3"/>
      <w:r>
        <w:t>Paths</w:t>
      </w:r>
      <w:bookmarkEnd w:id="166"/>
    </w:p>
    <w:p w:rsidR="00737F4C" w:rsidRDefault="00A43B37">
      <w:pPr>
        <w:pStyle w:val="Heading5"/>
      </w:pPr>
      <w:bookmarkStart w:id="167" w:name="cloudmeshtimestamp"/>
      <w:r>
        <w:t>/cloudmesh/timestamp</w:t>
      </w:r>
      <w:bookmarkEnd w:id="167"/>
    </w:p>
    <w:p w:rsidR="00737F4C" w:rsidRDefault="00A43B37">
      <w:pPr>
        <w:pStyle w:val="Heading6"/>
      </w:pPr>
      <w:bookmarkStart w:id="168" w:name="get-cloudmeshtimestamp"/>
      <w:r>
        <w:t>GET /cloudmesh/timestamp</w:t>
      </w:r>
      <w:bookmarkEnd w:id="168"/>
    </w:p>
    <w:p w:rsidR="00737F4C" w:rsidRDefault="00A43B37">
      <w:r>
        <w:t>Returns all timestamp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542"/>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timestamp info</w:t>
            </w:r>
          </w:p>
        </w:tc>
        <w:tc>
          <w:tcPr>
            <w:tcW w:w="0" w:type="auto"/>
          </w:tcPr>
          <w:p w:rsidR="00737F4C" w:rsidRDefault="00737F4C"/>
        </w:tc>
      </w:tr>
    </w:tbl>
    <w:p w:rsidR="00737F4C" w:rsidRDefault="00A43B37">
      <w:pPr>
        <w:pStyle w:val="Heading6"/>
      </w:pPr>
      <w:bookmarkStart w:id="169" w:name="put-cloudmeshtimestamp"/>
      <w:r>
        <w:t>PUT /cloudmesh/timestamp</w:t>
      </w:r>
      <w:bookmarkEnd w:id="169"/>
    </w:p>
    <w:p w:rsidR="00737F4C" w:rsidRDefault="00A43B37">
      <w:r>
        <w:t>Create a new timestam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133"/>
        <w:gridCol w:w="1213"/>
        <w:gridCol w:w="2758"/>
        <w:gridCol w:w="1096"/>
        <w:gridCol w:w="1206"/>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timestamp</w:t>
            </w:r>
          </w:p>
        </w:tc>
        <w:tc>
          <w:tcPr>
            <w:tcW w:w="0" w:type="auto"/>
          </w:tcPr>
          <w:p w:rsidR="00737F4C" w:rsidRDefault="00A43B37">
            <w:r>
              <w:t>body</w:t>
            </w:r>
          </w:p>
        </w:tc>
        <w:tc>
          <w:tcPr>
            <w:tcW w:w="0" w:type="auto"/>
          </w:tcPr>
          <w:p w:rsidR="00737F4C" w:rsidRDefault="00A43B37">
            <w:r>
              <w:t>The new timestamp to create</w:t>
            </w:r>
          </w:p>
        </w:tc>
        <w:tc>
          <w:tcPr>
            <w:tcW w:w="0" w:type="auto"/>
          </w:tcPr>
          <w:p w:rsidR="00737F4C" w:rsidRDefault="00A43B37">
            <w:r>
              <w:t>False</w:t>
            </w:r>
          </w:p>
        </w:tc>
        <w:tc>
          <w:tcPr>
            <w:tcW w:w="0" w:type="auto"/>
          </w:tcPr>
          <w:p w:rsidR="00737F4C" w:rsidRDefault="00BA3A67">
            <w:hyperlink w:anchor="timestamp">
              <w:r w:rsidR="00A43B37">
                <w:rPr>
                  <w:rStyle w:val="Hyperlink"/>
                </w:rPr>
                <w:t>Timestamp</w:t>
              </w:r>
            </w:hyperlink>
          </w:p>
        </w:tc>
      </w:tr>
    </w:tbl>
    <w:p w:rsidR="00737F4C" w:rsidRDefault="00A43B37">
      <w:pPr>
        <w:pStyle w:val="Heading5"/>
      </w:pPr>
      <w:bookmarkStart w:id="170" w:name="cloudmeshtimestampname"/>
      <w:r>
        <w:t>/cloudmesh/timestamp/{name}</w:t>
      </w:r>
      <w:bookmarkEnd w:id="170"/>
    </w:p>
    <w:p w:rsidR="00737F4C" w:rsidRDefault="00A43B37">
      <w:pPr>
        <w:pStyle w:val="Heading6"/>
      </w:pPr>
      <w:bookmarkStart w:id="171" w:name="get-cloudmeshtimestampname"/>
      <w:r>
        <w:t>GET /cloudmesh/timestamp/{name}</w:t>
      </w:r>
      <w:bookmarkEnd w:id="171"/>
    </w:p>
    <w:p w:rsidR="00737F4C" w:rsidRDefault="00A43B37">
      <w:r>
        <w:t>Returns a timestam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542"/>
        <w:gridCol w:w="1206"/>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timestamp info</w:t>
            </w:r>
          </w:p>
        </w:tc>
        <w:tc>
          <w:tcPr>
            <w:tcW w:w="0" w:type="auto"/>
          </w:tcPr>
          <w:p w:rsidR="00737F4C" w:rsidRDefault="00BA3A67">
            <w:hyperlink w:anchor="timestamp">
              <w:r w:rsidR="00A43B37">
                <w:rPr>
                  <w:rStyle w:val="Hyperlink"/>
                </w:rPr>
                <w:t>Timestamp</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60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the name of the time stamp</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172" w:name="timestamp.yaml"/>
      <w:proofErr w:type="gramStart"/>
      <w:r>
        <w:t>timestamp.yaml</w:t>
      </w:r>
      <w:bookmarkEnd w:id="172"/>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Timestamp</w:t>
      </w:r>
      <w:r>
        <w:br/>
        <w:t xml:space="preserve">  description: |-</w:t>
      </w:r>
      <w:r>
        <w:br/>
        <w:t xml:space="preserve">  </w:t>
      </w:r>
      <w:r>
        <w:br/>
        <w:t xml:space="preserve">    Data often needs to be timestamped to indicate when it has been</w:t>
      </w:r>
      <w:r>
        <w:br/>
        <w:t xml:space="preserve">    accessed, created, or modified. All objects defined in this</w:t>
      </w:r>
      <w:r>
        <w:br/>
        <w:t xml:space="preserve">    document will have, in their final version, a timestamp.</w:t>
      </w:r>
      <w:r>
        <w:br/>
        <w:t xml:space="preserve">    The date-time string is defined in</w:t>
      </w:r>
      <w:r>
        <w:br/>
        <w:t xml:space="preserve">    [RFC3339](https://xml2rfc.ietf.org/public/rfc/html/rfc3339.html#anchor14).</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timestamp:</w:t>
      </w:r>
      <w:r>
        <w:br/>
        <w:t xml:space="preserve">    get:</w:t>
      </w:r>
      <w:r>
        <w:br/>
        <w:t xml:space="preserve">      tags:</w:t>
      </w:r>
      <w:r>
        <w:br/>
        <w:t xml:space="preserve">        - Timestamp</w:t>
      </w:r>
      <w:r>
        <w:br/>
        <w:t xml:space="preserve">      summary: Returns all timestamps</w:t>
      </w:r>
      <w:r>
        <w:br/>
        <w:t xml:space="preserve">      description: Returns all timestamps</w:t>
      </w:r>
      <w:r>
        <w:br/>
        <w:t xml:space="preserve">      operationId: cloudmesh.timestamp.get</w:t>
      </w:r>
      <w:r>
        <w:br/>
        <w:t xml:space="preserve">      produces:</w:t>
      </w:r>
      <w:r>
        <w:br/>
        <w:t xml:space="preserve">        - application/json</w:t>
      </w:r>
      <w:r>
        <w:br/>
        <w:t xml:space="preserve">      responses:</w:t>
      </w:r>
      <w:r>
        <w:br/>
        <w:t xml:space="preserve">        '200':</w:t>
      </w:r>
      <w:r>
        <w:br/>
        <w:t xml:space="preserve">          description: timestamp info</w:t>
      </w:r>
      <w:r>
        <w:br/>
        <w:t xml:space="preserve">          schema:</w:t>
      </w:r>
      <w:r>
        <w:br/>
        <w:t xml:space="preserve">            type: array</w:t>
      </w:r>
      <w:r>
        <w:br/>
        <w:t xml:space="preserve">            items:</w:t>
      </w:r>
      <w:r>
        <w:br/>
        <w:t xml:space="preserve">              $ref: '#/definitions/Timestamp'</w:t>
      </w:r>
      <w:r>
        <w:br/>
        <w:t xml:space="preserve">    put:</w:t>
      </w:r>
      <w:r>
        <w:br/>
        <w:t xml:space="preserve">      tags:</w:t>
      </w:r>
      <w:r>
        <w:br/>
        <w:t xml:space="preserve">        - Timestamp</w:t>
      </w:r>
      <w:r>
        <w:br/>
        <w:t xml:space="preserve">      summary: Create a new timestamp</w:t>
      </w:r>
      <w:r>
        <w:br/>
        <w:t xml:space="preserve">      description: Create a new timestamp</w:t>
      </w:r>
      <w:r>
        <w:br/>
        <w:t xml:space="preserve">      operationId: cloudmesh.timestamp.put</w:t>
      </w:r>
      <w:r>
        <w:br/>
        <w:t xml:space="preserve">      parameters:</w:t>
      </w:r>
      <w:r>
        <w:br/>
        <w:t xml:space="preserve">        - in: body</w:t>
      </w:r>
      <w:r>
        <w:br/>
        <w:t xml:space="preserve">          name: timestamp</w:t>
      </w:r>
      <w:r>
        <w:br/>
        <w:t xml:space="preserve">          description: The new timestamp to create</w:t>
      </w:r>
      <w:r>
        <w:br/>
        <w:t xml:space="preserve">          schema:</w:t>
      </w:r>
      <w:r>
        <w:br/>
        <w:t xml:space="preserve">            $ref: '#/definitions/Timestamp'</w:t>
      </w:r>
      <w:r>
        <w:br/>
        <w:t xml:space="preserve">      responses:</w:t>
      </w:r>
      <w:r>
        <w:br/>
        <w:t xml:space="preserve">        '201':</w:t>
      </w:r>
      <w:r>
        <w:br/>
        <w:t xml:space="preserve">          description: Created</w:t>
      </w:r>
      <w:r>
        <w:br/>
        <w:t xml:space="preserve">  '/cloudmesh/timestamp/{name}':</w:t>
      </w:r>
      <w:r>
        <w:br/>
        <w:t xml:space="preserve">    get:</w:t>
      </w:r>
      <w:r>
        <w:br/>
      </w:r>
      <w:r>
        <w:lastRenderedPageBreak/>
        <w:t xml:space="preserve">      tags:</w:t>
      </w:r>
      <w:r>
        <w:br/>
        <w:t xml:space="preserve">        - Timestamp</w:t>
      </w:r>
      <w:r>
        <w:br/>
        <w:t xml:space="preserve">      summary: Returns a timestamp</w:t>
      </w:r>
      <w:r>
        <w:br/>
        <w:t xml:space="preserve">      description: Returns a timestamp</w:t>
      </w:r>
      <w:r>
        <w:br/>
        <w:t xml:space="preserve">      operationId: cloudmesh.timestamp.get_by_name</w:t>
      </w:r>
      <w:r>
        <w:br/>
        <w:t xml:space="preserve">      parameters:</w:t>
      </w:r>
      <w:r>
        <w:br/>
        <w:t xml:space="preserve">        - name: name</w:t>
      </w:r>
      <w:r>
        <w:br/>
        <w:t xml:space="preserve">          in: path</w:t>
      </w:r>
      <w:r>
        <w:br/>
        <w:t xml:space="preserve">          required: true</w:t>
      </w:r>
      <w:r>
        <w:br/>
        <w:t xml:space="preserve">          type: string</w:t>
      </w:r>
      <w:r>
        <w:br/>
        <w:t xml:space="preserve">          description: the name of the time stamp</w:t>
      </w:r>
      <w:r>
        <w:br/>
        <w:t xml:space="preserve">      produces:</w:t>
      </w:r>
      <w:r>
        <w:br/>
        <w:t xml:space="preserve">        - application/json</w:t>
      </w:r>
      <w:r>
        <w:br/>
        <w:t xml:space="preserve">      responses:</w:t>
      </w:r>
      <w:r>
        <w:br/>
        <w:t xml:space="preserve">        '200':</w:t>
      </w:r>
      <w:r>
        <w:br/>
        <w:t xml:space="preserve">          description: timestamp info</w:t>
      </w:r>
      <w:r>
        <w:br/>
        <w:t xml:space="preserve">          schema:</w:t>
      </w:r>
      <w:r>
        <w:br/>
        <w:t xml:space="preserve">            $ref: '#/definitions/Timestamp'</w:t>
      </w:r>
      <w:r>
        <w:br/>
        <w:t>definitions:</w:t>
      </w:r>
      <w:r>
        <w:br/>
        <w:t xml:space="preserve">  Timestamp:</w:t>
      </w:r>
      <w:r>
        <w:br/>
        <w:t xml:space="preserve">    type: object</w:t>
      </w:r>
      <w:r>
        <w:br/>
        <w:t xml:space="preserve">    description: the timestamp</w:t>
      </w:r>
      <w:r>
        <w:br/>
        <w:t xml:space="preserve">    properties:</w:t>
      </w:r>
      <w:r>
        <w:br/>
        <w:t xml:space="preserve">      accessed:</w:t>
      </w:r>
      <w:r>
        <w:br/>
        <w:t xml:space="preserve">        type: string</w:t>
      </w:r>
      <w:r>
        <w:br/>
        <w:t xml:space="preserve">        format: date-time</w:t>
      </w:r>
      <w:r>
        <w:br/>
        <w:t xml:space="preserve">        description: The time stamp when the object was last accessed</w:t>
      </w:r>
      <w:r>
        <w:br/>
        <w:t xml:space="preserve">      created:</w:t>
      </w:r>
      <w:r>
        <w:br/>
        <w:t xml:space="preserve">        type: string</w:t>
      </w:r>
      <w:r>
        <w:br/>
        <w:t xml:space="preserve">        format: date-time</w:t>
      </w:r>
      <w:r>
        <w:br/>
        <w:t xml:space="preserve">        description: The time stamp when the object was created </w:t>
      </w:r>
      <w:r>
        <w:br/>
        <w:t xml:space="preserve">      modified:</w:t>
      </w:r>
      <w:r>
        <w:br/>
        <w:t xml:space="preserve">        type: string</w:t>
      </w:r>
      <w:r>
        <w:br/>
        <w:t xml:space="preserve">        format: date-time</w:t>
      </w:r>
      <w:r>
        <w:br/>
        <w:t xml:space="preserve">        description: The time stamp when the object was modified        </w:t>
      </w:r>
    </w:p>
    <w:p w:rsidR="00737F4C" w:rsidRDefault="00A43B37">
      <w:pPr>
        <w:pStyle w:val="Heading3"/>
      </w:pPr>
      <w:bookmarkStart w:id="173" w:name="alias"/>
      <w:bookmarkStart w:id="174" w:name="_Toc1569574"/>
      <w:bookmarkStart w:id="175" w:name="_Toc1641024"/>
      <w:r>
        <w:t>Alias</w:t>
      </w:r>
      <w:bookmarkEnd w:id="173"/>
      <w:bookmarkEnd w:id="174"/>
      <w:bookmarkEnd w:id="175"/>
    </w:p>
    <w:p w:rsidR="00737F4C" w:rsidRDefault="00A43B37">
      <w:r>
        <w:t>A user may desire to create an alias for a resource. An alias may be used to more ea</w:t>
      </w:r>
      <w:r w:rsidR="00774BC6">
        <w:t>s</w:t>
      </w:r>
      <w:r>
        <w:t>ily remember a resource. A User can deploy a service in which such</w:t>
      </w:r>
      <w:r w:rsidR="00774BC6">
        <w:t xml:space="preserve"> aliases are stored. The alias</w:t>
      </w:r>
      <w:r>
        <w:t>es could naturally be shared with other users. A resource c</w:t>
      </w:r>
      <w:r w:rsidR="00774BC6">
        <w:t>ould have one or more alias</w:t>
      </w:r>
      <w:r>
        <w:t xml:space="preserve">es. The reason for an alias is that a resource may have a complex </w:t>
      </w:r>
      <w:proofErr w:type="gramStart"/>
      <w:r>
        <w:t>name</w:t>
      </w:r>
      <w:proofErr w:type="gramEnd"/>
      <w:r>
        <w:t xml:space="preserve"> but a user may want to refer to the resource using a name that is suitable for the user’s application.</w:t>
      </w:r>
    </w:p>
    <w:p w:rsidR="00737F4C" w:rsidRDefault="00A43B37">
      <w:pPr>
        <w:pStyle w:val="Heading4"/>
      </w:pPr>
      <w:bookmarkStart w:id="176" w:name="properties-alias"/>
      <w:r>
        <w:t>Properties Alias</w:t>
      </w:r>
      <w:bookmarkEnd w:id="176"/>
    </w:p>
    <w:tbl>
      <w:tblPr>
        <w:tblStyle w:val="BDSpecTables"/>
        <w:tblW w:w="0" w:type="pct"/>
        <w:tblLook w:val="07E0" w:firstRow="1" w:lastRow="1" w:firstColumn="1" w:lastColumn="1" w:noHBand="1" w:noVBand="1"/>
      </w:tblPr>
      <w:tblGrid>
        <w:gridCol w:w="1133"/>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alias</w:t>
            </w:r>
          </w:p>
        </w:tc>
      </w:tr>
      <w:tr w:rsidR="00737F4C" w:rsidTr="003A6005">
        <w:tc>
          <w:tcPr>
            <w:tcW w:w="0" w:type="auto"/>
          </w:tcPr>
          <w:p w:rsidR="00737F4C" w:rsidRDefault="00A43B37">
            <w:r>
              <w:t>origin</w:t>
            </w:r>
          </w:p>
        </w:tc>
        <w:tc>
          <w:tcPr>
            <w:tcW w:w="0" w:type="auto"/>
          </w:tcPr>
          <w:p w:rsidR="00737F4C" w:rsidRDefault="00A43B37">
            <w:r>
              <w:t>string</w:t>
            </w:r>
          </w:p>
        </w:tc>
        <w:tc>
          <w:tcPr>
            <w:tcW w:w="0" w:type="auto"/>
          </w:tcPr>
          <w:p w:rsidR="00737F4C" w:rsidRDefault="00A43B37">
            <w:r>
              <w:t>The original object nam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177" w:name="paths-4"/>
      <w:r>
        <w:t>Paths</w:t>
      </w:r>
      <w:bookmarkEnd w:id="177"/>
    </w:p>
    <w:p w:rsidR="00737F4C" w:rsidRDefault="00A43B37">
      <w:pPr>
        <w:pStyle w:val="Heading5"/>
      </w:pPr>
      <w:bookmarkStart w:id="178" w:name="cloudmeshalias"/>
      <w:r>
        <w:t>/cloudmesh/alias</w:t>
      </w:r>
      <w:bookmarkEnd w:id="178"/>
    </w:p>
    <w:p w:rsidR="00737F4C" w:rsidRDefault="00A43B37">
      <w:pPr>
        <w:pStyle w:val="Heading6"/>
      </w:pPr>
      <w:bookmarkStart w:id="179" w:name="get-cloudmeshalias"/>
      <w:r>
        <w:t>GET /cloudmesh/alias</w:t>
      </w:r>
      <w:bookmarkEnd w:id="179"/>
    </w:p>
    <w:p w:rsidR="00737F4C" w:rsidRDefault="00A43B37">
      <w:r>
        <w:t>Returns all aliase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13"/>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alias information</w:t>
            </w:r>
          </w:p>
        </w:tc>
        <w:tc>
          <w:tcPr>
            <w:tcW w:w="0" w:type="auto"/>
          </w:tcPr>
          <w:p w:rsidR="00737F4C" w:rsidRDefault="00737F4C"/>
        </w:tc>
      </w:tr>
    </w:tbl>
    <w:p w:rsidR="00737F4C" w:rsidRDefault="00A43B37">
      <w:pPr>
        <w:pStyle w:val="Heading6"/>
      </w:pPr>
      <w:bookmarkStart w:id="180" w:name="put-cloudmeshalias"/>
      <w:r>
        <w:t>PUT /cloudmesh/alias</w:t>
      </w:r>
      <w:bookmarkEnd w:id="180"/>
    </w:p>
    <w:p w:rsidR="00737F4C" w:rsidRDefault="00A43B37">
      <w:r>
        <w:t>Create</w:t>
      </w:r>
      <w:r w:rsidR="00774BC6">
        <w:t>s</w:t>
      </w:r>
      <w:r>
        <w:t xml:space="preserve"> a new alia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244"/>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alias</w:t>
            </w:r>
          </w:p>
        </w:tc>
        <w:tc>
          <w:tcPr>
            <w:tcW w:w="0" w:type="auto"/>
          </w:tcPr>
          <w:p w:rsidR="00737F4C" w:rsidRDefault="00A43B37">
            <w:r>
              <w:t>body</w:t>
            </w:r>
          </w:p>
        </w:tc>
        <w:tc>
          <w:tcPr>
            <w:tcW w:w="0" w:type="auto"/>
          </w:tcPr>
          <w:p w:rsidR="00737F4C" w:rsidRDefault="00A43B37">
            <w:r>
              <w:t>The new alias to create</w:t>
            </w:r>
          </w:p>
        </w:tc>
        <w:tc>
          <w:tcPr>
            <w:tcW w:w="0" w:type="auto"/>
          </w:tcPr>
          <w:p w:rsidR="00737F4C" w:rsidRDefault="00A43B37">
            <w:r>
              <w:t>True</w:t>
            </w:r>
          </w:p>
        </w:tc>
        <w:tc>
          <w:tcPr>
            <w:tcW w:w="0" w:type="auto"/>
          </w:tcPr>
          <w:p w:rsidR="00737F4C" w:rsidRDefault="00BA3A67">
            <w:hyperlink w:anchor="alias">
              <w:r w:rsidR="00A43B37">
                <w:rPr>
                  <w:rStyle w:val="Hyperlink"/>
                </w:rPr>
                <w:t>Alias</w:t>
              </w:r>
            </w:hyperlink>
          </w:p>
        </w:tc>
      </w:tr>
    </w:tbl>
    <w:p w:rsidR="00737F4C" w:rsidRDefault="00A43B37">
      <w:pPr>
        <w:pStyle w:val="Heading5"/>
      </w:pPr>
      <w:bookmarkStart w:id="181" w:name="cloudmeshaliasname"/>
      <w:r>
        <w:t>/cloudmesh/alias/{name}</w:t>
      </w:r>
      <w:bookmarkEnd w:id="181"/>
    </w:p>
    <w:p w:rsidR="00737F4C" w:rsidRDefault="00A43B37">
      <w:pPr>
        <w:pStyle w:val="Heading6"/>
      </w:pPr>
      <w:bookmarkStart w:id="182" w:name="get-cloudmeshaliasname"/>
      <w:r>
        <w:t>GET /cloudmesh/alias/{name}</w:t>
      </w:r>
      <w:bookmarkEnd w:id="182"/>
    </w:p>
    <w:p w:rsidR="00737F4C" w:rsidRDefault="00A43B37">
      <w:r>
        <w:t>Returns an alias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alias info</w:t>
            </w:r>
          </w:p>
        </w:tc>
        <w:tc>
          <w:tcPr>
            <w:tcW w:w="0" w:type="auto"/>
          </w:tcPr>
          <w:p w:rsidR="00737F4C" w:rsidRDefault="00BA3A67">
            <w:hyperlink w:anchor="alias">
              <w:r w:rsidR="00A43B37">
                <w:rPr>
                  <w:rStyle w:val="Hyperlink"/>
                </w:rPr>
                <w:t>Alias</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110"/>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The name of the alias</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183" w:name="alias.yaml"/>
      <w:proofErr w:type="gramStart"/>
      <w:r>
        <w:t>alias.yaml</w:t>
      </w:r>
      <w:bookmarkEnd w:id="183"/>
      <w:proofErr w:type="gramEnd"/>
    </w:p>
    <w:p w:rsidR="00737F4C" w:rsidRDefault="00A43B37">
      <w:pPr>
        <w:pStyle w:val="SourceCode"/>
      </w:pPr>
      <w:r>
        <w:t>swagger: "2.0"</w:t>
      </w:r>
      <w:r>
        <w:br/>
        <w:t>info:</w:t>
      </w:r>
      <w:r>
        <w:br/>
        <w:t xml:space="preserve">  version: 3.1.1</w:t>
      </w:r>
      <w:r>
        <w:br/>
        <w:t xml:space="preserve">  x-status: defined</w:t>
      </w:r>
      <w:r>
        <w:br/>
        <w:t xml:space="preserve">  x-date: 29-01-2019</w:t>
      </w:r>
      <w:r>
        <w:br/>
        <w:t xml:space="preserve">  title: Alias</w:t>
      </w:r>
      <w:r>
        <w:br/>
        <w:t xml:space="preserve">  description: |-</w:t>
      </w:r>
      <w:r>
        <w:br/>
      </w:r>
      <w:r>
        <w:br/>
        <w:t xml:space="preserve">    A user may desire to create an alias for a resource. An alias may be used to</w:t>
      </w:r>
      <w:r>
        <w:br/>
        <w:t xml:space="preserve">    more eaily remember a resource. A User can deploy a service in which such</w:t>
      </w:r>
      <w:r>
        <w:br/>
        <w:t xml:space="preserve">    aliasses are stored. The aliasses could naturally be shared with other</w:t>
      </w:r>
      <w:r>
        <w:br/>
        <w:t xml:space="preserve">    users. A resource could have one or more aliasses.  The reason for an alias</w:t>
      </w:r>
      <w:r>
        <w:br/>
        <w:t xml:space="preserve">    is that a resource may have a complex name but a user may want to refer to</w:t>
      </w:r>
      <w:r>
        <w:br/>
        <w:t xml:space="preserve">    the resource using a name that is suitable for the user's application.</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r>
      <w:r>
        <w:lastRenderedPageBreak/>
        <w:t xml:space="preserve">  - application/json</w:t>
      </w:r>
      <w:r>
        <w:br/>
        <w:t>produces:</w:t>
      </w:r>
      <w:r>
        <w:br/>
        <w:t xml:space="preserve">  - application/json</w:t>
      </w:r>
      <w:r>
        <w:br/>
        <w:t>paths:</w:t>
      </w:r>
      <w:r>
        <w:br/>
        <w:t xml:space="preserve">  /cloudmesh/alias:</w:t>
      </w:r>
      <w:r>
        <w:br/>
        <w:t xml:space="preserve">    get:</w:t>
      </w:r>
      <w:r>
        <w:br/>
        <w:t xml:space="preserve">      tags:</w:t>
      </w:r>
      <w:r>
        <w:br/>
        <w:t xml:space="preserve">        - Alias</w:t>
      </w:r>
      <w:r>
        <w:br/>
        <w:t xml:space="preserve">      summary: Returns all aliases</w:t>
      </w:r>
      <w:r>
        <w:br/>
        <w:t xml:space="preserve">      description: Returns all aliases</w:t>
      </w:r>
      <w:r>
        <w:br/>
        <w:t xml:space="preserve">      operationId: cloudmesh.alias.get</w:t>
      </w:r>
      <w:r>
        <w:br/>
        <w:t xml:space="preserve">      produces:</w:t>
      </w:r>
      <w:r>
        <w:br/>
        <w:t xml:space="preserve">        - application/json</w:t>
      </w:r>
      <w:r>
        <w:br/>
        <w:t xml:space="preserve">      responses:</w:t>
      </w:r>
      <w:r>
        <w:br/>
        <w:t xml:space="preserve">        '200':</w:t>
      </w:r>
      <w:r>
        <w:br/>
        <w:t xml:space="preserve">          description: alias information</w:t>
      </w:r>
      <w:r>
        <w:br/>
        <w:t xml:space="preserve">          schema:</w:t>
      </w:r>
      <w:r>
        <w:br/>
        <w:t xml:space="preserve">            type: array</w:t>
      </w:r>
      <w:r>
        <w:br/>
        <w:t xml:space="preserve">            items:</w:t>
      </w:r>
      <w:r>
        <w:br/>
        <w:t xml:space="preserve">              $ref: '#/definitions/Alias'</w:t>
      </w:r>
      <w:r>
        <w:br/>
        <w:t xml:space="preserve">    put:</w:t>
      </w:r>
      <w:r>
        <w:br/>
        <w:t xml:space="preserve">      tags:</w:t>
      </w:r>
      <w:r>
        <w:br/>
        <w:t xml:space="preserve">        - Alias</w:t>
      </w:r>
      <w:r>
        <w:br/>
        <w:t xml:space="preserve">      summary: Create a new alias</w:t>
      </w:r>
      <w:r>
        <w:br/>
        <w:t xml:space="preserve">      description: Create a new alias</w:t>
      </w:r>
      <w:r>
        <w:br/>
        <w:t xml:space="preserve">      operationId: cloudmesh.alias.put</w:t>
      </w:r>
      <w:r>
        <w:br/>
        <w:t xml:space="preserve">      parameters:</w:t>
      </w:r>
      <w:r>
        <w:br/>
        <w:t xml:space="preserve">        - in: body</w:t>
      </w:r>
      <w:r>
        <w:br/>
        <w:t xml:space="preserve">          name: alias</w:t>
      </w:r>
      <w:r>
        <w:br/>
        <w:t xml:space="preserve">          required: true</w:t>
      </w:r>
      <w:r>
        <w:br/>
        <w:t xml:space="preserve">          description: The new alias to create</w:t>
      </w:r>
      <w:r>
        <w:br/>
        <w:t xml:space="preserve">          schema:</w:t>
      </w:r>
      <w:r>
        <w:br/>
        <w:t xml:space="preserve">            $ref: '#/definitions/Alias'</w:t>
      </w:r>
      <w:r>
        <w:br/>
        <w:t xml:space="preserve">      responses:</w:t>
      </w:r>
      <w:r>
        <w:br/>
        <w:t xml:space="preserve">        '201':</w:t>
      </w:r>
      <w:r>
        <w:br/>
        <w:t xml:space="preserve">          description: Created</w:t>
      </w:r>
      <w:r>
        <w:br/>
        <w:t xml:space="preserve">  '/cloudmesh/alias/{name}':</w:t>
      </w:r>
      <w:r>
        <w:br/>
        <w:t xml:space="preserve">    get:</w:t>
      </w:r>
      <w:r>
        <w:br/>
        <w:t xml:space="preserve">      tags:</w:t>
      </w:r>
      <w:r>
        <w:br/>
        <w:t xml:space="preserve">        - Alias</w:t>
      </w:r>
      <w:r>
        <w:br/>
        <w:t xml:space="preserve">      summary: Returns an alias by name</w:t>
      </w:r>
      <w:r>
        <w:br/>
        <w:t xml:space="preserve">      description: Returns an alias by name</w:t>
      </w:r>
      <w:r>
        <w:br/>
        <w:t xml:space="preserve">      operationId: cloudmesh.alias.get_by_name</w:t>
      </w:r>
      <w:r>
        <w:br/>
        <w:t xml:space="preserve">      parameters:</w:t>
      </w:r>
      <w:r>
        <w:br/>
        <w:t xml:space="preserve">        - name: name</w:t>
      </w:r>
      <w:r>
        <w:br/>
        <w:t xml:space="preserve">          in: path</w:t>
      </w:r>
      <w:r>
        <w:br/>
        <w:t xml:space="preserve">          required: true</w:t>
      </w:r>
      <w:r>
        <w:br/>
        <w:t xml:space="preserve">          type: string</w:t>
      </w:r>
      <w:r>
        <w:br/>
        <w:t xml:space="preserve">          description: The name of the alias</w:t>
      </w:r>
      <w:r>
        <w:br/>
        <w:t xml:space="preserve">      produces:</w:t>
      </w:r>
      <w:r>
        <w:br/>
        <w:t xml:space="preserve">        - application/json</w:t>
      </w:r>
      <w:r>
        <w:br/>
        <w:t xml:space="preserve">      responses:</w:t>
      </w:r>
      <w:r>
        <w:br/>
        <w:t xml:space="preserve">        '200':</w:t>
      </w:r>
      <w:r>
        <w:br/>
        <w:t xml:space="preserve">          description: alias info</w:t>
      </w:r>
      <w:r>
        <w:br/>
        <w:t xml:space="preserve">          schema:</w:t>
      </w:r>
      <w:r>
        <w:br/>
        <w:t xml:space="preserve">            $ref: '#/definitions/Alias'</w:t>
      </w:r>
      <w:r>
        <w:br/>
        <w:t>definitions:</w:t>
      </w:r>
      <w:r>
        <w:br/>
        <w:t xml:space="preserve">  Alias:</w:t>
      </w:r>
      <w:r>
        <w:br/>
        <w:t xml:space="preserve">    type: object</w:t>
      </w:r>
      <w:r>
        <w:br/>
        <w:t xml:space="preserve">    description: the alias</w:t>
      </w:r>
      <w:r>
        <w:br/>
        <w:t xml:space="preserve">    properties:</w:t>
      </w:r>
      <w:r>
        <w:br/>
        <w:t xml:space="preserve">      name:</w:t>
      </w:r>
      <w:r>
        <w:br/>
        <w:t xml:space="preserve">        type: string</w:t>
      </w:r>
      <w:r>
        <w:br/>
        <w:t xml:space="preserve">        description: The name of the alias</w:t>
      </w:r>
      <w:r>
        <w:br/>
        <w:t xml:space="preserve">      origin:</w:t>
      </w:r>
      <w:r>
        <w:br/>
        <w:t xml:space="preserve">        type: string</w:t>
      </w:r>
      <w:r>
        <w:br/>
        <w:t xml:space="preserve">        description: The original object name</w:t>
      </w:r>
      <w:r>
        <w:br/>
        <w:t xml:space="preserve">      timestamp:</w:t>
      </w:r>
      <w:r>
        <w:br/>
      </w:r>
      <w:r>
        <w:lastRenderedPageBreak/>
        <w:t xml:space="preserve">        description: timestamps associated with the resource</w:t>
      </w:r>
      <w:r>
        <w:br/>
        <w:t xml:space="preserve">        $ref: '#/definitions/Timestamp'</w:t>
      </w:r>
    </w:p>
    <w:p w:rsidR="00737F4C" w:rsidRDefault="00A43B37">
      <w:pPr>
        <w:pStyle w:val="Heading3"/>
      </w:pPr>
      <w:bookmarkStart w:id="184" w:name="variables"/>
      <w:bookmarkStart w:id="185" w:name="_Toc1569575"/>
      <w:bookmarkStart w:id="186" w:name="_Toc1641025"/>
      <w:r>
        <w:t>Variables</w:t>
      </w:r>
      <w:bookmarkEnd w:id="184"/>
      <w:bookmarkEnd w:id="185"/>
      <w:bookmarkEnd w:id="186"/>
    </w:p>
    <w:p w:rsidR="00737F4C" w:rsidRDefault="00A43B37">
      <w:r>
        <w:t>Variables are used to store simple values. Each variable can have a type, which is also provided as demonstrated in the object below. The variable value format is defined as string to allow maximal probability.</w:t>
      </w:r>
    </w:p>
    <w:p w:rsidR="00737F4C" w:rsidRDefault="00A43B37">
      <w:pPr>
        <w:pStyle w:val="Heading4"/>
      </w:pPr>
      <w:bookmarkStart w:id="187" w:name="properties-variables"/>
      <w:r>
        <w:t>Properties Variables</w:t>
      </w:r>
      <w:bookmarkEnd w:id="187"/>
    </w:p>
    <w:tbl>
      <w:tblPr>
        <w:tblStyle w:val="BDSpecTables"/>
        <w:tblW w:w="0" w:type="pct"/>
        <w:tblLook w:val="07E0" w:firstRow="1" w:lastRow="1" w:firstColumn="1" w:lastColumn="1" w:noHBand="1" w:noVBand="1"/>
      </w:tblPr>
      <w:tblGrid>
        <w:gridCol w:w="1133"/>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variable</w:t>
            </w:r>
          </w:p>
        </w:tc>
      </w:tr>
      <w:tr w:rsidR="00737F4C" w:rsidTr="003A6005">
        <w:tc>
          <w:tcPr>
            <w:tcW w:w="0" w:type="auto"/>
          </w:tcPr>
          <w:p w:rsidR="00737F4C" w:rsidRDefault="00A43B37">
            <w:r>
              <w:t>value</w:t>
            </w:r>
          </w:p>
        </w:tc>
        <w:tc>
          <w:tcPr>
            <w:tcW w:w="0" w:type="auto"/>
          </w:tcPr>
          <w:p w:rsidR="00737F4C" w:rsidRDefault="00A43B37">
            <w:r>
              <w:t>string</w:t>
            </w:r>
          </w:p>
        </w:tc>
        <w:tc>
          <w:tcPr>
            <w:tcW w:w="0" w:type="auto"/>
          </w:tcPr>
          <w:p w:rsidR="00737F4C" w:rsidRDefault="00A43B37">
            <w:r>
              <w:t>type of the variable</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value of the variabl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188" w:name="paths-5"/>
      <w:r>
        <w:t>Paths</w:t>
      </w:r>
      <w:bookmarkEnd w:id="188"/>
    </w:p>
    <w:p w:rsidR="00737F4C" w:rsidRDefault="00A43B37">
      <w:pPr>
        <w:pStyle w:val="Heading5"/>
      </w:pPr>
      <w:bookmarkStart w:id="189" w:name="cloudmeshvariables"/>
      <w:r>
        <w:t>/cloudmesh/variables</w:t>
      </w:r>
      <w:bookmarkEnd w:id="189"/>
    </w:p>
    <w:p w:rsidR="00737F4C" w:rsidRDefault="00A43B37">
      <w:pPr>
        <w:pStyle w:val="Heading6"/>
      </w:pPr>
      <w:bookmarkStart w:id="190" w:name="get-cloudmeshvariables"/>
      <w:r>
        <w:t>GET /cloudmesh/variables</w:t>
      </w:r>
      <w:bookmarkEnd w:id="190"/>
    </w:p>
    <w:p w:rsidR="00737F4C" w:rsidRDefault="00A43B37">
      <w:r>
        <w:t>Returns all variables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420"/>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variables info</w:t>
            </w:r>
          </w:p>
        </w:tc>
        <w:tc>
          <w:tcPr>
            <w:tcW w:w="0" w:type="auto"/>
          </w:tcPr>
          <w:p w:rsidR="00737F4C" w:rsidRDefault="00737F4C"/>
        </w:tc>
      </w:tr>
    </w:tbl>
    <w:p w:rsidR="00737F4C" w:rsidRDefault="00A43B37">
      <w:pPr>
        <w:pStyle w:val="Heading6"/>
      </w:pPr>
      <w:bookmarkStart w:id="191" w:name="put-cloudmeshvariables"/>
      <w:r>
        <w:t>PUT /cloudmesh/variables</w:t>
      </w:r>
      <w:bookmarkEnd w:id="191"/>
    </w:p>
    <w:p w:rsidR="00737F4C" w:rsidRDefault="00A43B37">
      <w:r>
        <w:t xml:space="preserve">Create a </w:t>
      </w:r>
      <w:proofErr w:type="gramStart"/>
      <w:r>
        <w:t>new variables</w:t>
      </w:r>
      <w:proofErr w:type="gramEnd"/>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011"/>
        <w:gridCol w:w="1213"/>
        <w:gridCol w:w="2635"/>
        <w:gridCol w:w="1096"/>
        <w:gridCol w:w="1059"/>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variables</w:t>
            </w:r>
          </w:p>
        </w:tc>
        <w:tc>
          <w:tcPr>
            <w:tcW w:w="0" w:type="auto"/>
          </w:tcPr>
          <w:p w:rsidR="00737F4C" w:rsidRDefault="00A43B37">
            <w:r>
              <w:t>body</w:t>
            </w:r>
          </w:p>
        </w:tc>
        <w:tc>
          <w:tcPr>
            <w:tcW w:w="0" w:type="auto"/>
          </w:tcPr>
          <w:p w:rsidR="00737F4C" w:rsidRDefault="00A43B37">
            <w:r>
              <w:t>The new variables to create</w:t>
            </w:r>
          </w:p>
        </w:tc>
        <w:tc>
          <w:tcPr>
            <w:tcW w:w="0" w:type="auto"/>
          </w:tcPr>
          <w:p w:rsidR="00737F4C" w:rsidRDefault="00A43B37">
            <w:r>
              <w:t>False</w:t>
            </w:r>
          </w:p>
        </w:tc>
        <w:tc>
          <w:tcPr>
            <w:tcW w:w="0" w:type="auto"/>
          </w:tcPr>
          <w:p w:rsidR="00737F4C" w:rsidRDefault="00BA3A67">
            <w:hyperlink w:anchor="variables">
              <w:r w:rsidR="00A43B37">
                <w:rPr>
                  <w:rStyle w:val="Hyperlink"/>
                </w:rPr>
                <w:t>Variables</w:t>
              </w:r>
            </w:hyperlink>
          </w:p>
        </w:tc>
      </w:tr>
    </w:tbl>
    <w:p w:rsidR="00737F4C" w:rsidRDefault="00A43B37">
      <w:pPr>
        <w:pStyle w:val="Heading5"/>
      </w:pPr>
      <w:bookmarkStart w:id="192" w:name="cloudmeshvariablesname"/>
      <w:r>
        <w:t>/cloudmesh/variables/{name}</w:t>
      </w:r>
      <w:bookmarkEnd w:id="192"/>
    </w:p>
    <w:p w:rsidR="00737F4C" w:rsidRDefault="00A43B37">
      <w:pPr>
        <w:pStyle w:val="Heading6"/>
      </w:pPr>
      <w:bookmarkStart w:id="193" w:name="get-cloudmeshvariablesname"/>
      <w:r>
        <w:t>GET /cloudmesh/variables/{name}</w:t>
      </w:r>
      <w:bookmarkEnd w:id="193"/>
    </w:p>
    <w:p w:rsidR="00737F4C" w:rsidRDefault="00A43B37">
      <w:r>
        <w:t xml:space="preserve">Returns a </w:t>
      </w:r>
      <w:proofErr w:type="gramStart"/>
      <w:r>
        <w:t>variables</w:t>
      </w:r>
      <w:proofErr w:type="gramEnd"/>
    </w:p>
    <w:p w:rsidR="00737F4C" w:rsidRDefault="00A43B37" w:rsidP="003A6005">
      <w:pPr>
        <w:pStyle w:val="BodyText"/>
        <w:keepNext/>
        <w:keepLines/>
      </w:pPr>
      <w:r>
        <w:lastRenderedPageBreak/>
        <w:t>Responses</w:t>
      </w:r>
    </w:p>
    <w:tbl>
      <w:tblPr>
        <w:tblStyle w:val="BDSpecTables"/>
        <w:tblW w:w="0" w:type="pct"/>
        <w:tblLook w:val="07E0" w:firstRow="1" w:lastRow="1" w:firstColumn="1" w:lastColumn="1" w:noHBand="1" w:noVBand="1"/>
      </w:tblPr>
      <w:tblGrid>
        <w:gridCol w:w="705"/>
        <w:gridCol w:w="1420"/>
        <w:gridCol w:w="1059"/>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3A6005">
            <w:pPr>
              <w:keepNext/>
              <w:keepLines/>
            </w:pPr>
            <w:r>
              <w:t>Code</w:t>
            </w:r>
          </w:p>
        </w:tc>
        <w:tc>
          <w:tcPr>
            <w:tcW w:w="0" w:type="auto"/>
          </w:tcPr>
          <w:p w:rsidR="00737F4C" w:rsidRDefault="00A43B37" w:rsidP="003A6005">
            <w:pPr>
              <w:keepNext/>
              <w:keepLines/>
            </w:pPr>
            <w:r>
              <w:t>Description</w:t>
            </w:r>
          </w:p>
        </w:tc>
        <w:tc>
          <w:tcPr>
            <w:tcW w:w="0" w:type="auto"/>
          </w:tcPr>
          <w:p w:rsidR="00737F4C" w:rsidRDefault="00A43B37" w:rsidP="003A6005">
            <w:pPr>
              <w:keepNext/>
              <w:keepLines/>
            </w:pPr>
            <w:r>
              <w:t>Schema</w:t>
            </w:r>
          </w:p>
        </w:tc>
      </w:tr>
      <w:tr w:rsidR="00737F4C" w:rsidTr="003A6005">
        <w:tc>
          <w:tcPr>
            <w:tcW w:w="0" w:type="auto"/>
          </w:tcPr>
          <w:p w:rsidR="00737F4C" w:rsidRDefault="00A43B37">
            <w:r>
              <w:t>200</w:t>
            </w:r>
          </w:p>
        </w:tc>
        <w:tc>
          <w:tcPr>
            <w:tcW w:w="0" w:type="auto"/>
          </w:tcPr>
          <w:p w:rsidR="00737F4C" w:rsidRDefault="00A43B37">
            <w:r>
              <w:t>variables info</w:t>
            </w:r>
          </w:p>
        </w:tc>
        <w:tc>
          <w:tcPr>
            <w:tcW w:w="0" w:type="auto"/>
          </w:tcPr>
          <w:p w:rsidR="00737F4C" w:rsidRDefault="00BA3A67">
            <w:hyperlink w:anchor="variables">
              <w:r w:rsidR="00A43B37">
                <w:rPr>
                  <w:rStyle w:val="Hyperlink"/>
                </w:rPr>
                <w:t>Variables</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067"/>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variabl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194" w:name="variables.yaml"/>
      <w:proofErr w:type="gramStart"/>
      <w:r>
        <w:t>variables.yaml</w:t>
      </w:r>
      <w:bookmarkEnd w:id="194"/>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Variables</w:t>
      </w:r>
      <w:r>
        <w:br/>
        <w:t xml:space="preserve">  description: |-</w:t>
      </w:r>
      <w:r>
        <w:br/>
        <w:t xml:space="preserve">  </w:t>
      </w:r>
      <w:r>
        <w:br/>
        <w:t xml:space="preserve">    Variables are used to store simple values. Each variable can have</w:t>
      </w:r>
      <w:r>
        <w:br/>
        <w:t xml:space="preserve">    a type, which is also provided as demonstrated in the object</w:t>
      </w:r>
      <w:r>
        <w:br/>
        <w:t xml:space="preserve">    below. The variable value format is defined as string to allow</w:t>
      </w:r>
      <w:r>
        <w:br/>
        <w:t xml:space="preserve">    maximal probability.</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variables:</w:t>
      </w:r>
      <w:r>
        <w:br/>
        <w:t xml:space="preserve">    get:</w:t>
      </w:r>
      <w:r>
        <w:br/>
        <w:t xml:space="preserve">      tags:</w:t>
      </w:r>
      <w:r>
        <w:br/>
        <w:t xml:space="preserve">        - Variables</w:t>
      </w:r>
      <w:r>
        <w:br/>
        <w:t xml:space="preserve">      summary: Returns all variabless</w:t>
      </w:r>
      <w:r>
        <w:br/>
        <w:t xml:space="preserve">      description: Returns all variabless</w:t>
      </w:r>
      <w:r>
        <w:br/>
        <w:t xml:space="preserve">      operationId: cloudmesh.variables.get</w:t>
      </w:r>
      <w:r>
        <w:br/>
        <w:t xml:space="preserve">      produces:</w:t>
      </w:r>
      <w:r>
        <w:br/>
        <w:t xml:space="preserve">        - application/json</w:t>
      </w:r>
      <w:r>
        <w:br/>
        <w:t xml:space="preserve">      responses:</w:t>
      </w:r>
      <w:r>
        <w:br/>
        <w:t xml:space="preserve">        200:</w:t>
      </w:r>
      <w:r>
        <w:br/>
        <w:t xml:space="preserve">          description: variables info</w:t>
      </w:r>
      <w:r>
        <w:br/>
        <w:t xml:space="preserve">          schema:</w:t>
      </w:r>
      <w:r>
        <w:br/>
        <w:t xml:space="preserve">            type: array</w:t>
      </w:r>
      <w:r>
        <w:br/>
        <w:t xml:space="preserve">            items:</w:t>
      </w:r>
      <w:r>
        <w:br/>
        <w:t xml:space="preserve">              $ref: '#/definitions/Variables'</w:t>
      </w:r>
      <w:r>
        <w:br/>
        <w:t xml:space="preserve">    put:</w:t>
      </w:r>
      <w:r>
        <w:br/>
        <w:t xml:space="preserve">      tags:</w:t>
      </w:r>
      <w:r>
        <w:br/>
        <w:t xml:space="preserve">        - Variables</w:t>
      </w:r>
      <w:r>
        <w:br/>
        <w:t xml:space="preserve">      summary: Create a new variables</w:t>
      </w:r>
      <w:r>
        <w:br/>
        <w:t xml:space="preserve">      description: Create a new variables</w:t>
      </w:r>
      <w:r>
        <w:br/>
        <w:t xml:space="preserve">      operationId: cloudmesh.variables.add</w:t>
      </w:r>
      <w:r>
        <w:br/>
        <w:t xml:space="preserve">      parameters:</w:t>
      </w:r>
      <w:r>
        <w:br/>
        <w:t xml:space="preserve">        - in: body</w:t>
      </w:r>
      <w:r>
        <w:br/>
        <w:t xml:space="preserve">          name: variables</w:t>
      </w:r>
      <w:r>
        <w:br/>
        <w:t xml:space="preserve">          description: The new variables to create</w:t>
      </w:r>
      <w:r>
        <w:br/>
      </w:r>
      <w:r>
        <w:lastRenderedPageBreak/>
        <w:t xml:space="preserve">          schema:</w:t>
      </w:r>
      <w:r>
        <w:br/>
        <w:t xml:space="preserve">            $ref: '#/definitions/Variables'</w:t>
      </w:r>
      <w:r>
        <w:br/>
        <w:t xml:space="preserve">      responses:</w:t>
      </w:r>
      <w:r>
        <w:br/>
        <w:t xml:space="preserve">        201:</w:t>
      </w:r>
      <w:r>
        <w:br/>
        <w:t xml:space="preserve">          description: Created</w:t>
      </w:r>
      <w:r>
        <w:br/>
        <w:t xml:space="preserve">  '/cloudmesh/variables/{name}':</w:t>
      </w:r>
      <w:r>
        <w:br/>
        <w:t xml:space="preserve">    get:</w:t>
      </w:r>
      <w:r>
        <w:br/>
        <w:t xml:space="preserve">      tags:</w:t>
      </w:r>
      <w:r>
        <w:br/>
        <w:t xml:space="preserve">        - Variables</w:t>
      </w:r>
      <w:r>
        <w:br/>
        <w:t xml:space="preserve">      summary: Returns a variables</w:t>
      </w:r>
      <w:r>
        <w:br/>
        <w:t xml:space="preserve">      description: Returns a variables</w:t>
      </w:r>
      <w:r>
        <w:br/>
        <w:t xml:space="preserve">      operationId: cloudmesh.variables.get_by_name</w:t>
      </w:r>
      <w:r>
        <w:br/>
        <w:t xml:space="preserve">      parameters:</w:t>
      </w:r>
      <w:r>
        <w:br/>
        <w:t xml:space="preserve">        - name: name</w:t>
      </w:r>
      <w:r>
        <w:br/>
        <w:t xml:space="preserve">          description: Name of the variabl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variables info</w:t>
      </w:r>
      <w:r>
        <w:br/>
        <w:t xml:space="preserve">          schema:</w:t>
      </w:r>
      <w:r>
        <w:br/>
        <w:t xml:space="preserve">            $ref: '#/definitions/Variables'</w:t>
      </w:r>
      <w:r>
        <w:br/>
        <w:t>definitions:</w:t>
      </w:r>
      <w:r>
        <w:br/>
        <w:t xml:space="preserve">  Variables:</w:t>
      </w:r>
      <w:r>
        <w:br/>
        <w:t xml:space="preserve">    type: object</w:t>
      </w:r>
      <w:r>
        <w:br/>
        <w:t xml:space="preserve">    description: the variables</w:t>
      </w:r>
      <w:r>
        <w:br/>
        <w:t xml:space="preserve">    properties:</w:t>
      </w:r>
      <w:r>
        <w:br/>
        <w:t xml:space="preserve">      name:</w:t>
      </w:r>
      <w:r>
        <w:br/>
        <w:t xml:space="preserve">        type: string</w:t>
      </w:r>
      <w:r>
        <w:br/>
        <w:t xml:space="preserve">        description: name of the variable</w:t>
      </w:r>
      <w:r>
        <w:br/>
        <w:t xml:space="preserve">      value:</w:t>
      </w:r>
      <w:r>
        <w:br/>
        <w:t xml:space="preserve">        type: string</w:t>
      </w:r>
      <w:r>
        <w:br/>
        <w:t xml:space="preserve">        description: type of the variable</w:t>
      </w:r>
      <w:r>
        <w:br/>
        <w:t xml:space="preserve">      kind:</w:t>
      </w:r>
      <w:r>
        <w:br/>
        <w:t xml:space="preserve">        type: string</w:t>
      </w:r>
      <w:r>
        <w:br/>
        <w:t xml:space="preserve">        description: value of the variable</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195" w:name="keyvaluestore"/>
      <w:bookmarkStart w:id="196" w:name="_Toc1569576"/>
      <w:bookmarkStart w:id="197" w:name="_Toc1641026"/>
      <w:r>
        <w:t>Keyvaluestore</w:t>
      </w:r>
      <w:bookmarkEnd w:id="195"/>
      <w:bookmarkEnd w:id="196"/>
      <w:bookmarkEnd w:id="197"/>
    </w:p>
    <w:p w:rsidR="00737F4C" w:rsidRDefault="00A43B37">
      <w:r>
        <w:t>Keyvaluestore is a service to store key, value, and type information, all of which are stored as Strings. However</w:t>
      </w:r>
      <w:r w:rsidR="00774BC6">
        <w:t>,</w:t>
      </w:r>
      <w:r>
        <w:t xml:space="preserve"> the type could be use</w:t>
      </w:r>
      <w:r w:rsidR="00774BC6">
        <w:t>d to transform it into a non-</w:t>
      </w:r>
      <w:r>
        <w:t>strin</w:t>
      </w:r>
      <w:r w:rsidR="00774BC6">
        <w:t>g</w:t>
      </w:r>
      <w:r>
        <w:t xml:space="preserve"> type.</w:t>
      </w:r>
    </w:p>
    <w:p w:rsidR="00737F4C" w:rsidRDefault="00A43B37">
      <w:pPr>
        <w:pStyle w:val="Heading4"/>
      </w:pPr>
      <w:bookmarkStart w:id="198" w:name="properties-key"/>
      <w:r>
        <w:t>Properties Key</w:t>
      </w:r>
      <w:bookmarkEnd w:id="198"/>
    </w:p>
    <w:tbl>
      <w:tblPr>
        <w:tblStyle w:val="BDSpecTables"/>
        <w:tblW w:w="0" w:type="pct"/>
        <w:tblLook w:val="07E0" w:firstRow="1" w:lastRow="1" w:firstColumn="1" w:lastColumn="1" w:noHBand="1" w:noVBand="1"/>
      </w:tblPr>
      <w:tblGrid>
        <w:gridCol w:w="1194"/>
        <w:gridCol w:w="718"/>
        <w:gridCol w:w="440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uuid</w:t>
            </w:r>
          </w:p>
        </w:tc>
        <w:tc>
          <w:tcPr>
            <w:tcW w:w="0" w:type="auto"/>
          </w:tcPr>
          <w:p w:rsidR="00737F4C" w:rsidRDefault="00A43B37">
            <w:r>
              <w:t>string</w:t>
            </w:r>
          </w:p>
        </w:tc>
        <w:tc>
          <w:tcPr>
            <w:tcW w:w="0" w:type="auto"/>
          </w:tcPr>
          <w:p w:rsidR="00737F4C" w:rsidRDefault="00A43B37">
            <w:r>
              <w:t>The uuid of the key, tha uuid must be unique</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key. The name must be unique</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A description of the key</w:t>
            </w:r>
          </w:p>
        </w:tc>
      </w:tr>
      <w:tr w:rsidR="00737F4C" w:rsidTr="003A6005">
        <w:tc>
          <w:tcPr>
            <w:tcW w:w="0" w:type="auto"/>
          </w:tcPr>
          <w:p w:rsidR="00737F4C" w:rsidRDefault="00A43B37">
            <w:r>
              <w:t>value</w:t>
            </w:r>
          </w:p>
        </w:tc>
        <w:tc>
          <w:tcPr>
            <w:tcW w:w="0" w:type="auto"/>
          </w:tcPr>
          <w:p w:rsidR="00737F4C" w:rsidRDefault="00A43B37">
            <w:r>
              <w:t>string</w:t>
            </w:r>
          </w:p>
        </w:tc>
        <w:tc>
          <w:tcPr>
            <w:tcW w:w="0" w:type="auto"/>
          </w:tcPr>
          <w:p w:rsidR="00737F4C" w:rsidRDefault="00A43B37">
            <w:r>
              <w:t>The value, or content of the key</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The type of the key</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199" w:name="paths-6"/>
      <w:r>
        <w:lastRenderedPageBreak/>
        <w:t>Paths</w:t>
      </w:r>
      <w:bookmarkEnd w:id="199"/>
    </w:p>
    <w:p w:rsidR="00737F4C" w:rsidRDefault="00A43B37">
      <w:pPr>
        <w:pStyle w:val="Heading5"/>
      </w:pPr>
      <w:bookmarkStart w:id="200" w:name="cloudmeshkeyvaluestorekey"/>
      <w:r>
        <w:t>/cloudmesh/keyvaluestore/key</w:t>
      </w:r>
      <w:bookmarkEnd w:id="200"/>
    </w:p>
    <w:p w:rsidR="00737F4C" w:rsidRDefault="00A43B37">
      <w:pPr>
        <w:pStyle w:val="Heading6"/>
      </w:pPr>
      <w:bookmarkStart w:id="201" w:name="get-cloudmeshkeyvaluestorekey"/>
      <w:r>
        <w:t>GET /cloudmesh/keyvaluestore/key</w:t>
      </w:r>
      <w:bookmarkEnd w:id="201"/>
    </w:p>
    <w:p w:rsidR="00737F4C" w:rsidRDefault="00A43B37">
      <w:r>
        <w:t>Returns all keys with their values and types included</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key info</w:t>
            </w:r>
          </w:p>
        </w:tc>
        <w:tc>
          <w:tcPr>
            <w:tcW w:w="0" w:type="auto"/>
          </w:tcPr>
          <w:p w:rsidR="00737F4C" w:rsidRDefault="00737F4C"/>
        </w:tc>
      </w:tr>
    </w:tbl>
    <w:p w:rsidR="00737F4C" w:rsidRDefault="00A43B37">
      <w:pPr>
        <w:pStyle w:val="Heading6"/>
      </w:pPr>
      <w:bookmarkStart w:id="202" w:name="put-cloudmeshkeyvaluestorekey"/>
      <w:r>
        <w:t>PUT /cloudmesh/keyvaluestore/key</w:t>
      </w:r>
      <w:bookmarkEnd w:id="202"/>
    </w:p>
    <w:p w:rsidR="00737F4C" w:rsidRDefault="00A43B37">
      <w:r>
        <w:t>Create</w:t>
      </w:r>
      <w:r w:rsidR="00774BC6">
        <w:t>s</w:t>
      </w:r>
      <w:r>
        <w:t xml:space="preserve"> a new key</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159"/>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key</w:t>
            </w:r>
          </w:p>
        </w:tc>
        <w:tc>
          <w:tcPr>
            <w:tcW w:w="0" w:type="auto"/>
          </w:tcPr>
          <w:p w:rsidR="00737F4C" w:rsidRDefault="00A43B37">
            <w:r>
              <w:t>body</w:t>
            </w:r>
          </w:p>
        </w:tc>
        <w:tc>
          <w:tcPr>
            <w:tcW w:w="0" w:type="auto"/>
          </w:tcPr>
          <w:p w:rsidR="00737F4C" w:rsidRDefault="00A43B37">
            <w:r>
              <w:t>The new key to create</w:t>
            </w:r>
          </w:p>
        </w:tc>
        <w:tc>
          <w:tcPr>
            <w:tcW w:w="0" w:type="auto"/>
          </w:tcPr>
          <w:p w:rsidR="00737F4C" w:rsidRDefault="00A43B37">
            <w:r>
              <w:t>True</w:t>
            </w:r>
          </w:p>
        </w:tc>
        <w:tc>
          <w:tcPr>
            <w:tcW w:w="0" w:type="auto"/>
          </w:tcPr>
          <w:p w:rsidR="00737F4C" w:rsidRDefault="00BA3A67">
            <w:hyperlink w:anchor="key">
              <w:r w:rsidR="00A43B37">
                <w:rPr>
                  <w:rStyle w:val="Hyperlink"/>
                </w:rPr>
                <w:t>Key</w:t>
              </w:r>
            </w:hyperlink>
          </w:p>
        </w:tc>
      </w:tr>
    </w:tbl>
    <w:p w:rsidR="00737F4C" w:rsidRDefault="00A43B37">
      <w:pPr>
        <w:pStyle w:val="Heading5"/>
      </w:pPr>
      <w:bookmarkStart w:id="203" w:name="cloudmeshkeyvaluestorekeyname"/>
      <w:r>
        <w:t>/cloudmesh/keyvaluestore/key/{name}</w:t>
      </w:r>
      <w:bookmarkEnd w:id="203"/>
    </w:p>
    <w:p w:rsidR="00737F4C" w:rsidRDefault="00A43B37">
      <w:pPr>
        <w:pStyle w:val="Heading6"/>
      </w:pPr>
      <w:bookmarkStart w:id="204" w:name="get-cloudmeshkeyvaluestorekeyname"/>
      <w:r>
        <w:t>GET /cloudmesh/keyvaluestore/key/{name}</w:t>
      </w:r>
      <w:bookmarkEnd w:id="204"/>
    </w:p>
    <w:p w:rsidR="00737F4C" w:rsidRDefault="00A43B37">
      <w:r>
        <w:t>Returns the key with its detailed information by name of the key</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key info</w:t>
            </w:r>
          </w:p>
        </w:tc>
        <w:tc>
          <w:tcPr>
            <w:tcW w:w="0" w:type="auto"/>
          </w:tcPr>
          <w:p w:rsidR="00737F4C" w:rsidRDefault="00BA3A67">
            <w:hyperlink w:anchor="key">
              <w:r w:rsidR="00A43B37">
                <w:rPr>
                  <w:rStyle w:val="Hyperlink"/>
                </w:rPr>
                <w:t>Key</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162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key</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05" w:name="keyvaluestore.yaml"/>
      <w:proofErr w:type="gramStart"/>
      <w:r>
        <w:t>keyvaluestore.yaml</w:t>
      </w:r>
      <w:bookmarkEnd w:id="205"/>
      <w:proofErr w:type="gramEnd"/>
    </w:p>
    <w:p w:rsidR="00737F4C" w:rsidRDefault="00A43B37">
      <w:pPr>
        <w:pStyle w:val="SourceCode"/>
      </w:pPr>
      <w:r>
        <w:t>---</w:t>
      </w:r>
      <w:r>
        <w:br/>
        <w:t>swagger: "2.0"</w:t>
      </w:r>
      <w:r>
        <w:br/>
        <w:t>info:</w:t>
      </w:r>
      <w:r>
        <w:br/>
        <w:t xml:space="preserve">  version: 3.1.1</w:t>
      </w:r>
      <w:r>
        <w:br/>
        <w:t xml:space="preserve">  x-status: compare to variable and merge</w:t>
      </w:r>
      <w:r>
        <w:br/>
        <w:t xml:space="preserve">  x-date: 02-15-2019</w:t>
      </w:r>
      <w:r>
        <w:br/>
        <w:t xml:space="preserve">  title: Keyvaluestore</w:t>
      </w:r>
      <w:r>
        <w:br/>
        <w:t xml:space="preserve">  description: |-</w:t>
      </w:r>
      <w:r>
        <w:br/>
      </w:r>
      <w:r>
        <w:br/>
        <w:t xml:space="preserve">    Keyvaluestore is a service to store key, value, and type information, </w:t>
      </w:r>
      <w:proofErr w:type="gramStart"/>
      <w:r>
        <w:t>all of</w:t>
      </w:r>
      <w:proofErr w:type="gramEnd"/>
      <w:r>
        <w:br/>
        <w:t xml:space="preserve">    which are stored as Strings. However the type could be use to transform it</w:t>
      </w:r>
      <w:r>
        <w:br/>
        <w:t xml:space="preserve">    into a non strin type.</w:t>
      </w:r>
      <w:r>
        <w:br/>
      </w:r>
      <w:r>
        <w:br/>
        <w:t xml:space="preserve">  termsOfService: 'https://github.com/cloudmesh-community/nist/blob/master/LICENSE.txt'</w:t>
      </w:r>
      <w:r>
        <w:br/>
      </w:r>
      <w:r>
        <w:lastRenderedPageBreak/>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keyvaluestore/key:</w:t>
      </w:r>
      <w:r>
        <w:br/>
        <w:t xml:space="preserve">    get:</w:t>
      </w:r>
      <w:r>
        <w:br/>
        <w:t xml:space="preserve">      tags:</w:t>
      </w:r>
      <w:r>
        <w:br/>
        <w:t xml:space="preserve">        - Keyvaluestore</w:t>
      </w:r>
      <w:r>
        <w:br/>
        <w:t xml:space="preserve">      summary: Returns all keys with their values and types included</w:t>
      </w:r>
      <w:r>
        <w:br/>
        <w:t xml:space="preserve">      description: Returns all keys with their values and types included</w:t>
      </w:r>
      <w:r>
        <w:br/>
        <w:t xml:space="preserve">      operationId: cloudmesh.keyvaluestore.get</w:t>
      </w:r>
      <w:r>
        <w:br/>
        <w:t xml:space="preserve">      produces:</w:t>
      </w:r>
      <w:r>
        <w:br/>
        <w:t xml:space="preserve">        - application/json</w:t>
      </w:r>
      <w:r>
        <w:br/>
        <w:t xml:space="preserve">      responses:</w:t>
      </w:r>
      <w:r>
        <w:br/>
        <w:t xml:space="preserve">        '200':</w:t>
      </w:r>
      <w:r>
        <w:br/>
        <w:t xml:space="preserve">          description: key info</w:t>
      </w:r>
      <w:r>
        <w:br/>
        <w:t xml:space="preserve">          schema:</w:t>
      </w:r>
      <w:r>
        <w:br/>
        <w:t xml:space="preserve">            type: array</w:t>
      </w:r>
      <w:r>
        <w:br/>
        <w:t xml:space="preserve">            items:</w:t>
      </w:r>
      <w:r>
        <w:br/>
        <w:t xml:space="preserve">              $ref: '#/definitions/Key'</w:t>
      </w:r>
      <w:r>
        <w:br/>
        <w:t xml:space="preserve">    put:</w:t>
      </w:r>
      <w:r>
        <w:br/>
        <w:t xml:space="preserve">      tags:</w:t>
      </w:r>
      <w:r>
        <w:br/>
        <w:t xml:space="preserve">        - Keyvaluestore</w:t>
      </w:r>
      <w:r>
        <w:br/>
        <w:t xml:space="preserve">      summary: Create a new key</w:t>
      </w:r>
      <w:r>
        <w:br/>
        <w:t xml:space="preserve">      description: Create a new key</w:t>
      </w:r>
      <w:r>
        <w:br/>
        <w:t xml:space="preserve">      operationId: cloudmesh.keyvaluestore.put</w:t>
      </w:r>
      <w:r>
        <w:br/>
        <w:t xml:space="preserve">      parameters:</w:t>
      </w:r>
      <w:r>
        <w:br/>
        <w:t xml:space="preserve">        - in: body</w:t>
      </w:r>
      <w:r>
        <w:br/>
        <w:t xml:space="preserve">          name: key</w:t>
      </w:r>
      <w:r>
        <w:br/>
        <w:t xml:space="preserve">          description: The new key to create</w:t>
      </w:r>
      <w:r>
        <w:br/>
        <w:t xml:space="preserve">          required: true</w:t>
      </w:r>
      <w:r>
        <w:br/>
        <w:t xml:space="preserve">          schema:</w:t>
      </w:r>
      <w:r>
        <w:br/>
        <w:t xml:space="preserve">            $ref: '#/definitions/Key'</w:t>
      </w:r>
      <w:r>
        <w:br/>
        <w:t xml:space="preserve">      responses:</w:t>
      </w:r>
      <w:r>
        <w:br/>
        <w:t xml:space="preserve">        '201':</w:t>
      </w:r>
      <w:r>
        <w:br/>
        <w:t xml:space="preserve">          description: Created</w:t>
      </w:r>
      <w:r>
        <w:br/>
        <w:t xml:space="preserve">  /cloudmesh/keyvaluestore/key/{name}:</w:t>
      </w:r>
      <w:r>
        <w:br/>
        <w:t xml:space="preserve">    get:</w:t>
      </w:r>
      <w:r>
        <w:br/>
        <w:t xml:space="preserve">      tags:</w:t>
      </w:r>
      <w:r>
        <w:br/>
        <w:t xml:space="preserve">        - Keyvaluestore</w:t>
      </w:r>
      <w:r>
        <w:br/>
        <w:t xml:space="preserve">      summary: Returns the key with its detailed information by name of the key</w:t>
      </w:r>
      <w:r>
        <w:br/>
        <w:t xml:space="preserve">      description: Returns the key with its detailed information by name of the key</w:t>
      </w:r>
      <w:r>
        <w:br/>
        <w:t xml:space="preserve">      operationId: cloudmesh.keyvaluestore.get_by_name</w:t>
      </w:r>
      <w:r>
        <w:br/>
        <w:t xml:space="preserve">      parameters:</w:t>
      </w:r>
      <w:r>
        <w:br/>
        <w:t xml:space="preserve">        - name: name</w:t>
      </w:r>
      <w:r>
        <w:br/>
        <w:t xml:space="preserve">          description: name of the key</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key info</w:t>
      </w:r>
      <w:r>
        <w:br/>
        <w:t xml:space="preserve">          schema:</w:t>
      </w:r>
      <w:r>
        <w:br/>
        <w:t xml:space="preserve">            $ref: '#/definitions/Key'</w:t>
      </w:r>
      <w:r>
        <w:br/>
        <w:t>definitions:</w:t>
      </w:r>
      <w:r>
        <w:br/>
        <w:t xml:space="preserve">  Key:</w:t>
      </w:r>
      <w:r>
        <w:br/>
        <w:t xml:space="preserve">    type: object</w:t>
      </w:r>
      <w:r>
        <w:br/>
        <w:t xml:space="preserve">    properties:</w:t>
      </w:r>
      <w:r>
        <w:br/>
      </w:r>
      <w:r>
        <w:lastRenderedPageBreak/>
        <w:t xml:space="preserve">      uuid:</w:t>
      </w:r>
      <w:r>
        <w:br/>
        <w:t xml:space="preserve">        type: string</w:t>
      </w:r>
      <w:r>
        <w:br/>
        <w:t xml:space="preserve">        description: The uuid of the key, tha uuid must be unique</w:t>
      </w:r>
      <w:r>
        <w:br/>
        <w:t xml:space="preserve">      name:</w:t>
      </w:r>
      <w:r>
        <w:br/>
        <w:t xml:space="preserve">        type: string</w:t>
      </w:r>
      <w:r>
        <w:br/>
        <w:t xml:space="preserve">        description: The name of the key. The name must be unique</w:t>
      </w:r>
      <w:r>
        <w:br/>
        <w:t xml:space="preserve">      description: </w:t>
      </w:r>
      <w:r>
        <w:br/>
        <w:t xml:space="preserve">        type: string</w:t>
      </w:r>
      <w:r>
        <w:br/>
        <w:t xml:space="preserve">        description: A description of the key</w:t>
      </w:r>
      <w:r>
        <w:br/>
        <w:t xml:space="preserve">      value:</w:t>
      </w:r>
      <w:r>
        <w:br/>
        <w:t xml:space="preserve">        type: string</w:t>
      </w:r>
      <w:r>
        <w:br/>
        <w:t xml:space="preserve">        description: The value, or content of the key</w:t>
      </w:r>
      <w:r>
        <w:br/>
        <w:t xml:space="preserve">      kind:</w:t>
      </w:r>
      <w:r>
        <w:br/>
        <w:t xml:space="preserve">        type: string</w:t>
      </w:r>
      <w:r>
        <w:br/>
        <w:t xml:space="preserve">        description: The type of the key</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206" w:name="default"/>
      <w:bookmarkStart w:id="207" w:name="_Toc1569577"/>
      <w:bookmarkStart w:id="208" w:name="_Toc1641027"/>
      <w:r>
        <w:t>Default</w:t>
      </w:r>
      <w:bookmarkEnd w:id="206"/>
      <w:bookmarkEnd w:id="207"/>
      <w:bookmarkEnd w:id="208"/>
    </w:p>
    <w:p w:rsidR="00737F4C" w:rsidRDefault="00A43B37">
      <w:r>
        <w:t>A default is a special variable that has a context associated with it. This allows one to define values that can be easily retrieved based on the associated context. For example, a default could be the image name for a cloud where the context is defined by the cloud name. In addition to the context, the service name is also specified since a service could have multiple contexts. To be able to define the kind of service there is also a kind attribute.</w:t>
      </w:r>
    </w:p>
    <w:p w:rsidR="00737F4C" w:rsidRDefault="00A43B37">
      <w:pPr>
        <w:pStyle w:val="Heading4"/>
      </w:pPr>
      <w:bookmarkStart w:id="209" w:name="properties-default"/>
      <w:r>
        <w:t>Properties Default</w:t>
      </w:r>
      <w:bookmarkEnd w:id="209"/>
    </w:p>
    <w:tbl>
      <w:tblPr>
        <w:tblStyle w:val="BDSpecTables"/>
        <w:tblW w:w="0" w:type="pct"/>
        <w:tblLook w:val="07E0" w:firstRow="1" w:lastRow="1" w:firstColumn="1" w:lastColumn="1" w:noHBand="1" w:noVBand="1"/>
      </w:tblPr>
      <w:tblGrid>
        <w:gridCol w:w="1133"/>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default</w:t>
            </w:r>
          </w:p>
        </w:tc>
      </w:tr>
      <w:tr w:rsidR="00737F4C" w:rsidTr="003A6005">
        <w:tc>
          <w:tcPr>
            <w:tcW w:w="0" w:type="auto"/>
          </w:tcPr>
          <w:p w:rsidR="00737F4C" w:rsidRDefault="00A43B37">
            <w:r>
              <w:t>value</w:t>
            </w:r>
          </w:p>
        </w:tc>
        <w:tc>
          <w:tcPr>
            <w:tcW w:w="0" w:type="auto"/>
          </w:tcPr>
          <w:p w:rsidR="00737F4C" w:rsidRDefault="00A43B37">
            <w:r>
              <w:t>string</w:t>
            </w:r>
          </w:p>
        </w:tc>
        <w:tc>
          <w:tcPr>
            <w:tcW w:w="0" w:type="auto"/>
          </w:tcPr>
          <w:p w:rsidR="00737F4C" w:rsidRDefault="00A43B37">
            <w:r>
              <w:t>The type of the default</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The value of the default</w:t>
            </w:r>
          </w:p>
        </w:tc>
      </w:tr>
      <w:tr w:rsidR="00737F4C" w:rsidTr="003A6005">
        <w:tc>
          <w:tcPr>
            <w:tcW w:w="0" w:type="auto"/>
          </w:tcPr>
          <w:p w:rsidR="00737F4C" w:rsidRDefault="00A43B37">
            <w:r>
              <w:t>service</w:t>
            </w:r>
          </w:p>
        </w:tc>
        <w:tc>
          <w:tcPr>
            <w:tcW w:w="0" w:type="auto"/>
          </w:tcPr>
          <w:p w:rsidR="00737F4C" w:rsidRDefault="00A43B37">
            <w:r>
              <w:t>string</w:t>
            </w:r>
          </w:p>
        </w:tc>
        <w:tc>
          <w:tcPr>
            <w:tcW w:w="0" w:type="auto"/>
          </w:tcPr>
          <w:p w:rsidR="00737F4C" w:rsidRDefault="00A43B37">
            <w:r>
              <w:t>The name of the service</w:t>
            </w:r>
          </w:p>
        </w:tc>
      </w:tr>
      <w:tr w:rsidR="00737F4C" w:rsidTr="003A6005">
        <w:tc>
          <w:tcPr>
            <w:tcW w:w="0" w:type="auto"/>
          </w:tcPr>
          <w:p w:rsidR="00737F4C" w:rsidRDefault="00A43B37">
            <w:r>
              <w:t>context</w:t>
            </w:r>
          </w:p>
        </w:tc>
        <w:tc>
          <w:tcPr>
            <w:tcW w:w="0" w:type="auto"/>
          </w:tcPr>
          <w:p w:rsidR="00737F4C" w:rsidRDefault="00A43B37">
            <w:r>
              <w:t>string</w:t>
            </w:r>
          </w:p>
        </w:tc>
        <w:tc>
          <w:tcPr>
            <w:tcW w:w="0" w:type="auto"/>
          </w:tcPr>
          <w:p w:rsidR="00737F4C" w:rsidRDefault="00A43B37">
            <w:r>
              <w:t>The context of the servic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210" w:name="paths-7"/>
      <w:r>
        <w:t>Paths</w:t>
      </w:r>
      <w:bookmarkEnd w:id="210"/>
    </w:p>
    <w:p w:rsidR="00737F4C" w:rsidRDefault="00A43B37">
      <w:pPr>
        <w:pStyle w:val="Heading5"/>
      </w:pPr>
      <w:bookmarkStart w:id="211" w:name="cloudmeshdefault"/>
      <w:r>
        <w:t>/cloudmesh/default</w:t>
      </w:r>
      <w:bookmarkEnd w:id="211"/>
    </w:p>
    <w:p w:rsidR="00737F4C" w:rsidRDefault="00A43B37">
      <w:pPr>
        <w:pStyle w:val="Heading6"/>
      </w:pPr>
      <w:bookmarkStart w:id="212" w:name="get-cloudmeshdefault"/>
      <w:r>
        <w:t>GET /cloudmesh/default</w:t>
      </w:r>
      <w:bookmarkEnd w:id="212"/>
    </w:p>
    <w:p w:rsidR="00737F4C" w:rsidRDefault="00A43B37">
      <w:r>
        <w:t>Returns all default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efault info</w:t>
            </w:r>
          </w:p>
        </w:tc>
        <w:tc>
          <w:tcPr>
            <w:tcW w:w="0" w:type="auto"/>
          </w:tcPr>
          <w:p w:rsidR="00737F4C" w:rsidRDefault="00737F4C"/>
        </w:tc>
      </w:tr>
    </w:tbl>
    <w:p w:rsidR="00737F4C" w:rsidRDefault="00A43B37">
      <w:pPr>
        <w:pStyle w:val="Heading6"/>
      </w:pPr>
      <w:bookmarkStart w:id="213" w:name="put-cloudmeshdefault"/>
      <w:r>
        <w:t>PUT /cloudmesh/default</w:t>
      </w:r>
      <w:bookmarkEnd w:id="213"/>
    </w:p>
    <w:p w:rsidR="00737F4C" w:rsidRDefault="00A43B37">
      <w:r>
        <w:t>Create</w:t>
      </w:r>
      <w:r w:rsidR="00774BC6">
        <w:t>s</w:t>
      </w:r>
      <w:r>
        <w:t xml:space="preserve"> a new default</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827"/>
        <w:gridCol w:w="1213"/>
        <w:gridCol w:w="2452"/>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default</w:t>
            </w:r>
          </w:p>
        </w:tc>
        <w:tc>
          <w:tcPr>
            <w:tcW w:w="0" w:type="auto"/>
          </w:tcPr>
          <w:p w:rsidR="00737F4C" w:rsidRDefault="00A43B37">
            <w:r>
              <w:t>body</w:t>
            </w:r>
          </w:p>
        </w:tc>
        <w:tc>
          <w:tcPr>
            <w:tcW w:w="0" w:type="auto"/>
          </w:tcPr>
          <w:p w:rsidR="00737F4C" w:rsidRDefault="00A43B37">
            <w:r>
              <w:t>The new default to create</w:t>
            </w:r>
          </w:p>
        </w:tc>
        <w:tc>
          <w:tcPr>
            <w:tcW w:w="0" w:type="auto"/>
          </w:tcPr>
          <w:p w:rsidR="00737F4C" w:rsidRDefault="00A43B37">
            <w:r>
              <w:t>True</w:t>
            </w:r>
          </w:p>
        </w:tc>
        <w:tc>
          <w:tcPr>
            <w:tcW w:w="0" w:type="auto"/>
          </w:tcPr>
          <w:p w:rsidR="00737F4C" w:rsidRDefault="00BA3A67">
            <w:hyperlink w:anchor="default">
              <w:r w:rsidR="00A43B37">
                <w:rPr>
                  <w:rStyle w:val="Hyperlink"/>
                </w:rPr>
                <w:t>Default</w:t>
              </w:r>
            </w:hyperlink>
          </w:p>
        </w:tc>
      </w:tr>
    </w:tbl>
    <w:p w:rsidR="00737F4C" w:rsidRDefault="00A43B37">
      <w:pPr>
        <w:pStyle w:val="Heading5"/>
      </w:pPr>
      <w:bookmarkStart w:id="214" w:name="cloudmeshdefaultname"/>
      <w:r>
        <w:t>/cloudmesh/default/{name}</w:t>
      </w:r>
      <w:bookmarkEnd w:id="214"/>
    </w:p>
    <w:p w:rsidR="00737F4C" w:rsidRDefault="00A43B37">
      <w:pPr>
        <w:pStyle w:val="Heading6"/>
      </w:pPr>
      <w:bookmarkStart w:id="215" w:name="get-cloudmeshdefaultname"/>
      <w:r>
        <w:t>GET /cloudmesh/default/{name}</w:t>
      </w:r>
      <w:bookmarkEnd w:id="215"/>
    </w:p>
    <w:p w:rsidR="00737F4C" w:rsidRDefault="00A43B37">
      <w:r>
        <w:t>Returns a default</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efault info</w:t>
            </w:r>
          </w:p>
        </w:tc>
        <w:tc>
          <w:tcPr>
            <w:tcW w:w="0" w:type="auto"/>
          </w:tcPr>
          <w:p w:rsidR="00737F4C" w:rsidRDefault="00BA3A67">
            <w:hyperlink w:anchor="default">
              <w:r w:rsidR="00A43B37">
                <w:rPr>
                  <w:rStyle w:val="Hyperlink"/>
                </w:rPr>
                <w:t>Default</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31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The name of the default</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16" w:name="default.yaml"/>
      <w:proofErr w:type="gramStart"/>
      <w:r>
        <w:t>default.yaml</w:t>
      </w:r>
      <w:bookmarkEnd w:id="216"/>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Default</w:t>
      </w:r>
      <w:r>
        <w:br/>
        <w:t xml:space="preserve">  description: |-</w:t>
      </w:r>
      <w:r>
        <w:br/>
        <w:t xml:space="preserve">  </w:t>
      </w:r>
      <w:r>
        <w:br/>
        <w:t xml:space="preserve">    A default is a special variable that has a context associated with</w:t>
      </w:r>
      <w:r>
        <w:br/>
        <w:t xml:space="preserve">    it. This allows one to define values that can be easily retrieved</w:t>
      </w:r>
      <w:r>
        <w:br/>
        <w:t xml:space="preserve">    based on the associated context. For example, a default could be</w:t>
      </w:r>
      <w:r>
        <w:br/>
        <w:t xml:space="preserve">    the image name for a cloud where the context is defined by the</w:t>
      </w:r>
      <w:r>
        <w:br/>
        <w:t xml:space="preserve">    cloud name. In addition to the context, the service name is also specified</w:t>
      </w:r>
      <w:r>
        <w:br/>
        <w:t xml:space="preserve">    since a service could have multiple contexts. To be able to</w:t>
      </w:r>
      <w:r>
        <w:br/>
        <w:t xml:space="preserve">    define the kind of service there is also a kind attribute.</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default:</w:t>
      </w:r>
      <w:r>
        <w:br/>
        <w:t xml:space="preserve">    get:</w:t>
      </w:r>
      <w:r>
        <w:br/>
        <w:t xml:space="preserve">      tags:</w:t>
      </w:r>
      <w:r>
        <w:br/>
        <w:t xml:space="preserve">        - Default</w:t>
      </w:r>
      <w:r>
        <w:br/>
        <w:t xml:space="preserve">      summary: Returns all defaults</w:t>
      </w:r>
      <w:r>
        <w:br/>
        <w:t xml:space="preserve">      description: Returns all defaults</w:t>
      </w:r>
      <w:r>
        <w:br/>
      </w:r>
      <w:r>
        <w:lastRenderedPageBreak/>
        <w:t xml:space="preserve">      operationId: cloudmesh.default.get</w:t>
      </w:r>
      <w:r>
        <w:br/>
        <w:t xml:space="preserve">      produces:</w:t>
      </w:r>
      <w:r>
        <w:br/>
        <w:t xml:space="preserve">        - application/json</w:t>
      </w:r>
      <w:r>
        <w:br/>
        <w:t xml:space="preserve">      responses:</w:t>
      </w:r>
      <w:r>
        <w:br/>
        <w:t xml:space="preserve">        '200':</w:t>
      </w:r>
      <w:r>
        <w:br/>
        <w:t xml:space="preserve">          description: default info</w:t>
      </w:r>
      <w:r>
        <w:br/>
        <w:t xml:space="preserve">          schema:</w:t>
      </w:r>
      <w:r>
        <w:br/>
        <w:t xml:space="preserve">            type: array</w:t>
      </w:r>
      <w:r>
        <w:br/>
        <w:t xml:space="preserve">            items:</w:t>
      </w:r>
      <w:r>
        <w:br/>
        <w:t xml:space="preserve">              $ref: '#/definitions/Default'</w:t>
      </w:r>
      <w:r>
        <w:br/>
        <w:t xml:space="preserve">    put:</w:t>
      </w:r>
      <w:r>
        <w:br/>
        <w:t xml:space="preserve">      tags:</w:t>
      </w:r>
      <w:r>
        <w:br/>
        <w:t xml:space="preserve">        - Default</w:t>
      </w:r>
      <w:r>
        <w:br/>
        <w:t xml:space="preserve">      summary: Create a new default</w:t>
      </w:r>
      <w:r>
        <w:br/>
        <w:t xml:space="preserve">      description: Create a new default</w:t>
      </w:r>
      <w:r>
        <w:br/>
        <w:t xml:space="preserve">      operationId: cloudmesh.default.add</w:t>
      </w:r>
      <w:r>
        <w:br/>
        <w:t xml:space="preserve">      parameters:</w:t>
      </w:r>
      <w:r>
        <w:br/>
        <w:t xml:space="preserve">        - in: body</w:t>
      </w:r>
      <w:r>
        <w:br/>
        <w:t xml:space="preserve">          name: default</w:t>
      </w:r>
      <w:r>
        <w:br/>
        <w:t xml:space="preserve">          required: true</w:t>
      </w:r>
      <w:r>
        <w:br/>
        <w:t xml:space="preserve">          description: The new default to create</w:t>
      </w:r>
      <w:r>
        <w:br/>
        <w:t xml:space="preserve">          schema:</w:t>
      </w:r>
      <w:r>
        <w:br/>
        <w:t xml:space="preserve">            $ref: '#/definitions/Default'</w:t>
      </w:r>
      <w:r>
        <w:br/>
        <w:t xml:space="preserve">      responses:</w:t>
      </w:r>
      <w:r>
        <w:br/>
        <w:t xml:space="preserve">        '201':</w:t>
      </w:r>
      <w:r>
        <w:br/>
        <w:t xml:space="preserve">          description: Created</w:t>
      </w:r>
      <w:r>
        <w:br/>
        <w:t xml:space="preserve">  '/cloudmesh/default/{name}':</w:t>
      </w:r>
      <w:r>
        <w:br/>
        <w:t xml:space="preserve">    get:</w:t>
      </w:r>
      <w:r>
        <w:br/>
        <w:t xml:space="preserve">      tags:</w:t>
      </w:r>
      <w:r>
        <w:br/>
        <w:t xml:space="preserve">        - Default</w:t>
      </w:r>
      <w:r>
        <w:br/>
        <w:t xml:space="preserve">      summary: Returns a default</w:t>
      </w:r>
      <w:r>
        <w:br/>
        <w:t xml:space="preserve">      description: Returns a default</w:t>
      </w:r>
      <w:r>
        <w:br/>
        <w:t xml:space="preserve">      operationId: cloudmesh.default.get_by_name</w:t>
      </w:r>
      <w:r>
        <w:br/>
        <w:t xml:space="preserve">      parameters:</w:t>
      </w:r>
      <w:r>
        <w:br/>
        <w:t xml:space="preserve">        - name: name</w:t>
      </w:r>
      <w:r>
        <w:br/>
        <w:t xml:space="preserve">          in: path</w:t>
      </w:r>
      <w:r>
        <w:br/>
        <w:t xml:space="preserve">          required: true</w:t>
      </w:r>
      <w:r>
        <w:br/>
        <w:t xml:space="preserve">          type: string</w:t>
      </w:r>
      <w:r>
        <w:br/>
        <w:t xml:space="preserve">          description: The name of the default</w:t>
      </w:r>
      <w:r>
        <w:br/>
        <w:t xml:space="preserve">      produces:</w:t>
      </w:r>
      <w:r>
        <w:br/>
        <w:t xml:space="preserve">        - application/json</w:t>
      </w:r>
      <w:r>
        <w:br/>
        <w:t xml:space="preserve">      responses:</w:t>
      </w:r>
      <w:r>
        <w:br/>
        <w:t xml:space="preserve">        '200':</w:t>
      </w:r>
      <w:r>
        <w:br/>
        <w:t xml:space="preserve">          description: default info</w:t>
      </w:r>
      <w:r>
        <w:br/>
        <w:t xml:space="preserve">          schema:</w:t>
      </w:r>
      <w:r>
        <w:br/>
        <w:t xml:space="preserve">            $ref: '#/definitions/Default'</w:t>
      </w:r>
      <w:r>
        <w:br/>
        <w:t>definitions:</w:t>
      </w:r>
      <w:r>
        <w:br/>
        <w:t xml:space="preserve">  Default:</w:t>
      </w:r>
      <w:r>
        <w:br/>
        <w:t xml:space="preserve">    type: object</w:t>
      </w:r>
      <w:r>
        <w:br/>
        <w:t xml:space="preserve">    description: the defaults</w:t>
      </w:r>
      <w:r>
        <w:br/>
        <w:t xml:space="preserve">    properties:</w:t>
      </w:r>
      <w:r>
        <w:br/>
        <w:t xml:space="preserve">      name:</w:t>
      </w:r>
      <w:r>
        <w:br/>
        <w:t xml:space="preserve">        type: string</w:t>
      </w:r>
      <w:r>
        <w:br/>
        <w:t xml:space="preserve">        description: The name of the default</w:t>
      </w:r>
      <w:r>
        <w:br/>
        <w:t xml:space="preserve">      value:</w:t>
      </w:r>
      <w:r>
        <w:br/>
        <w:t xml:space="preserve">        type: string</w:t>
      </w:r>
      <w:r>
        <w:br/>
        <w:t xml:space="preserve">        description: The type of the default</w:t>
      </w:r>
      <w:r>
        <w:br/>
        <w:t xml:space="preserve">      kind:</w:t>
      </w:r>
      <w:r>
        <w:br/>
        <w:t xml:space="preserve">        type: string</w:t>
      </w:r>
      <w:r>
        <w:br/>
        <w:t xml:space="preserve">        description: The value of the default</w:t>
      </w:r>
      <w:r>
        <w:br/>
        <w:t xml:space="preserve">      service:</w:t>
      </w:r>
      <w:r>
        <w:br/>
        <w:t xml:space="preserve">        type: string</w:t>
      </w:r>
      <w:r>
        <w:br/>
        <w:t xml:space="preserve">        description: The name of the service</w:t>
      </w:r>
      <w:r>
        <w:br/>
        <w:t xml:space="preserve">      context:</w:t>
      </w:r>
      <w:r>
        <w:br/>
        <w:t xml:space="preserve">        type: string</w:t>
      </w:r>
      <w:r>
        <w:br/>
        <w:t xml:space="preserve">        description: The context of the service</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217" w:name="data-management"/>
      <w:bookmarkStart w:id="218" w:name="_Toc1569578"/>
      <w:bookmarkStart w:id="219" w:name="_Toc1641028"/>
      <w:r>
        <w:lastRenderedPageBreak/>
        <w:t>Data Management</w:t>
      </w:r>
      <w:bookmarkEnd w:id="217"/>
      <w:bookmarkEnd w:id="218"/>
      <w:bookmarkEnd w:id="219"/>
    </w:p>
    <w:p w:rsidR="00737F4C" w:rsidRDefault="00A43B37">
      <w:pPr>
        <w:pStyle w:val="Heading3"/>
      </w:pPr>
      <w:bookmarkStart w:id="220" w:name="file"/>
      <w:bookmarkStart w:id="221" w:name="_Toc1569579"/>
      <w:bookmarkStart w:id="222" w:name="_Toc1641029"/>
      <w:r>
        <w:t>File</w:t>
      </w:r>
      <w:bookmarkEnd w:id="220"/>
      <w:bookmarkEnd w:id="221"/>
      <w:bookmarkEnd w:id="222"/>
    </w:p>
    <w:p w:rsidR="00737F4C" w:rsidRDefault="00A43B37">
      <w:r>
        <w:t>Example:</w:t>
      </w:r>
    </w:p>
    <w:p w:rsidR="00737F4C" w:rsidRDefault="00A43B37">
      <w:pPr>
        <w:pStyle w:val="SourceCode"/>
      </w:pPr>
      <w:r>
        <w:rPr>
          <w:rStyle w:val="FunctionTok"/>
        </w:rPr>
        <w:t>"name":</w:t>
      </w:r>
      <w:r>
        <w:rPr>
          <w:rStyle w:val="AttributeTok"/>
        </w:rPr>
        <w:t xml:space="preserve"> </w:t>
      </w:r>
      <w:r>
        <w:rPr>
          <w:rStyle w:val="StringTok"/>
        </w:rPr>
        <w:t>"report.dat"</w:t>
      </w:r>
      <w:r>
        <w:rPr>
          <w:rStyle w:val="ErrorTok"/>
        </w:rPr>
        <w:t>,</w:t>
      </w:r>
      <w:r>
        <w:br/>
      </w:r>
      <w:r>
        <w:rPr>
          <w:rStyle w:val="FunctionTok"/>
        </w:rPr>
        <w:t>"endpoint":</w:t>
      </w:r>
      <w:r>
        <w:rPr>
          <w:rStyle w:val="AttributeTok"/>
        </w:rPr>
        <w:t xml:space="preserve"> </w:t>
      </w:r>
      <w:r>
        <w:rPr>
          <w:rStyle w:val="StringTok"/>
        </w:rPr>
        <w:t>"file://gregor@machine.edu:/data/report.dat"</w:t>
      </w:r>
      <w:r>
        <w:rPr>
          <w:rStyle w:val="ErrorTok"/>
        </w:rPr>
        <w:t>,</w:t>
      </w:r>
      <w:r>
        <w:br/>
      </w:r>
      <w:r>
        <w:rPr>
          <w:rStyle w:val="FunctionTok"/>
        </w:rPr>
        <w:t>"checksum":</w:t>
      </w:r>
      <w:r>
        <w:rPr>
          <w:rStyle w:val="AttributeTok"/>
        </w:rPr>
        <w:t xml:space="preserve"> </w:t>
      </w:r>
      <w:r>
        <w:rPr>
          <w:rStyle w:val="KeywordTok"/>
        </w:rPr>
        <w:t>{</w:t>
      </w:r>
      <w:r>
        <w:rPr>
          <w:rStyle w:val="StringTok"/>
        </w:rPr>
        <w:t>"sha256"</w:t>
      </w:r>
      <w:r>
        <w:rPr>
          <w:rStyle w:val="NormalTok"/>
        </w:rPr>
        <w:t>:</w:t>
      </w:r>
      <w:r>
        <w:rPr>
          <w:rStyle w:val="StringTok"/>
        </w:rPr>
        <w:t>"c01b39c7a35ccc ....... ebfeb45c69f08e17dfe3ef375a7b"</w:t>
      </w:r>
      <w:r>
        <w:rPr>
          <w:rStyle w:val="KeywordTok"/>
        </w:rPr>
        <w:t>}</w:t>
      </w:r>
      <w:r>
        <w:rPr>
          <w:rStyle w:val="AttributeTok"/>
        </w:rPr>
        <w:t>,</w:t>
      </w:r>
      <w:r>
        <w:br/>
      </w:r>
      <w:r>
        <w:rPr>
          <w:rStyle w:val="FunctionTok"/>
        </w:rPr>
        <w:t>"accessed":</w:t>
      </w:r>
      <w:r>
        <w:rPr>
          <w:rStyle w:val="AttributeTok"/>
        </w:rPr>
        <w:t xml:space="preserve"> </w:t>
      </w:r>
      <w:r>
        <w:rPr>
          <w:rStyle w:val="StringTok"/>
        </w:rPr>
        <w:t>"1.1.2017:05:00:</w:t>
      </w:r>
      <w:proofErr w:type="gramStart"/>
      <w:r>
        <w:rPr>
          <w:rStyle w:val="StringTok"/>
        </w:rPr>
        <w:t>00:EST</w:t>
      </w:r>
      <w:proofErr w:type="gramEnd"/>
      <w:r>
        <w:rPr>
          <w:rStyle w:val="StringTok"/>
        </w:rPr>
        <w:t>"</w:t>
      </w:r>
      <w:r>
        <w:rPr>
          <w:rStyle w:val="ErrorTok"/>
        </w:rPr>
        <w:t>,</w:t>
      </w:r>
      <w:r>
        <w:br/>
      </w:r>
      <w:r>
        <w:rPr>
          <w:rStyle w:val="FunctionTok"/>
        </w:rPr>
        <w:t>"created":</w:t>
      </w:r>
      <w:r>
        <w:rPr>
          <w:rStyle w:val="AttributeTok"/>
        </w:rPr>
        <w:t xml:space="preserve"> </w:t>
      </w:r>
      <w:r>
        <w:rPr>
          <w:rStyle w:val="StringTok"/>
        </w:rPr>
        <w:t>"1.1.2017:05:00:00:EST"</w:t>
      </w:r>
      <w:r>
        <w:rPr>
          <w:rStyle w:val="ErrorTok"/>
        </w:rPr>
        <w:t>,</w:t>
      </w:r>
      <w:r>
        <w:br/>
      </w:r>
      <w:r>
        <w:rPr>
          <w:rStyle w:val="FunctionTok"/>
        </w:rPr>
        <w:t>"modified":</w:t>
      </w:r>
      <w:r>
        <w:rPr>
          <w:rStyle w:val="AttributeTok"/>
        </w:rPr>
        <w:t xml:space="preserve"> </w:t>
      </w:r>
      <w:r>
        <w:rPr>
          <w:rStyle w:val="StringTok"/>
        </w:rPr>
        <w:t>"1.1.2017:05:00:00:EST"</w:t>
      </w:r>
      <w:r>
        <w:rPr>
          <w:rStyle w:val="ErrorTok"/>
        </w:rPr>
        <w:t>,</w:t>
      </w:r>
      <w:r>
        <w:br/>
      </w:r>
      <w:r>
        <w:rPr>
          <w:rStyle w:val="FunctionTok"/>
        </w:rPr>
        <w:t>size":</w:t>
      </w:r>
      <w:r>
        <w:rPr>
          <w:rStyle w:val="AttributeTok"/>
        </w:rPr>
        <w:t xml:space="preserve"> </w:t>
      </w:r>
      <w:r>
        <w:rPr>
          <w:rStyle w:val="KeywordTok"/>
        </w:rPr>
        <w:t>[</w:t>
      </w:r>
      <w:r>
        <w:rPr>
          <w:rStyle w:val="StringTok"/>
        </w:rPr>
        <w:t>"GB"</w:t>
      </w:r>
      <w:r>
        <w:rPr>
          <w:rStyle w:val="KeywordTok"/>
        </w:rPr>
        <w:t>,</w:t>
      </w:r>
      <w:r>
        <w:rPr>
          <w:rStyle w:val="NormalTok"/>
        </w:rPr>
        <w:t xml:space="preserve"> </w:t>
      </w:r>
      <w:r>
        <w:rPr>
          <w:rStyle w:val="StringTok"/>
        </w:rPr>
        <w:t>"Byte"</w:t>
      </w:r>
      <w:r>
        <w:rPr>
          <w:rStyle w:val="KeywordTok"/>
        </w:rPr>
        <w:t>]</w:t>
      </w:r>
    </w:p>
    <w:p w:rsidR="00737F4C" w:rsidRDefault="00A43B37">
      <w:r>
        <w:t>A file is a resource allowing storage of data as a traditional file being processed. The interface to a file provides the mechanism to appropriately locate a file in a distributed system. File identification includes the name, endpoint, checksum, and size. Additional parameters, such as a timestamp can also be stored. The interface only describes the location of the file. The file object has name, endpoint (location), size (in gigabytes [GB], megabytes [MB], and Bytes), and checksum for integrity check.</w:t>
      </w:r>
    </w:p>
    <w:p w:rsidR="00737F4C" w:rsidRDefault="00A43B37">
      <w:pPr>
        <w:pStyle w:val="Heading4"/>
      </w:pPr>
      <w:bookmarkStart w:id="223" w:name="properties-file"/>
      <w:r>
        <w:t>Properties File</w:t>
      </w:r>
      <w:bookmarkEnd w:id="223"/>
    </w:p>
    <w:tbl>
      <w:tblPr>
        <w:tblStyle w:val="BDSpecTables"/>
        <w:tblW w:w="0" w:type="pct"/>
        <w:tblLook w:val="07E0" w:firstRow="1" w:lastRow="1" w:firstColumn="1" w:lastColumn="1" w:noHBand="1" w:noVBand="1"/>
      </w:tblPr>
      <w:tblGrid>
        <w:gridCol w:w="1133"/>
        <w:gridCol w:w="827"/>
        <w:gridCol w:w="3296"/>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file</w:t>
            </w:r>
          </w:p>
        </w:tc>
      </w:tr>
      <w:tr w:rsidR="00737F4C" w:rsidTr="003A6005">
        <w:tc>
          <w:tcPr>
            <w:tcW w:w="0" w:type="auto"/>
          </w:tcPr>
          <w:p w:rsidR="00737F4C" w:rsidRDefault="00A43B37">
            <w:r>
              <w:t>endpoint</w:t>
            </w:r>
          </w:p>
        </w:tc>
        <w:tc>
          <w:tcPr>
            <w:tcW w:w="0" w:type="auto"/>
          </w:tcPr>
          <w:p w:rsidR="00737F4C" w:rsidRDefault="00A43B37">
            <w:r>
              <w:t>string</w:t>
            </w:r>
          </w:p>
        </w:tc>
        <w:tc>
          <w:tcPr>
            <w:tcW w:w="0" w:type="auto"/>
          </w:tcPr>
          <w:p w:rsidR="00737F4C" w:rsidRDefault="00A43B37">
            <w:r>
              <w:t>The location of the file</w:t>
            </w:r>
          </w:p>
        </w:tc>
      </w:tr>
      <w:tr w:rsidR="00737F4C" w:rsidTr="003A6005">
        <w:tc>
          <w:tcPr>
            <w:tcW w:w="0" w:type="auto"/>
          </w:tcPr>
          <w:p w:rsidR="00737F4C" w:rsidRDefault="00A43B37">
            <w:r>
              <w:t>checksum</w:t>
            </w:r>
          </w:p>
        </w:tc>
        <w:tc>
          <w:tcPr>
            <w:tcW w:w="0" w:type="auto"/>
          </w:tcPr>
          <w:p w:rsidR="00737F4C" w:rsidRDefault="00A43B37">
            <w:r>
              <w:t>string</w:t>
            </w:r>
          </w:p>
        </w:tc>
        <w:tc>
          <w:tcPr>
            <w:tcW w:w="0" w:type="auto"/>
          </w:tcPr>
          <w:p w:rsidR="00737F4C" w:rsidRDefault="00A43B37">
            <w:r>
              <w:t>The checksum of the file</w:t>
            </w:r>
          </w:p>
        </w:tc>
      </w:tr>
      <w:tr w:rsidR="00737F4C" w:rsidTr="003A6005">
        <w:tc>
          <w:tcPr>
            <w:tcW w:w="0" w:type="auto"/>
          </w:tcPr>
          <w:p w:rsidR="00737F4C" w:rsidRDefault="00A43B37">
            <w:r>
              <w:t>size</w:t>
            </w:r>
          </w:p>
        </w:tc>
        <w:tc>
          <w:tcPr>
            <w:tcW w:w="0" w:type="auto"/>
          </w:tcPr>
          <w:p w:rsidR="00737F4C" w:rsidRDefault="00A43B37">
            <w:r>
              <w:t>integer</w:t>
            </w:r>
          </w:p>
        </w:tc>
        <w:tc>
          <w:tcPr>
            <w:tcW w:w="0" w:type="auto"/>
          </w:tcPr>
          <w:p w:rsidR="00737F4C" w:rsidRDefault="00A43B37">
            <w:r>
              <w:t>The size of the file in byt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file</w:t>
            </w:r>
          </w:p>
        </w:tc>
      </w:tr>
    </w:tbl>
    <w:p w:rsidR="00737F4C" w:rsidRDefault="00A43B37">
      <w:pPr>
        <w:pStyle w:val="Heading4"/>
      </w:pPr>
      <w:bookmarkStart w:id="224" w:name="paths-8"/>
      <w:r>
        <w:t>Paths</w:t>
      </w:r>
      <w:bookmarkEnd w:id="224"/>
    </w:p>
    <w:p w:rsidR="00737F4C" w:rsidRDefault="00A43B37">
      <w:pPr>
        <w:pStyle w:val="Heading5"/>
      </w:pPr>
      <w:bookmarkStart w:id="225" w:name="cloudmeshfile"/>
      <w:r>
        <w:t>/cloudmesh/file</w:t>
      </w:r>
      <w:bookmarkEnd w:id="225"/>
    </w:p>
    <w:p w:rsidR="00737F4C" w:rsidRDefault="00A43B37">
      <w:pPr>
        <w:pStyle w:val="Heading6"/>
      </w:pPr>
      <w:bookmarkStart w:id="226" w:name="get-cloudmeshfile"/>
      <w:r>
        <w:t>GET /cloudmesh/file</w:t>
      </w:r>
      <w:bookmarkEnd w:id="226"/>
    </w:p>
    <w:p w:rsidR="00737F4C" w:rsidRDefault="00A43B37">
      <w:r>
        <w:t>Returns all file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file info</w:t>
            </w:r>
          </w:p>
        </w:tc>
        <w:tc>
          <w:tcPr>
            <w:tcW w:w="0" w:type="auto"/>
          </w:tcPr>
          <w:p w:rsidR="00737F4C" w:rsidRDefault="00737F4C"/>
        </w:tc>
      </w:tr>
    </w:tbl>
    <w:p w:rsidR="00737F4C" w:rsidRDefault="00A43B37">
      <w:pPr>
        <w:pStyle w:val="Heading6"/>
      </w:pPr>
      <w:bookmarkStart w:id="227" w:name="put-cloudmeshfile"/>
      <w:r>
        <w:t>PUT /cloudmesh/file</w:t>
      </w:r>
      <w:bookmarkEnd w:id="227"/>
    </w:p>
    <w:p w:rsidR="00737F4C" w:rsidRDefault="00A43B37">
      <w:r>
        <w:t>Create</w:t>
      </w:r>
      <w:r w:rsidR="00774BC6">
        <w:t>s</w:t>
      </w:r>
      <w:r>
        <w:t xml:space="preserve"> a new fil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rsidP="003A6005">
      <w:pPr>
        <w:pStyle w:val="BodyText"/>
        <w:keepNext/>
        <w:keepLines/>
      </w:pPr>
      <w:r>
        <w:lastRenderedPageBreak/>
        <w:t>Parameters</w:t>
      </w:r>
    </w:p>
    <w:tbl>
      <w:tblPr>
        <w:tblStyle w:val="BDSpecTables"/>
        <w:tblW w:w="0" w:type="pct"/>
        <w:tblLook w:val="07E0" w:firstRow="1" w:lastRow="1" w:firstColumn="1" w:lastColumn="1" w:noHBand="1" w:noVBand="1"/>
      </w:tblPr>
      <w:tblGrid>
        <w:gridCol w:w="766"/>
        <w:gridCol w:w="1213"/>
        <w:gridCol w:w="2751"/>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3A6005">
            <w:pPr>
              <w:keepNext/>
              <w:keepLines/>
            </w:pPr>
            <w:r>
              <w:t>Name</w:t>
            </w:r>
          </w:p>
        </w:tc>
        <w:tc>
          <w:tcPr>
            <w:tcW w:w="0" w:type="auto"/>
          </w:tcPr>
          <w:p w:rsidR="00737F4C" w:rsidRDefault="00A43B37" w:rsidP="003A6005">
            <w:pPr>
              <w:keepNext/>
              <w:keepLines/>
            </w:pPr>
            <w:r>
              <w:t>Located in</w:t>
            </w:r>
          </w:p>
        </w:tc>
        <w:tc>
          <w:tcPr>
            <w:tcW w:w="0" w:type="auto"/>
          </w:tcPr>
          <w:p w:rsidR="00737F4C" w:rsidRDefault="00A43B37" w:rsidP="003A6005">
            <w:pPr>
              <w:keepNext/>
              <w:keepLines/>
            </w:pPr>
            <w:r>
              <w:t>Description</w:t>
            </w:r>
          </w:p>
        </w:tc>
        <w:tc>
          <w:tcPr>
            <w:tcW w:w="0" w:type="auto"/>
          </w:tcPr>
          <w:p w:rsidR="00737F4C" w:rsidRDefault="00A43B37" w:rsidP="003A6005">
            <w:pPr>
              <w:keepNext/>
              <w:keepLines/>
            </w:pPr>
            <w:r>
              <w:t>Required</w:t>
            </w:r>
          </w:p>
        </w:tc>
        <w:tc>
          <w:tcPr>
            <w:tcW w:w="0" w:type="auto"/>
          </w:tcPr>
          <w:p w:rsidR="00737F4C" w:rsidRDefault="00A43B37" w:rsidP="003A6005">
            <w:pPr>
              <w:keepNext/>
              <w:keepLines/>
            </w:pPr>
            <w:r>
              <w:t>Schema</w:t>
            </w:r>
          </w:p>
        </w:tc>
      </w:tr>
      <w:tr w:rsidR="00737F4C" w:rsidTr="003A6005">
        <w:tc>
          <w:tcPr>
            <w:tcW w:w="0" w:type="auto"/>
          </w:tcPr>
          <w:p w:rsidR="00737F4C" w:rsidRDefault="00A43B37" w:rsidP="003A6005">
            <w:pPr>
              <w:keepNext/>
              <w:keepLines/>
            </w:pPr>
            <w:r>
              <w:t>file</w:t>
            </w:r>
          </w:p>
        </w:tc>
        <w:tc>
          <w:tcPr>
            <w:tcW w:w="0" w:type="auto"/>
          </w:tcPr>
          <w:p w:rsidR="00737F4C" w:rsidRDefault="00A43B37" w:rsidP="003A6005">
            <w:pPr>
              <w:keepNext/>
              <w:keepLines/>
            </w:pPr>
            <w:r>
              <w:t>body</w:t>
            </w:r>
          </w:p>
        </w:tc>
        <w:tc>
          <w:tcPr>
            <w:tcW w:w="0" w:type="auto"/>
          </w:tcPr>
          <w:p w:rsidR="00737F4C" w:rsidRDefault="00A43B37" w:rsidP="003A6005">
            <w:pPr>
              <w:keepNext/>
              <w:keepLines/>
            </w:pPr>
            <w:r>
              <w:t>The new file record to create</w:t>
            </w:r>
          </w:p>
        </w:tc>
        <w:tc>
          <w:tcPr>
            <w:tcW w:w="0" w:type="auto"/>
          </w:tcPr>
          <w:p w:rsidR="00737F4C" w:rsidRDefault="00A43B37" w:rsidP="003A6005">
            <w:pPr>
              <w:keepNext/>
              <w:keepLines/>
            </w:pPr>
            <w:r>
              <w:t>True</w:t>
            </w:r>
          </w:p>
        </w:tc>
        <w:tc>
          <w:tcPr>
            <w:tcW w:w="0" w:type="auto"/>
          </w:tcPr>
          <w:p w:rsidR="00737F4C" w:rsidRDefault="00BA3A67" w:rsidP="003A6005">
            <w:pPr>
              <w:keepNext/>
              <w:keepLines/>
            </w:pPr>
            <w:hyperlink w:anchor="file">
              <w:r w:rsidR="00A43B37">
                <w:rPr>
                  <w:rStyle w:val="Hyperlink"/>
                </w:rPr>
                <w:t>File</w:t>
              </w:r>
            </w:hyperlink>
          </w:p>
        </w:tc>
      </w:tr>
    </w:tbl>
    <w:p w:rsidR="00737F4C" w:rsidRDefault="00A43B37">
      <w:pPr>
        <w:pStyle w:val="Heading5"/>
      </w:pPr>
      <w:bookmarkStart w:id="228" w:name="cloudmeshfilename"/>
      <w:r>
        <w:t>/cloudmesh/file/{name}</w:t>
      </w:r>
      <w:bookmarkEnd w:id="228"/>
    </w:p>
    <w:p w:rsidR="00737F4C" w:rsidRDefault="00A43B37">
      <w:pPr>
        <w:pStyle w:val="Heading6"/>
      </w:pPr>
      <w:bookmarkStart w:id="229" w:name="get-cloudmeshfilename"/>
      <w:r>
        <w:t>GET /cloudmesh/file/{name}</w:t>
      </w:r>
      <w:bookmarkEnd w:id="229"/>
    </w:p>
    <w:p w:rsidR="00737F4C" w:rsidRDefault="00A43B37">
      <w:r>
        <w:t>Returns a file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file info</w:t>
            </w:r>
          </w:p>
        </w:tc>
        <w:tc>
          <w:tcPr>
            <w:tcW w:w="0" w:type="auto"/>
          </w:tcPr>
          <w:p w:rsidR="00737F4C" w:rsidRDefault="00BA3A67">
            <w:hyperlink w:anchor="file">
              <w:r w:rsidR="00A43B37">
                <w:rPr>
                  <w:rStyle w:val="Hyperlink"/>
                </w:rPr>
                <w:t>File</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000"/>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The name of the fil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30" w:name="file.yaml"/>
      <w:proofErr w:type="gramStart"/>
      <w:r>
        <w:t>file.yaml</w:t>
      </w:r>
      <w:bookmarkEnd w:id="230"/>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File</w:t>
      </w:r>
      <w:r>
        <w:br/>
        <w:t xml:space="preserve">  description: |-</w:t>
      </w:r>
      <w:r>
        <w:br/>
        <w:t xml:space="preserve">  </w:t>
      </w:r>
      <w:r>
        <w:br/>
        <w:t xml:space="preserve">    A file is a resource allowing storage of data as a traditional file</w:t>
      </w:r>
      <w:r>
        <w:br/>
        <w:t xml:space="preserve">    being processed. The interface to a file provides the mechanism to</w:t>
      </w:r>
      <w:r>
        <w:br/>
        <w:t xml:space="preserve">    appropriately locate a file in a distributed system. File</w:t>
      </w:r>
      <w:r>
        <w:br/>
        <w:t xml:space="preserve">    identification includes the name, endpoint, checksum, and</w:t>
      </w:r>
      <w:r>
        <w:br/>
        <w:t xml:space="preserve">    size. Additional parameters, such as a timestamp can</w:t>
      </w:r>
      <w:r>
        <w:br/>
        <w:t xml:space="preserve">    also be stored. The interface only describes the location of the</w:t>
      </w:r>
      <w:r>
        <w:br/>
        <w:t xml:space="preserve">    file.  The file object has name, endpoint (location), size (in gigabytes [GB],</w:t>
      </w:r>
      <w:r>
        <w:br/>
        <w:t xml:space="preserve">    megabytes [MB], and Bytes), and checksum for integrity check.</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file:</w:t>
      </w:r>
      <w:r>
        <w:br/>
        <w:t xml:space="preserve">    get:</w:t>
      </w:r>
      <w:r>
        <w:br/>
        <w:t xml:space="preserve">      tags:</w:t>
      </w:r>
      <w:r>
        <w:br/>
        <w:t xml:space="preserve">      - File</w:t>
      </w:r>
      <w:r>
        <w:br/>
        <w:t xml:space="preserve">      summary: Returns all files</w:t>
      </w:r>
      <w:r>
        <w:br/>
        <w:t xml:space="preserve">      description: Returns all files</w:t>
      </w:r>
      <w:r>
        <w:br/>
        <w:t xml:space="preserve">      operationId: cloudmesh.file.get</w:t>
      </w:r>
      <w:r>
        <w:br/>
        <w:t xml:space="preserve">      produces:</w:t>
      </w:r>
      <w:r>
        <w:br/>
        <w:t xml:space="preserve">        - application/json</w:t>
      </w:r>
      <w:r>
        <w:br/>
      </w:r>
      <w:r>
        <w:lastRenderedPageBreak/>
        <w:t xml:space="preserve">      responses:</w:t>
      </w:r>
      <w:r>
        <w:br/>
        <w:t xml:space="preserve">        '200':</w:t>
      </w:r>
      <w:r>
        <w:br/>
        <w:t xml:space="preserve">          description: file info</w:t>
      </w:r>
      <w:r>
        <w:br/>
        <w:t xml:space="preserve">          schema:</w:t>
      </w:r>
      <w:r>
        <w:br/>
        <w:t xml:space="preserve">            type: array</w:t>
      </w:r>
      <w:r>
        <w:br/>
        <w:t xml:space="preserve">            items:</w:t>
      </w:r>
      <w:r>
        <w:br/>
        <w:t xml:space="preserve">              $ref: '#/definitions/File'</w:t>
      </w:r>
      <w:r>
        <w:br/>
        <w:t xml:space="preserve">    put:</w:t>
      </w:r>
      <w:r>
        <w:br/>
        <w:t xml:space="preserve">      tags:</w:t>
      </w:r>
      <w:r>
        <w:br/>
        <w:t xml:space="preserve">      - File</w:t>
      </w:r>
      <w:r>
        <w:br/>
        <w:t xml:space="preserve">      summary: Create a new file</w:t>
      </w:r>
      <w:r>
        <w:br/>
        <w:t xml:space="preserve">      description: Create a new file      </w:t>
      </w:r>
      <w:r>
        <w:br/>
        <w:t xml:space="preserve">      operationId: cloudmesh.file.put</w:t>
      </w:r>
      <w:r>
        <w:br/>
        <w:t xml:space="preserve">      parameters:</w:t>
      </w:r>
      <w:r>
        <w:br/>
        <w:t xml:space="preserve">        - in: body</w:t>
      </w:r>
      <w:r>
        <w:br/>
        <w:t xml:space="preserve">          name: file</w:t>
      </w:r>
      <w:r>
        <w:br/>
        <w:t xml:space="preserve">          required: true</w:t>
      </w:r>
      <w:r>
        <w:br/>
        <w:t xml:space="preserve">          description: The new file record to create</w:t>
      </w:r>
      <w:r>
        <w:br/>
        <w:t xml:space="preserve">          schema:</w:t>
      </w:r>
      <w:r>
        <w:br/>
        <w:t xml:space="preserve">            $ref: '#/definitions/File'</w:t>
      </w:r>
      <w:r>
        <w:br/>
        <w:t xml:space="preserve">      responses:</w:t>
      </w:r>
      <w:r>
        <w:br/>
        <w:t xml:space="preserve">        '201':</w:t>
      </w:r>
      <w:r>
        <w:br/>
        <w:t xml:space="preserve">          description: Created</w:t>
      </w:r>
      <w:r>
        <w:br/>
        <w:t xml:space="preserve">  '/cloudmesh/file/{name}':</w:t>
      </w:r>
      <w:r>
        <w:br/>
        <w:t xml:space="preserve">    get:</w:t>
      </w:r>
      <w:r>
        <w:br/>
        <w:t xml:space="preserve">      tags:</w:t>
      </w:r>
      <w:r>
        <w:br/>
        <w:t xml:space="preserve">      - File</w:t>
      </w:r>
      <w:r>
        <w:br/>
        <w:t xml:space="preserve">      summary: Returns a file by name</w:t>
      </w:r>
      <w:r>
        <w:br/>
        <w:t xml:space="preserve">      description: Returns a file by name</w:t>
      </w:r>
      <w:r>
        <w:br/>
        <w:t xml:space="preserve">      operationId: cloudmesh.file.get_by_name</w:t>
      </w:r>
      <w:r>
        <w:br/>
        <w:t xml:space="preserve">      parameters:</w:t>
      </w:r>
      <w:r>
        <w:br/>
        <w:t xml:space="preserve">        - name: name</w:t>
      </w:r>
      <w:r>
        <w:br/>
        <w:t xml:space="preserve">          in: path</w:t>
      </w:r>
      <w:r>
        <w:br/>
        <w:t xml:space="preserve">          required: true</w:t>
      </w:r>
      <w:r>
        <w:br/>
        <w:t xml:space="preserve">          type: string</w:t>
      </w:r>
      <w:r>
        <w:br/>
        <w:t xml:space="preserve">          description: The name of the file</w:t>
      </w:r>
      <w:r>
        <w:br/>
        <w:t xml:space="preserve">      produces:</w:t>
      </w:r>
      <w:r>
        <w:br/>
        <w:t xml:space="preserve">        - application/json</w:t>
      </w:r>
      <w:r>
        <w:br/>
        <w:t xml:space="preserve">      responses:</w:t>
      </w:r>
      <w:r>
        <w:br/>
        <w:t xml:space="preserve">        '200':</w:t>
      </w:r>
      <w:r>
        <w:br/>
        <w:t xml:space="preserve">          description: file info</w:t>
      </w:r>
      <w:r>
        <w:br/>
        <w:t xml:space="preserve">          schema:</w:t>
      </w:r>
      <w:r>
        <w:br/>
        <w:t xml:space="preserve">            $ref: '#/definitions/File'</w:t>
      </w:r>
      <w:r>
        <w:br/>
        <w:t>definitions:</w:t>
      </w:r>
      <w:r>
        <w:br/>
        <w:t xml:space="preserve">  File:</w:t>
      </w:r>
      <w:r>
        <w:br/>
        <w:t xml:space="preserve">    type: object</w:t>
      </w:r>
      <w:r>
        <w:br/>
        <w:t xml:space="preserve">    description: an object representing a file</w:t>
      </w:r>
      <w:r>
        <w:br/>
        <w:t xml:space="preserve">    properties:</w:t>
      </w:r>
      <w:r>
        <w:br/>
        <w:t xml:space="preserve">      name:</w:t>
      </w:r>
      <w:r>
        <w:br/>
        <w:t xml:space="preserve">        type: string</w:t>
      </w:r>
      <w:r>
        <w:br/>
        <w:t xml:space="preserve">        description: The name of the file</w:t>
      </w:r>
      <w:r>
        <w:br/>
        <w:t xml:space="preserve">      endpoint:</w:t>
      </w:r>
      <w:r>
        <w:br/>
        <w:t xml:space="preserve">        type: string</w:t>
      </w:r>
      <w:r>
        <w:br/>
        <w:t xml:space="preserve">        description: The location of the file</w:t>
      </w:r>
      <w:r>
        <w:br/>
        <w:t xml:space="preserve">      checksum:</w:t>
      </w:r>
      <w:r>
        <w:br/>
        <w:t xml:space="preserve">        type: string</w:t>
      </w:r>
      <w:r>
        <w:br/>
        <w:t xml:space="preserve">        description: The checksum of the file</w:t>
      </w:r>
      <w:r>
        <w:br/>
        <w:t xml:space="preserve">      size:</w:t>
      </w:r>
      <w:r>
        <w:br/>
        <w:t xml:space="preserve">        type: integer</w:t>
      </w:r>
      <w:r>
        <w:br/>
        <w:t xml:space="preserve">        description: The size of the file in byte</w:t>
      </w:r>
      <w:r>
        <w:br/>
        <w:t xml:space="preserve">      timestamp:</w:t>
      </w:r>
      <w:r>
        <w:br/>
        <w:t xml:space="preserve">        description: timestamps associated with the file</w:t>
      </w:r>
      <w:r>
        <w:br/>
        <w:t xml:space="preserve">        $ref: '#/definitions/Timestamp'</w:t>
      </w:r>
      <w:r>
        <w:br/>
      </w:r>
      <w:r>
        <w:br/>
      </w:r>
    </w:p>
    <w:p w:rsidR="00737F4C" w:rsidRDefault="00A43B37">
      <w:pPr>
        <w:pStyle w:val="Heading3"/>
      </w:pPr>
      <w:bookmarkStart w:id="231" w:name="replica"/>
      <w:bookmarkStart w:id="232" w:name="_Toc1569580"/>
      <w:bookmarkStart w:id="233" w:name="_Toc1641030"/>
      <w:r>
        <w:lastRenderedPageBreak/>
        <w:t>Replica</w:t>
      </w:r>
      <w:bookmarkEnd w:id="231"/>
      <w:bookmarkEnd w:id="232"/>
      <w:bookmarkEnd w:id="233"/>
    </w:p>
    <w:p w:rsidR="00737F4C" w:rsidRDefault="00A43B37">
      <w:r>
        <w:t>In many distributed systems, it is important that a file can be replicated among different systems to provide faster access. It is important to provide a mechanism to trace the pedigree of the file while pointing to its original source.</w:t>
      </w:r>
    </w:p>
    <w:p w:rsidR="00737F4C" w:rsidRDefault="00A43B37">
      <w:pPr>
        <w:pStyle w:val="Heading4"/>
      </w:pPr>
      <w:bookmarkStart w:id="234" w:name="properties-replica"/>
      <w:r>
        <w:t>Properties Replica</w:t>
      </w:r>
      <w:bookmarkEnd w:id="234"/>
    </w:p>
    <w:tbl>
      <w:tblPr>
        <w:tblStyle w:val="BDSpecTables"/>
        <w:tblW w:w="4866" w:type="pct"/>
        <w:tblLook w:val="07E0" w:firstRow="1" w:lastRow="1" w:firstColumn="1" w:lastColumn="1" w:noHBand="1" w:noVBand="1"/>
      </w:tblPr>
      <w:tblGrid>
        <w:gridCol w:w="1133"/>
        <w:gridCol w:w="827"/>
        <w:gridCol w:w="7149"/>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replica</w:t>
            </w:r>
          </w:p>
        </w:tc>
      </w:tr>
      <w:tr w:rsidR="00737F4C" w:rsidTr="003A6005">
        <w:tc>
          <w:tcPr>
            <w:tcW w:w="0" w:type="auto"/>
          </w:tcPr>
          <w:p w:rsidR="00737F4C" w:rsidRDefault="00A43B37">
            <w:r>
              <w:t>filename</w:t>
            </w:r>
          </w:p>
        </w:tc>
        <w:tc>
          <w:tcPr>
            <w:tcW w:w="0" w:type="auto"/>
          </w:tcPr>
          <w:p w:rsidR="00737F4C" w:rsidRDefault="00A43B37">
            <w:r>
              <w:t>string</w:t>
            </w:r>
          </w:p>
        </w:tc>
        <w:tc>
          <w:tcPr>
            <w:tcW w:w="0" w:type="auto"/>
          </w:tcPr>
          <w:p w:rsidR="00737F4C" w:rsidRDefault="00A43B37">
            <w:r>
              <w:t>the original filename</w:t>
            </w:r>
          </w:p>
        </w:tc>
      </w:tr>
      <w:tr w:rsidR="00737F4C" w:rsidTr="003A6005">
        <w:tc>
          <w:tcPr>
            <w:tcW w:w="0" w:type="auto"/>
          </w:tcPr>
          <w:p w:rsidR="00737F4C" w:rsidRDefault="00A43B37">
            <w:r>
              <w:t>endpoint</w:t>
            </w:r>
          </w:p>
        </w:tc>
        <w:tc>
          <w:tcPr>
            <w:tcW w:w="0" w:type="auto"/>
          </w:tcPr>
          <w:p w:rsidR="00737F4C" w:rsidRDefault="00A43B37">
            <w:r>
              <w:t>string</w:t>
            </w:r>
          </w:p>
        </w:tc>
        <w:tc>
          <w:tcPr>
            <w:tcW w:w="0" w:type="auto"/>
          </w:tcPr>
          <w:p w:rsidR="00737F4C" w:rsidRDefault="00A43B37">
            <w:r>
              <w:t>The location of the file</w:t>
            </w:r>
          </w:p>
        </w:tc>
      </w:tr>
      <w:tr w:rsidR="00737F4C" w:rsidTr="003A6005">
        <w:tc>
          <w:tcPr>
            <w:tcW w:w="0" w:type="auto"/>
          </w:tcPr>
          <w:p w:rsidR="00737F4C" w:rsidRDefault="00A43B37">
            <w:r>
              <w:t>checksum</w:t>
            </w:r>
          </w:p>
        </w:tc>
        <w:tc>
          <w:tcPr>
            <w:tcW w:w="0" w:type="auto"/>
          </w:tcPr>
          <w:p w:rsidR="00737F4C" w:rsidRDefault="00A43B37">
            <w:r>
              <w:t>string</w:t>
            </w:r>
          </w:p>
        </w:tc>
        <w:tc>
          <w:tcPr>
            <w:tcW w:w="0" w:type="auto"/>
          </w:tcPr>
          <w:p w:rsidR="00737F4C" w:rsidRDefault="00A43B37">
            <w:r>
              <w:t>The checksum of the file</w:t>
            </w:r>
          </w:p>
        </w:tc>
      </w:tr>
      <w:tr w:rsidR="00737F4C" w:rsidTr="003A6005">
        <w:tc>
          <w:tcPr>
            <w:tcW w:w="0" w:type="auto"/>
          </w:tcPr>
          <w:p w:rsidR="00737F4C" w:rsidRDefault="00A43B37">
            <w:r>
              <w:t>size</w:t>
            </w:r>
          </w:p>
        </w:tc>
        <w:tc>
          <w:tcPr>
            <w:tcW w:w="0" w:type="auto"/>
          </w:tcPr>
          <w:p w:rsidR="00737F4C" w:rsidRDefault="00A43B37">
            <w:r>
              <w:t>integer</w:t>
            </w:r>
          </w:p>
        </w:tc>
        <w:tc>
          <w:tcPr>
            <w:tcW w:w="0" w:type="auto"/>
          </w:tcPr>
          <w:p w:rsidR="00737F4C" w:rsidRDefault="00A43B37">
            <w:r>
              <w:t>The size of the file in byt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he timestamp of the replica. The timestamp refers to when this entry has been accessed or changed, not the object this replica is pointing to.</w:t>
            </w:r>
          </w:p>
        </w:tc>
      </w:tr>
    </w:tbl>
    <w:p w:rsidR="00737F4C" w:rsidRDefault="00A43B37">
      <w:pPr>
        <w:pStyle w:val="Heading4"/>
      </w:pPr>
      <w:bookmarkStart w:id="235" w:name="paths-9"/>
      <w:r>
        <w:t>Paths</w:t>
      </w:r>
      <w:bookmarkEnd w:id="235"/>
    </w:p>
    <w:p w:rsidR="00737F4C" w:rsidRDefault="00A43B37">
      <w:pPr>
        <w:pStyle w:val="Heading5"/>
      </w:pPr>
      <w:bookmarkStart w:id="236" w:name="cloudmeshreplica"/>
      <w:r>
        <w:t>/cloudmesh/replica</w:t>
      </w:r>
      <w:bookmarkEnd w:id="236"/>
    </w:p>
    <w:p w:rsidR="00737F4C" w:rsidRDefault="00A43B37">
      <w:pPr>
        <w:pStyle w:val="Heading6"/>
      </w:pPr>
      <w:bookmarkStart w:id="237" w:name="get-cloudmeshreplica"/>
      <w:r>
        <w:t>GET /cloudmesh/replica</w:t>
      </w:r>
      <w:bookmarkEnd w:id="237"/>
    </w:p>
    <w:p w:rsidR="00737F4C" w:rsidRDefault="00A43B37">
      <w:r>
        <w:t>Returns all replicas record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replica info</w:t>
            </w:r>
          </w:p>
        </w:tc>
        <w:tc>
          <w:tcPr>
            <w:tcW w:w="0" w:type="auto"/>
          </w:tcPr>
          <w:p w:rsidR="00737F4C" w:rsidRDefault="00737F4C"/>
        </w:tc>
      </w:tr>
    </w:tbl>
    <w:p w:rsidR="00737F4C" w:rsidRDefault="00A43B37">
      <w:pPr>
        <w:pStyle w:val="Heading6"/>
      </w:pPr>
      <w:bookmarkStart w:id="238" w:name="put-cloudmeshreplica"/>
      <w:r>
        <w:t>PUT /cloudmesh/replica</w:t>
      </w:r>
      <w:bookmarkEnd w:id="238"/>
    </w:p>
    <w:p w:rsidR="00737F4C" w:rsidRDefault="00A43B37">
      <w:r>
        <w:t>Create</w:t>
      </w:r>
      <w:r w:rsidR="00774BC6">
        <w:t>s</w:t>
      </w:r>
      <w:r>
        <w:t xml:space="preserve"> a new replica</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815"/>
        <w:gridCol w:w="1213"/>
        <w:gridCol w:w="2947"/>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replica</w:t>
            </w:r>
          </w:p>
        </w:tc>
        <w:tc>
          <w:tcPr>
            <w:tcW w:w="0" w:type="auto"/>
          </w:tcPr>
          <w:p w:rsidR="00737F4C" w:rsidRDefault="00A43B37">
            <w:r>
              <w:t>body</w:t>
            </w:r>
          </w:p>
        </w:tc>
        <w:tc>
          <w:tcPr>
            <w:tcW w:w="0" w:type="auto"/>
          </w:tcPr>
          <w:p w:rsidR="00737F4C" w:rsidRDefault="00A43B37">
            <w:r>
              <w:t>The new replica entry to create</w:t>
            </w:r>
          </w:p>
        </w:tc>
        <w:tc>
          <w:tcPr>
            <w:tcW w:w="0" w:type="auto"/>
          </w:tcPr>
          <w:p w:rsidR="00737F4C" w:rsidRDefault="00A43B37">
            <w:r>
              <w:t>True</w:t>
            </w:r>
          </w:p>
        </w:tc>
        <w:tc>
          <w:tcPr>
            <w:tcW w:w="0" w:type="auto"/>
          </w:tcPr>
          <w:p w:rsidR="00737F4C" w:rsidRDefault="00BA3A67">
            <w:hyperlink w:anchor="replica">
              <w:r w:rsidR="00A43B37">
                <w:rPr>
                  <w:rStyle w:val="Hyperlink"/>
                </w:rPr>
                <w:t>Replica</w:t>
              </w:r>
            </w:hyperlink>
          </w:p>
        </w:tc>
      </w:tr>
    </w:tbl>
    <w:p w:rsidR="00737F4C" w:rsidRDefault="00A43B37">
      <w:pPr>
        <w:pStyle w:val="Heading5"/>
      </w:pPr>
      <w:bookmarkStart w:id="239" w:name="cloudmeshreplicaname"/>
      <w:r>
        <w:t>/cloudmesh/replica/{name}</w:t>
      </w:r>
      <w:bookmarkEnd w:id="239"/>
    </w:p>
    <w:p w:rsidR="00737F4C" w:rsidRDefault="00A43B37">
      <w:pPr>
        <w:pStyle w:val="Heading6"/>
      </w:pPr>
      <w:bookmarkStart w:id="240" w:name="get-cloudmeshreplicaname"/>
      <w:r>
        <w:t>GET /cloudmesh/replica/{name}</w:t>
      </w:r>
      <w:bookmarkEnd w:id="240"/>
    </w:p>
    <w:p w:rsidR="00737F4C" w:rsidRDefault="00A43B37">
      <w:r>
        <w:t>Returns a replica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replica info</w:t>
            </w:r>
          </w:p>
        </w:tc>
        <w:tc>
          <w:tcPr>
            <w:tcW w:w="0" w:type="auto"/>
          </w:tcPr>
          <w:p w:rsidR="00737F4C" w:rsidRDefault="00BA3A67">
            <w:hyperlink w:anchor="replica">
              <w:r w:rsidR="00A43B37">
                <w:rPr>
                  <w:rStyle w:val="Hyperlink"/>
                </w:rPr>
                <w:t>Replica</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41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replica entry</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41" w:name="replica.yaml"/>
      <w:proofErr w:type="gramStart"/>
      <w:r>
        <w:t>replica.yaml</w:t>
      </w:r>
      <w:bookmarkEnd w:id="241"/>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Replica</w:t>
      </w:r>
      <w:r>
        <w:br/>
        <w:t xml:space="preserve">  description: |-</w:t>
      </w:r>
      <w:r>
        <w:br/>
        <w:t xml:space="preserve">  </w:t>
      </w:r>
      <w:r>
        <w:br/>
        <w:t xml:space="preserve">    In many distributed systems, it is important that a file can be</w:t>
      </w:r>
      <w:r>
        <w:br/>
        <w:t xml:space="preserve">    replicated among different systems to provide faster access. It is</w:t>
      </w:r>
      <w:r>
        <w:br/>
        <w:t xml:space="preserve">    important to provide a mechanism to trace the pedigree of the file</w:t>
      </w:r>
      <w:r>
        <w:br/>
        <w:t xml:space="preserve">    while pointing to its original source. </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replica:</w:t>
      </w:r>
      <w:r>
        <w:br/>
        <w:t xml:space="preserve">    get:</w:t>
      </w:r>
      <w:r>
        <w:br/>
        <w:t xml:space="preserve">      tags:</w:t>
      </w:r>
      <w:r>
        <w:br/>
        <w:t xml:space="preserve">      - Replica</w:t>
      </w:r>
      <w:r>
        <w:br/>
        <w:t xml:space="preserve">      summary: Returns all replicas records</w:t>
      </w:r>
      <w:r>
        <w:br/>
        <w:t xml:space="preserve">      description: Returns all replicas records</w:t>
      </w:r>
      <w:r>
        <w:br/>
        <w:t xml:space="preserve">      operationId: cloudmesh.replica.get</w:t>
      </w:r>
      <w:r>
        <w:br/>
        <w:t xml:space="preserve">      produces:</w:t>
      </w:r>
      <w:r>
        <w:br/>
        <w:t xml:space="preserve">        - application/json</w:t>
      </w:r>
      <w:r>
        <w:br/>
        <w:t xml:space="preserve">      responses:</w:t>
      </w:r>
      <w:r>
        <w:br/>
        <w:t xml:space="preserve">        200:</w:t>
      </w:r>
      <w:r>
        <w:br/>
        <w:t xml:space="preserve">          description: replica info</w:t>
      </w:r>
      <w:r>
        <w:br/>
        <w:t xml:space="preserve">          schema:</w:t>
      </w:r>
      <w:r>
        <w:br/>
        <w:t xml:space="preserve">            type: array</w:t>
      </w:r>
      <w:r>
        <w:br/>
        <w:t xml:space="preserve">            items:</w:t>
      </w:r>
      <w:r>
        <w:br/>
        <w:t xml:space="preserve">              $ref: '#/definitions/Replica'</w:t>
      </w:r>
      <w:r>
        <w:br/>
        <w:t xml:space="preserve">    put:</w:t>
      </w:r>
      <w:r>
        <w:br/>
        <w:t xml:space="preserve">      tags:</w:t>
      </w:r>
      <w:r>
        <w:br/>
        <w:t xml:space="preserve">      - Replica</w:t>
      </w:r>
      <w:r>
        <w:br/>
        <w:t xml:space="preserve">      summary: Create a new replica</w:t>
      </w:r>
      <w:r>
        <w:br/>
        <w:t xml:space="preserve">      description: Create a new replica      </w:t>
      </w:r>
      <w:r>
        <w:br/>
        <w:t xml:space="preserve">      operationId: cloudmesh.replica.add</w:t>
      </w:r>
      <w:r>
        <w:br/>
        <w:t xml:space="preserve">      parameters:</w:t>
      </w:r>
      <w:r>
        <w:br/>
        <w:t xml:space="preserve">        - in: body</w:t>
      </w:r>
      <w:r>
        <w:br/>
        <w:t xml:space="preserve">          name: replica</w:t>
      </w:r>
      <w:r>
        <w:br/>
        <w:t xml:space="preserve">          required: true</w:t>
      </w:r>
      <w:r>
        <w:br/>
        <w:t xml:space="preserve">          description: The new replica entry to create</w:t>
      </w:r>
      <w:r>
        <w:br/>
        <w:t xml:space="preserve">          schema:</w:t>
      </w:r>
      <w:r>
        <w:br/>
      </w:r>
      <w:r>
        <w:lastRenderedPageBreak/>
        <w:t xml:space="preserve">            $ref: '#/definitions/Replica'</w:t>
      </w:r>
      <w:r>
        <w:br/>
        <w:t xml:space="preserve">      responses:</w:t>
      </w:r>
      <w:r>
        <w:br/>
        <w:t xml:space="preserve">        201:</w:t>
      </w:r>
      <w:r>
        <w:br/>
        <w:t xml:space="preserve">          description: Created</w:t>
      </w:r>
      <w:r>
        <w:br/>
        <w:t xml:space="preserve">  '/cloudmesh/replica/{name}':</w:t>
      </w:r>
      <w:r>
        <w:br/>
        <w:t xml:space="preserve">    get:</w:t>
      </w:r>
      <w:r>
        <w:br/>
        <w:t xml:space="preserve">      tags:</w:t>
      </w:r>
      <w:r>
        <w:br/>
        <w:t xml:space="preserve">      - Replica</w:t>
      </w:r>
      <w:r>
        <w:br/>
        <w:t xml:space="preserve">      summary: Returns a replica by name</w:t>
      </w:r>
      <w:r>
        <w:br/>
        <w:t xml:space="preserve">      description: Returns a replica by name</w:t>
      </w:r>
      <w:r>
        <w:br/>
        <w:t xml:space="preserve">      operationId: cloudmesh.replica.get_by_name</w:t>
      </w:r>
      <w:r>
        <w:br/>
        <w:t xml:space="preserve">      parameters:</w:t>
      </w:r>
      <w:r>
        <w:br/>
        <w:t xml:space="preserve">        - name: name</w:t>
      </w:r>
      <w:r>
        <w:br/>
        <w:t xml:space="preserve">          description: name of the replica entry</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replica info</w:t>
      </w:r>
      <w:r>
        <w:br/>
        <w:t xml:space="preserve">          schema:</w:t>
      </w:r>
      <w:r>
        <w:br/>
        <w:t xml:space="preserve">            $ref: '#/definitions/Replica'</w:t>
      </w:r>
      <w:r>
        <w:br/>
        <w:t>definitions:</w:t>
      </w:r>
      <w:r>
        <w:br/>
        <w:t xml:space="preserve">  Replica:</w:t>
      </w:r>
      <w:r>
        <w:br/>
        <w:t xml:space="preserve">    type: object</w:t>
      </w:r>
      <w:r>
        <w:br/>
        <w:t xml:space="preserve">    description: An entry representing a file replica record</w:t>
      </w:r>
      <w:r>
        <w:br/>
        <w:t xml:space="preserve">    properties:</w:t>
      </w:r>
      <w:r>
        <w:br/>
        <w:t xml:space="preserve">      name:</w:t>
      </w:r>
      <w:r>
        <w:br/>
        <w:t xml:space="preserve">        type: string</w:t>
      </w:r>
      <w:r>
        <w:br/>
        <w:t xml:space="preserve">        description: the name of the replica</w:t>
      </w:r>
      <w:r>
        <w:br/>
        <w:t xml:space="preserve">      filename:</w:t>
      </w:r>
      <w:r>
        <w:br/>
        <w:t xml:space="preserve">        type: string</w:t>
      </w:r>
      <w:r>
        <w:br/>
        <w:t xml:space="preserve">        description: the original filename</w:t>
      </w:r>
      <w:r>
        <w:br/>
        <w:t xml:space="preserve">      endpoint:</w:t>
      </w:r>
      <w:r>
        <w:br/>
        <w:t xml:space="preserve">        type: string</w:t>
      </w:r>
      <w:r>
        <w:br/>
        <w:t xml:space="preserve">        description: The location of the file</w:t>
      </w:r>
      <w:r>
        <w:br/>
        <w:t xml:space="preserve">      checksum:</w:t>
      </w:r>
      <w:r>
        <w:br/>
        <w:t xml:space="preserve">        type: string</w:t>
      </w:r>
      <w:r>
        <w:br/>
        <w:t xml:space="preserve">        description: The checksum of the file</w:t>
      </w:r>
      <w:r>
        <w:br/>
        <w:t xml:space="preserve">      size:</w:t>
      </w:r>
      <w:r>
        <w:br/>
        <w:t xml:space="preserve">        type: integer</w:t>
      </w:r>
      <w:r>
        <w:br/>
        <w:t xml:space="preserve">        description: The size of the file in byte</w:t>
      </w:r>
      <w:r>
        <w:br/>
        <w:t xml:space="preserve">      timestamp:</w:t>
      </w:r>
      <w:r>
        <w:br/>
        <w:t xml:space="preserve">        $ref: '#/definitions/Timestamp'</w:t>
      </w:r>
      <w:r>
        <w:br/>
        <w:t xml:space="preserve">        description: The timestamp of the replica. The timestamp refers to when this entry has been accessed or changed, not the object this replica is pointing to.</w:t>
      </w:r>
      <w:r>
        <w:br/>
      </w:r>
    </w:p>
    <w:p w:rsidR="00737F4C" w:rsidRDefault="00A43B37">
      <w:pPr>
        <w:pStyle w:val="Heading3"/>
      </w:pPr>
      <w:bookmarkStart w:id="242" w:name="database"/>
      <w:bookmarkStart w:id="243" w:name="_Toc1569581"/>
      <w:bookmarkStart w:id="244" w:name="_Toc1641031"/>
      <w:r>
        <w:t>Database</w:t>
      </w:r>
      <w:bookmarkEnd w:id="242"/>
      <w:bookmarkEnd w:id="243"/>
      <w:bookmarkEnd w:id="244"/>
    </w:p>
    <w:p w:rsidR="00737F4C" w:rsidRDefault="00A43B37">
      <w:r>
        <w:t>A database could have a name, an endpoint (e.g., host, port), and a protocol used (e.g., SQL, MongoDB).</w:t>
      </w:r>
    </w:p>
    <w:p w:rsidR="00737F4C" w:rsidRDefault="00A43B37">
      <w:pPr>
        <w:pStyle w:val="Heading4"/>
      </w:pPr>
      <w:bookmarkStart w:id="245" w:name="properties-database"/>
      <w:r>
        <w:t>Properties Database</w:t>
      </w:r>
      <w:bookmarkEnd w:id="245"/>
    </w:p>
    <w:tbl>
      <w:tblPr>
        <w:tblStyle w:val="BDSpecTables"/>
        <w:tblW w:w="0" w:type="pct"/>
        <w:tblLook w:val="07E0" w:firstRow="1" w:lastRow="1" w:firstColumn="1" w:lastColumn="1" w:noHBand="1" w:noVBand="1"/>
      </w:tblPr>
      <w:tblGrid>
        <w:gridCol w:w="1194"/>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database</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description of the database</w:t>
            </w:r>
          </w:p>
        </w:tc>
      </w:tr>
      <w:tr w:rsidR="00737F4C" w:rsidTr="003A6005">
        <w:tc>
          <w:tcPr>
            <w:tcW w:w="0" w:type="auto"/>
          </w:tcPr>
          <w:p w:rsidR="00737F4C" w:rsidRDefault="00A43B37">
            <w:r>
              <w:t>endpoint</w:t>
            </w:r>
          </w:p>
        </w:tc>
        <w:tc>
          <w:tcPr>
            <w:tcW w:w="0" w:type="auto"/>
          </w:tcPr>
          <w:p w:rsidR="00737F4C" w:rsidRDefault="00A43B37">
            <w:r>
              <w:t>string</w:t>
            </w:r>
          </w:p>
        </w:tc>
        <w:tc>
          <w:tcPr>
            <w:tcW w:w="0" w:type="auto"/>
          </w:tcPr>
          <w:p w:rsidR="00737F4C" w:rsidRDefault="00A43B37">
            <w:r>
              <w:t>endpoint of the database</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the kind of the databas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246" w:name="paths-10"/>
      <w:r>
        <w:lastRenderedPageBreak/>
        <w:t>Paths</w:t>
      </w:r>
      <w:bookmarkEnd w:id="246"/>
    </w:p>
    <w:p w:rsidR="00737F4C" w:rsidRDefault="00A43B37">
      <w:pPr>
        <w:pStyle w:val="Heading5"/>
      </w:pPr>
      <w:bookmarkStart w:id="247" w:name="cloudmeshdatabase"/>
      <w:r>
        <w:t>/cloudmesh/database</w:t>
      </w:r>
      <w:bookmarkEnd w:id="247"/>
    </w:p>
    <w:p w:rsidR="00737F4C" w:rsidRDefault="00A43B37">
      <w:pPr>
        <w:pStyle w:val="Heading6"/>
      </w:pPr>
      <w:bookmarkStart w:id="248" w:name="get-cloudmeshdatabase"/>
      <w:r>
        <w:t>GET /cloudmesh/database</w:t>
      </w:r>
      <w:bookmarkEnd w:id="248"/>
    </w:p>
    <w:p w:rsidR="00737F4C" w:rsidRDefault="00A43B37">
      <w:r>
        <w:t>Returns all database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83"/>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atabase info</w:t>
            </w:r>
          </w:p>
        </w:tc>
        <w:tc>
          <w:tcPr>
            <w:tcW w:w="0" w:type="auto"/>
          </w:tcPr>
          <w:p w:rsidR="00737F4C" w:rsidRDefault="00737F4C"/>
        </w:tc>
      </w:tr>
    </w:tbl>
    <w:p w:rsidR="00737F4C" w:rsidRDefault="00A43B37">
      <w:pPr>
        <w:pStyle w:val="Heading6"/>
      </w:pPr>
      <w:bookmarkStart w:id="249" w:name="put-cloudmeshdatabase"/>
      <w:r>
        <w:t>PUT /cloudmesh/database</w:t>
      </w:r>
      <w:bookmarkEnd w:id="249"/>
    </w:p>
    <w:p w:rsidR="00737F4C" w:rsidRDefault="00A43B37">
      <w:r>
        <w:t>Create</w:t>
      </w:r>
      <w:r w:rsidR="00774BC6">
        <w:t>s</w:t>
      </w:r>
      <w:r>
        <w:t xml:space="preserve"> a new databas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974"/>
        <w:gridCol w:w="1213"/>
        <w:gridCol w:w="3215"/>
        <w:gridCol w:w="1096"/>
        <w:gridCol w:w="1023"/>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database</w:t>
            </w:r>
          </w:p>
        </w:tc>
        <w:tc>
          <w:tcPr>
            <w:tcW w:w="0" w:type="auto"/>
          </w:tcPr>
          <w:p w:rsidR="00737F4C" w:rsidRDefault="00A43B37">
            <w:r>
              <w:t>body</w:t>
            </w:r>
          </w:p>
        </w:tc>
        <w:tc>
          <w:tcPr>
            <w:tcW w:w="0" w:type="auto"/>
          </w:tcPr>
          <w:p w:rsidR="00737F4C" w:rsidRDefault="00A43B37">
            <w:r>
              <w:t>The new database record to create</w:t>
            </w:r>
          </w:p>
        </w:tc>
        <w:tc>
          <w:tcPr>
            <w:tcW w:w="0" w:type="auto"/>
          </w:tcPr>
          <w:p w:rsidR="00737F4C" w:rsidRDefault="00A43B37">
            <w:r>
              <w:t>True</w:t>
            </w:r>
          </w:p>
        </w:tc>
        <w:tc>
          <w:tcPr>
            <w:tcW w:w="0" w:type="auto"/>
          </w:tcPr>
          <w:p w:rsidR="00737F4C" w:rsidRDefault="00BA3A67">
            <w:hyperlink w:anchor="database">
              <w:r w:rsidR="00A43B37">
                <w:rPr>
                  <w:rStyle w:val="Hyperlink"/>
                </w:rPr>
                <w:t>Database</w:t>
              </w:r>
            </w:hyperlink>
          </w:p>
        </w:tc>
      </w:tr>
    </w:tbl>
    <w:p w:rsidR="00737F4C" w:rsidRDefault="00A43B37">
      <w:pPr>
        <w:pStyle w:val="Heading5"/>
      </w:pPr>
      <w:bookmarkStart w:id="250" w:name="cloudmeshdatabasename"/>
      <w:r>
        <w:t>/cloudmesh/database/{name}</w:t>
      </w:r>
      <w:bookmarkEnd w:id="250"/>
    </w:p>
    <w:p w:rsidR="00737F4C" w:rsidRDefault="00A43B37">
      <w:pPr>
        <w:pStyle w:val="Heading6"/>
      </w:pPr>
      <w:bookmarkStart w:id="251" w:name="get-cloudmeshdatabasename"/>
      <w:r>
        <w:t>GET /cloudmesh/database/{name}</w:t>
      </w:r>
      <w:bookmarkEnd w:id="251"/>
    </w:p>
    <w:p w:rsidR="00737F4C" w:rsidRDefault="00A43B37">
      <w:r>
        <w:t>Returns a database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83"/>
        <w:gridCol w:w="1023"/>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atabase info</w:t>
            </w:r>
          </w:p>
        </w:tc>
        <w:tc>
          <w:tcPr>
            <w:tcW w:w="0" w:type="auto"/>
          </w:tcPr>
          <w:p w:rsidR="00737F4C" w:rsidRDefault="00BA3A67">
            <w:hyperlink w:anchor="database">
              <w:r w:rsidR="00A43B37">
                <w:rPr>
                  <w:rStyle w:val="Hyperlink"/>
                </w:rPr>
                <w:t>Database</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067"/>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databas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52" w:name="database.yaml"/>
      <w:proofErr w:type="gramStart"/>
      <w:r>
        <w:t>database.yaml</w:t>
      </w:r>
      <w:bookmarkEnd w:id="252"/>
      <w:proofErr w:type="gramEnd"/>
    </w:p>
    <w:p w:rsidR="00737F4C" w:rsidRDefault="00A43B37">
      <w:pPr>
        <w:pStyle w:val="SourceCode"/>
      </w:pPr>
      <w:r>
        <w:t>swagger: "2.0"</w:t>
      </w:r>
      <w:r>
        <w:br/>
        <w:t>info:</w:t>
      </w:r>
      <w:r>
        <w:br/>
        <w:t xml:space="preserve">  version: 3.1.1</w:t>
      </w:r>
      <w:r>
        <w:br/>
        <w:t xml:space="preserve">  x-status: defined</w:t>
      </w:r>
      <w:r>
        <w:br/>
        <w:t xml:space="preserve">  x-date: 02-15-2019</w:t>
      </w:r>
      <w:r>
        <w:br/>
        <w:t xml:space="preserve">  title: Database</w:t>
      </w:r>
      <w:r>
        <w:br/>
        <w:t xml:space="preserve">  description: |-</w:t>
      </w:r>
      <w:r>
        <w:br/>
        <w:t xml:space="preserve">  </w:t>
      </w:r>
      <w:r>
        <w:br/>
        <w:t xml:space="preserve">    A database could have a name, an endpoint (e.g., host, port),</w:t>
      </w:r>
      <w:r>
        <w:br/>
        <w:t xml:space="preserve">    and a protocol used (e.g., SQL, MongoDB).</w:t>
      </w:r>
      <w:r>
        <w:br/>
      </w:r>
      <w:r>
        <w:br/>
        <w:t xml:space="preserve">  termsOfService: 'https://github.com/cloudmesh-community/nist/blob/master/LICENSE.txt'</w:t>
      </w:r>
      <w:r>
        <w:br/>
        <w:t xml:space="preserve">  contact:</w:t>
      </w:r>
      <w:r>
        <w:br/>
        <w:t xml:space="preserve">    name: NIST BDRA Interface Subgroup</w:t>
      </w:r>
      <w:r>
        <w:br/>
      </w:r>
      <w:r>
        <w:lastRenderedPageBreak/>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database:</w:t>
      </w:r>
      <w:r>
        <w:br/>
        <w:t xml:space="preserve">    get:</w:t>
      </w:r>
      <w:r>
        <w:br/>
        <w:t xml:space="preserve">      tags:</w:t>
      </w:r>
      <w:r>
        <w:br/>
        <w:t xml:space="preserve">        - Database</w:t>
      </w:r>
      <w:r>
        <w:br/>
        <w:t xml:space="preserve">      summary: Returns all databases</w:t>
      </w:r>
      <w:r>
        <w:br/>
        <w:t xml:space="preserve">      description: Returns all databases</w:t>
      </w:r>
      <w:r>
        <w:br/>
        <w:t xml:space="preserve">      operationId: cloudmesh.datbase.get</w:t>
      </w:r>
      <w:r>
        <w:br/>
        <w:t xml:space="preserve">      produces:</w:t>
      </w:r>
      <w:r>
        <w:br/>
        <w:t xml:space="preserve">        - application/json</w:t>
      </w:r>
      <w:r>
        <w:br/>
        <w:t xml:space="preserve">      responses:</w:t>
      </w:r>
      <w:r>
        <w:br/>
        <w:t xml:space="preserve">        200:</w:t>
      </w:r>
      <w:r>
        <w:br/>
        <w:t xml:space="preserve">          description: database info</w:t>
      </w:r>
      <w:r>
        <w:br/>
        <w:t xml:space="preserve">          schema:</w:t>
      </w:r>
      <w:r>
        <w:br/>
        <w:t xml:space="preserve">            type: array</w:t>
      </w:r>
      <w:r>
        <w:br/>
        <w:t xml:space="preserve">            items:</w:t>
      </w:r>
      <w:r>
        <w:br/>
        <w:t xml:space="preserve">              $ref: '#/definitions/Database'</w:t>
      </w:r>
      <w:r>
        <w:br/>
        <w:t xml:space="preserve">    put:</w:t>
      </w:r>
      <w:r>
        <w:br/>
        <w:t xml:space="preserve">      tags:</w:t>
      </w:r>
      <w:r>
        <w:br/>
        <w:t xml:space="preserve">        - Database</w:t>
      </w:r>
      <w:r>
        <w:br/>
        <w:t xml:space="preserve">      summary: Create a new database</w:t>
      </w:r>
      <w:r>
        <w:br/>
        <w:t xml:space="preserve">      description: Create a new database      </w:t>
      </w:r>
      <w:r>
        <w:br/>
        <w:t xml:space="preserve">      operationId: cloudmesh.database.put</w:t>
      </w:r>
      <w:r>
        <w:br/>
        <w:t xml:space="preserve">      parameters:</w:t>
      </w:r>
      <w:r>
        <w:br/>
        <w:t xml:space="preserve">        - in: body</w:t>
      </w:r>
      <w:r>
        <w:br/>
        <w:t xml:space="preserve">          name: database</w:t>
      </w:r>
      <w:r>
        <w:br/>
        <w:t xml:space="preserve">          required: true</w:t>
      </w:r>
      <w:r>
        <w:br/>
        <w:t xml:space="preserve">          description: The new database record to create</w:t>
      </w:r>
      <w:r>
        <w:br/>
        <w:t xml:space="preserve">          schema:</w:t>
      </w:r>
      <w:r>
        <w:br/>
        <w:t xml:space="preserve">            $ref: '#/definitions/Database'</w:t>
      </w:r>
      <w:r>
        <w:br/>
        <w:t xml:space="preserve">      responses:</w:t>
      </w:r>
      <w:r>
        <w:br/>
        <w:t xml:space="preserve">        201:</w:t>
      </w:r>
      <w:r>
        <w:br/>
        <w:t xml:space="preserve">          description: Created</w:t>
      </w:r>
      <w:r>
        <w:br/>
        <w:t xml:space="preserve">  '/cloudmesh/database/{name}':</w:t>
      </w:r>
      <w:r>
        <w:br/>
        <w:t xml:space="preserve">    get:</w:t>
      </w:r>
      <w:r>
        <w:br/>
        <w:t xml:space="preserve">      tags:</w:t>
      </w:r>
      <w:r>
        <w:br/>
        <w:t xml:space="preserve">        - Database</w:t>
      </w:r>
      <w:r>
        <w:br/>
        <w:t xml:space="preserve">      summary: Returns a database by name</w:t>
      </w:r>
      <w:r>
        <w:br/>
        <w:t xml:space="preserve">      description: Returns a database by name</w:t>
      </w:r>
      <w:r>
        <w:br/>
        <w:t xml:space="preserve">      operationId: cloudmesh.database.get_by_name</w:t>
      </w:r>
      <w:r>
        <w:br/>
        <w:t xml:space="preserve">      parameters:</w:t>
      </w:r>
      <w:r>
        <w:br/>
        <w:t xml:space="preserve">        - name: name</w:t>
      </w:r>
      <w:r>
        <w:br/>
        <w:t xml:space="preserve">          description: name of the databas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database info</w:t>
      </w:r>
      <w:r>
        <w:br/>
        <w:t xml:space="preserve">          schema:</w:t>
      </w:r>
      <w:r>
        <w:br/>
        <w:t xml:space="preserve">            $ref: '#/definitions/Database'</w:t>
      </w:r>
      <w:r>
        <w:br/>
        <w:t>definitions:</w:t>
      </w:r>
      <w:r>
        <w:br/>
        <w:t xml:space="preserve">  Database:</w:t>
      </w:r>
      <w:r>
        <w:br/>
        <w:t xml:space="preserve">    type: object</w:t>
      </w:r>
      <w:r>
        <w:br/>
        <w:t xml:space="preserve">    description: This defines a database object as an entry</w:t>
      </w:r>
      <w:r>
        <w:br/>
        <w:t xml:space="preserve">    properties:</w:t>
      </w:r>
      <w:r>
        <w:br/>
        <w:t xml:space="preserve">      name:</w:t>
      </w:r>
      <w:r>
        <w:br/>
      </w:r>
      <w:r>
        <w:lastRenderedPageBreak/>
        <w:t xml:space="preserve">        type: string</w:t>
      </w:r>
      <w:r>
        <w:br/>
        <w:t xml:space="preserve">        description: name of the database</w:t>
      </w:r>
      <w:r>
        <w:br/>
        <w:t xml:space="preserve">      description:</w:t>
      </w:r>
      <w:r>
        <w:br/>
        <w:t xml:space="preserve">        type: string</w:t>
      </w:r>
      <w:r>
        <w:br/>
        <w:t xml:space="preserve">        description: description of the database</w:t>
      </w:r>
      <w:r>
        <w:br/>
        <w:t xml:space="preserve">      endpoint:</w:t>
      </w:r>
      <w:r>
        <w:br/>
        <w:t xml:space="preserve">        type: string</w:t>
      </w:r>
      <w:r>
        <w:br/>
        <w:t xml:space="preserve">        description: endpoint of the database</w:t>
      </w:r>
      <w:r>
        <w:br/>
        <w:t xml:space="preserve">      kind:</w:t>
      </w:r>
      <w:r>
        <w:br/>
        <w:t xml:space="preserve">        type: string</w:t>
      </w:r>
      <w:r>
        <w:br/>
        <w:t xml:space="preserve">        description: the kind of the database</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253" w:name="virtual-directory"/>
      <w:bookmarkStart w:id="254" w:name="_Toc1569582"/>
      <w:bookmarkStart w:id="255" w:name="_Toc1641032"/>
      <w:r>
        <w:t>Virtual Directory</w:t>
      </w:r>
      <w:bookmarkEnd w:id="253"/>
      <w:bookmarkEnd w:id="254"/>
      <w:bookmarkEnd w:id="255"/>
    </w:p>
    <w:p w:rsidR="00737F4C" w:rsidRDefault="00A43B37">
      <w:r>
        <w:t xml:space="preserve">A virtual directory is a collection of files or replicas of the files. A virtual directory can contain </w:t>
      </w:r>
      <w:proofErr w:type="gramStart"/>
      <w:r>
        <w:t>a number of</w:t>
      </w:r>
      <w:proofErr w:type="gramEnd"/>
      <w:r>
        <w:t xml:space="preserve"> entities including files, streams, and other virtual directories as part of a collection. The element in the collection can either be defined by uuid or by name.</w:t>
      </w:r>
    </w:p>
    <w:p w:rsidR="00737F4C" w:rsidRDefault="00A43B37">
      <w:pPr>
        <w:pStyle w:val="Heading4"/>
      </w:pPr>
      <w:bookmarkStart w:id="256" w:name="properties-unauthorizederror"/>
      <w:r>
        <w:t>Properties UnauthorizedError</w:t>
      </w:r>
      <w:bookmarkEnd w:id="256"/>
    </w:p>
    <w:tbl>
      <w:tblPr>
        <w:tblStyle w:val="BDSpecTables"/>
        <w:tblW w:w="0" w:type="pct"/>
        <w:tblLook w:val="07E0" w:firstRow="1" w:lastRow="1" w:firstColumn="1" w:lastColumn="1" w:noHBand="1" w:noVBand="1"/>
      </w:tblPr>
      <w:tblGrid>
        <w:gridCol w:w="1059"/>
        <w:gridCol w:w="718"/>
        <w:gridCol w:w="3191"/>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code</w:t>
            </w:r>
          </w:p>
        </w:tc>
        <w:tc>
          <w:tcPr>
            <w:tcW w:w="0" w:type="auto"/>
          </w:tcPr>
          <w:p w:rsidR="00737F4C" w:rsidRDefault="00A43B37">
            <w:r>
              <w:t>string</w:t>
            </w:r>
          </w:p>
        </w:tc>
        <w:tc>
          <w:tcPr>
            <w:tcW w:w="0" w:type="auto"/>
          </w:tcPr>
          <w:p w:rsidR="00737F4C" w:rsidRDefault="00A43B37">
            <w:r>
              <w:t>Code form of the error</w:t>
            </w:r>
          </w:p>
        </w:tc>
      </w:tr>
      <w:tr w:rsidR="00737F4C" w:rsidTr="003A6005">
        <w:tc>
          <w:tcPr>
            <w:tcW w:w="0" w:type="auto"/>
          </w:tcPr>
          <w:p w:rsidR="00737F4C" w:rsidRDefault="00A43B37">
            <w:r>
              <w:t>message</w:t>
            </w:r>
          </w:p>
        </w:tc>
        <w:tc>
          <w:tcPr>
            <w:tcW w:w="0" w:type="auto"/>
          </w:tcPr>
          <w:p w:rsidR="00737F4C" w:rsidRDefault="00A43B37">
            <w:r>
              <w:t>string</w:t>
            </w:r>
          </w:p>
        </w:tc>
        <w:tc>
          <w:tcPr>
            <w:tcW w:w="0" w:type="auto"/>
          </w:tcPr>
          <w:p w:rsidR="00737F4C" w:rsidRDefault="00A43B37">
            <w:r>
              <w:t>Human readable form of the error</w:t>
            </w:r>
          </w:p>
        </w:tc>
      </w:tr>
    </w:tbl>
    <w:p w:rsidR="00737F4C" w:rsidRDefault="00A43B37">
      <w:pPr>
        <w:pStyle w:val="Heading4"/>
      </w:pPr>
      <w:bookmarkStart w:id="257" w:name="properties-virtualdirectory"/>
      <w:r>
        <w:t>Properties Virtualdirectory</w:t>
      </w:r>
      <w:bookmarkEnd w:id="257"/>
    </w:p>
    <w:tbl>
      <w:tblPr>
        <w:tblStyle w:val="BDSpecTables"/>
        <w:tblW w:w="4870" w:type="pct"/>
        <w:tblLook w:val="07E0" w:firstRow="1" w:lastRow="1" w:firstColumn="1" w:lastColumn="1" w:noHBand="1" w:noVBand="1"/>
      </w:tblPr>
      <w:tblGrid>
        <w:gridCol w:w="1531"/>
        <w:gridCol w:w="966"/>
        <w:gridCol w:w="662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virtual directory</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description of the virtual directory</w:t>
            </w:r>
          </w:p>
        </w:tc>
      </w:tr>
      <w:tr w:rsidR="00737F4C" w:rsidTr="003A6005">
        <w:tc>
          <w:tcPr>
            <w:tcW w:w="0" w:type="auto"/>
          </w:tcPr>
          <w:p w:rsidR="00737F4C" w:rsidRDefault="00A43B37">
            <w:r>
              <w:t>host</w:t>
            </w:r>
          </w:p>
        </w:tc>
        <w:tc>
          <w:tcPr>
            <w:tcW w:w="0" w:type="auto"/>
          </w:tcPr>
          <w:p w:rsidR="00737F4C" w:rsidRDefault="00A43B37">
            <w:r>
              <w:t>string</w:t>
            </w:r>
          </w:p>
        </w:tc>
        <w:tc>
          <w:tcPr>
            <w:tcW w:w="0" w:type="auto"/>
          </w:tcPr>
          <w:p w:rsidR="00737F4C" w:rsidRDefault="00A43B37">
            <w:r>
              <w:t>remote host of the virtual directory</w:t>
            </w:r>
          </w:p>
        </w:tc>
      </w:tr>
      <w:tr w:rsidR="00737F4C" w:rsidTr="003A6005">
        <w:tc>
          <w:tcPr>
            <w:tcW w:w="0" w:type="auto"/>
          </w:tcPr>
          <w:p w:rsidR="00737F4C" w:rsidRDefault="00A43B37">
            <w:r>
              <w:t>location</w:t>
            </w:r>
          </w:p>
        </w:tc>
        <w:tc>
          <w:tcPr>
            <w:tcW w:w="0" w:type="auto"/>
          </w:tcPr>
          <w:p w:rsidR="00737F4C" w:rsidRDefault="00A43B37">
            <w:r>
              <w:t>string</w:t>
            </w:r>
          </w:p>
        </w:tc>
        <w:tc>
          <w:tcPr>
            <w:tcW w:w="0" w:type="auto"/>
          </w:tcPr>
          <w:p w:rsidR="00737F4C" w:rsidRDefault="00A43B37">
            <w:r>
              <w:t>remote location, e.g., a directory with full path on a host</w:t>
            </w:r>
          </w:p>
        </w:tc>
      </w:tr>
      <w:tr w:rsidR="00737F4C" w:rsidTr="003A6005">
        <w:tc>
          <w:tcPr>
            <w:tcW w:w="0" w:type="auto"/>
          </w:tcPr>
          <w:p w:rsidR="00737F4C" w:rsidRDefault="00A43B37">
            <w:r>
              <w:t>protocol</w:t>
            </w:r>
          </w:p>
        </w:tc>
        <w:tc>
          <w:tcPr>
            <w:tcW w:w="0" w:type="auto"/>
          </w:tcPr>
          <w:p w:rsidR="00737F4C" w:rsidRDefault="00A43B37">
            <w:r>
              <w:t>string</w:t>
            </w:r>
          </w:p>
        </w:tc>
        <w:tc>
          <w:tcPr>
            <w:tcW w:w="0" w:type="auto"/>
          </w:tcPr>
          <w:p w:rsidR="00737F4C" w:rsidRDefault="00A43B37">
            <w:r>
              <w:t>access protocol, e.g., HTTP, FTP, SSH, etc.</w:t>
            </w:r>
          </w:p>
        </w:tc>
      </w:tr>
      <w:tr w:rsidR="00737F4C" w:rsidTr="003A6005">
        <w:tc>
          <w:tcPr>
            <w:tcW w:w="0" w:type="auto"/>
          </w:tcPr>
          <w:p w:rsidR="00737F4C" w:rsidRDefault="00A43B37">
            <w:r>
              <w:t>credential</w:t>
            </w:r>
          </w:p>
        </w:tc>
        <w:tc>
          <w:tcPr>
            <w:tcW w:w="0" w:type="auto"/>
          </w:tcPr>
          <w:p w:rsidR="00737F4C" w:rsidRDefault="00A43B37">
            <w:r>
              <w:t>object</w:t>
            </w:r>
          </w:p>
        </w:tc>
        <w:tc>
          <w:tcPr>
            <w:tcW w:w="0" w:type="auto"/>
          </w:tcPr>
          <w:p w:rsidR="00737F4C" w:rsidRDefault="00A43B37">
            <w:r>
              <w:t>credential to access, e.g., username, password</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258" w:name="paths-11"/>
      <w:r>
        <w:t>Paths</w:t>
      </w:r>
      <w:bookmarkEnd w:id="258"/>
    </w:p>
    <w:p w:rsidR="00737F4C" w:rsidRDefault="00A43B37">
      <w:pPr>
        <w:pStyle w:val="Heading5"/>
      </w:pPr>
      <w:bookmarkStart w:id="259" w:name="cloudmeshvirtualdirectory"/>
      <w:r>
        <w:t>/cloudmesh/virtualdirectory</w:t>
      </w:r>
      <w:bookmarkEnd w:id="259"/>
    </w:p>
    <w:p w:rsidR="00737F4C" w:rsidRDefault="00A43B37">
      <w:pPr>
        <w:pStyle w:val="Heading6"/>
      </w:pPr>
      <w:bookmarkStart w:id="260" w:name="get-cloudmeshvirtualdirectory"/>
      <w:r>
        <w:t>GET /cloudmesh/virtualdirectory</w:t>
      </w:r>
      <w:bookmarkEnd w:id="260"/>
    </w:p>
    <w:p w:rsidR="00737F4C" w:rsidRDefault="00A43B37">
      <w:r>
        <w:t>Returns all virtualdirectorys</w:t>
      </w:r>
    </w:p>
    <w:p w:rsidR="00737F4C" w:rsidRDefault="00A43B37" w:rsidP="003A6005">
      <w:pPr>
        <w:pStyle w:val="BodyText"/>
        <w:keepNext/>
        <w:keepLines/>
      </w:pPr>
      <w:r>
        <w:lastRenderedPageBreak/>
        <w:t>Responses</w:t>
      </w:r>
    </w:p>
    <w:tbl>
      <w:tblPr>
        <w:tblStyle w:val="BDSpecTables"/>
        <w:tblW w:w="0" w:type="pct"/>
        <w:tblLook w:val="07E0" w:firstRow="1" w:lastRow="1" w:firstColumn="1" w:lastColumn="1" w:noHBand="1" w:noVBand="1"/>
      </w:tblPr>
      <w:tblGrid>
        <w:gridCol w:w="705"/>
        <w:gridCol w:w="1994"/>
        <w:gridCol w:w="187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3A6005">
            <w:pPr>
              <w:keepNext/>
              <w:keepLines/>
            </w:pPr>
            <w:r>
              <w:t>Code</w:t>
            </w:r>
          </w:p>
        </w:tc>
        <w:tc>
          <w:tcPr>
            <w:tcW w:w="0" w:type="auto"/>
          </w:tcPr>
          <w:p w:rsidR="00737F4C" w:rsidRDefault="00A43B37" w:rsidP="003A6005">
            <w:pPr>
              <w:keepNext/>
              <w:keepLines/>
            </w:pPr>
            <w:r>
              <w:t>Description</w:t>
            </w:r>
          </w:p>
        </w:tc>
        <w:tc>
          <w:tcPr>
            <w:tcW w:w="0" w:type="auto"/>
          </w:tcPr>
          <w:p w:rsidR="00737F4C" w:rsidRDefault="00A43B37" w:rsidP="003A6005">
            <w:pPr>
              <w:keepNext/>
              <w:keepLines/>
            </w:pPr>
            <w:r>
              <w:t>Schema</w:t>
            </w:r>
          </w:p>
        </w:tc>
      </w:tr>
      <w:tr w:rsidR="00737F4C" w:rsidTr="003A6005">
        <w:tc>
          <w:tcPr>
            <w:tcW w:w="0" w:type="auto"/>
          </w:tcPr>
          <w:p w:rsidR="00737F4C" w:rsidRDefault="00A43B37" w:rsidP="003A6005">
            <w:pPr>
              <w:keepNext/>
              <w:keepLines/>
            </w:pPr>
            <w:r>
              <w:t>200</w:t>
            </w:r>
          </w:p>
        </w:tc>
        <w:tc>
          <w:tcPr>
            <w:tcW w:w="0" w:type="auto"/>
          </w:tcPr>
          <w:p w:rsidR="00737F4C" w:rsidRDefault="00A43B37" w:rsidP="003A6005">
            <w:pPr>
              <w:keepNext/>
              <w:keepLines/>
            </w:pPr>
            <w:r>
              <w:t>virtualdirectory info</w:t>
            </w:r>
          </w:p>
        </w:tc>
        <w:tc>
          <w:tcPr>
            <w:tcW w:w="0" w:type="auto"/>
          </w:tcPr>
          <w:p w:rsidR="00737F4C" w:rsidRDefault="00737F4C" w:rsidP="003A6005">
            <w:pPr>
              <w:keepNext/>
              <w:keepLines/>
            </w:pPr>
          </w:p>
        </w:tc>
      </w:tr>
      <w:tr w:rsidR="007349A1" w:rsidTr="003A6005">
        <w:tc>
          <w:tcPr>
            <w:tcW w:w="0" w:type="auto"/>
          </w:tcPr>
          <w:p w:rsidR="00737F4C" w:rsidRDefault="00A43B37" w:rsidP="003A6005">
            <w:pPr>
              <w:keepNext/>
              <w:keepLines/>
            </w:pPr>
            <w:r>
              <w:t>Code</w:t>
            </w:r>
          </w:p>
        </w:tc>
        <w:tc>
          <w:tcPr>
            <w:tcW w:w="0" w:type="auto"/>
          </w:tcPr>
          <w:p w:rsidR="00737F4C" w:rsidRDefault="00A43B37" w:rsidP="003A6005">
            <w:pPr>
              <w:keepNext/>
              <w:keepLines/>
            </w:pPr>
            <w:r>
              <w:t>Description</w:t>
            </w:r>
          </w:p>
        </w:tc>
        <w:tc>
          <w:tcPr>
            <w:tcW w:w="0" w:type="auto"/>
          </w:tcPr>
          <w:p w:rsidR="00737F4C" w:rsidRDefault="00A43B37" w:rsidP="003A6005">
            <w:pPr>
              <w:keepNext/>
              <w:keepLines/>
            </w:pPr>
            <w:r>
              <w:t>Schema</w:t>
            </w:r>
          </w:p>
        </w:tc>
      </w:tr>
      <w:tr w:rsidR="00737F4C" w:rsidTr="003A6005">
        <w:tc>
          <w:tcPr>
            <w:tcW w:w="0" w:type="auto"/>
          </w:tcPr>
          <w:p w:rsidR="00737F4C" w:rsidRDefault="00A43B37" w:rsidP="003A6005">
            <w:pPr>
              <w:keepNext/>
              <w:keepLines/>
            </w:pPr>
            <w:r>
              <w:t>401</w:t>
            </w:r>
          </w:p>
        </w:tc>
        <w:tc>
          <w:tcPr>
            <w:tcW w:w="0" w:type="auto"/>
          </w:tcPr>
          <w:p w:rsidR="00737F4C" w:rsidRDefault="00A43B37" w:rsidP="003A6005">
            <w:pPr>
              <w:keepNext/>
              <w:keepLines/>
            </w:pPr>
            <w:r>
              <w:t>unauthorized error</w:t>
            </w:r>
          </w:p>
        </w:tc>
        <w:tc>
          <w:tcPr>
            <w:tcW w:w="0" w:type="auto"/>
          </w:tcPr>
          <w:p w:rsidR="00737F4C" w:rsidRDefault="00BA3A67" w:rsidP="003A6005">
            <w:pPr>
              <w:keepNext/>
              <w:keepLines/>
            </w:pPr>
            <w:hyperlink w:anchor="unauthorizederror">
              <w:r w:rsidR="00A43B37">
                <w:rPr>
                  <w:rStyle w:val="Hyperlink"/>
                </w:rPr>
                <w:t>UnauthorizedError</w:t>
              </w:r>
            </w:hyperlink>
          </w:p>
        </w:tc>
      </w:tr>
    </w:tbl>
    <w:p w:rsidR="00737F4C" w:rsidRDefault="00A43B37">
      <w:pPr>
        <w:pStyle w:val="Heading6"/>
      </w:pPr>
      <w:bookmarkStart w:id="261" w:name="put-cloudmeshvirtualdirectory"/>
      <w:r>
        <w:t>PUT /cloudmesh/virtualdirectory</w:t>
      </w:r>
      <w:bookmarkEnd w:id="261"/>
    </w:p>
    <w:p w:rsidR="00737F4C" w:rsidRDefault="00A43B37">
      <w:r>
        <w:t>Create</w:t>
      </w:r>
      <w:r w:rsidR="00774BC6">
        <w:t>s</w:t>
      </w:r>
      <w:r>
        <w:t xml:space="preserve"> a new virtualdirectory</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4915" w:type="pct"/>
        <w:tblLook w:val="07E0" w:firstRow="1" w:lastRow="1" w:firstColumn="1" w:lastColumn="1" w:noHBand="1" w:noVBand="1"/>
      </w:tblPr>
      <w:tblGrid>
        <w:gridCol w:w="1670"/>
        <w:gridCol w:w="1277"/>
        <w:gridCol w:w="3379"/>
        <w:gridCol w:w="1154"/>
        <w:gridCol w:w="1721"/>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virtualdirectory</w:t>
            </w:r>
          </w:p>
        </w:tc>
        <w:tc>
          <w:tcPr>
            <w:tcW w:w="0" w:type="auto"/>
          </w:tcPr>
          <w:p w:rsidR="00737F4C" w:rsidRDefault="00A43B37">
            <w:r>
              <w:t>body</w:t>
            </w:r>
          </w:p>
        </w:tc>
        <w:tc>
          <w:tcPr>
            <w:tcW w:w="0" w:type="auto"/>
          </w:tcPr>
          <w:p w:rsidR="00737F4C" w:rsidRDefault="00A43B37">
            <w:r>
              <w:t>The new virtualdirectory to create</w:t>
            </w:r>
          </w:p>
        </w:tc>
        <w:tc>
          <w:tcPr>
            <w:tcW w:w="0" w:type="auto"/>
          </w:tcPr>
          <w:p w:rsidR="00737F4C" w:rsidRDefault="00A43B37">
            <w:r>
              <w:t>True</w:t>
            </w:r>
          </w:p>
        </w:tc>
        <w:tc>
          <w:tcPr>
            <w:tcW w:w="0" w:type="auto"/>
          </w:tcPr>
          <w:p w:rsidR="00737F4C" w:rsidRDefault="00BA3A67">
            <w:hyperlink w:anchor="virtualdirectory">
              <w:r w:rsidR="00A43B37">
                <w:rPr>
                  <w:rStyle w:val="Hyperlink"/>
                </w:rPr>
                <w:t>Virtualdirectory</w:t>
              </w:r>
            </w:hyperlink>
          </w:p>
        </w:tc>
      </w:tr>
    </w:tbl>
    <w:p w:rsidR="00737F4C" w:rsidRDefault="00A43B37">
      <w:pPr>
        <w:pStyle w:val="Heading5"/>
      </w:pPr>
      <w:bookmarkStart w:id="262" w:name="cloudmeshvirtualdirectoryname"/>
      <w:r>
        <w:t>/cloudmesh/virtualdirectory/{name}</w:t>
      </w:r>
      <w:bookmarkEnd w:id="262"/>
    </w:p>
    <w:p w:rsidR="00737F4C" w:rsidRDefault="00A43B37">
      <w:pPr>
        <w:pStyle w:val="Heading6"/>
      </w:pPr>
      <w:bookmarkStart w:id="263" w:name="get-cloudmeshvirtualdirectoryname"/>
      <w:r>
        <w:t>GET /cloudmesh/virtualdirectory/{name}</w:t>
      </w:r>
      <w:bookmarkEnd w:id="263"/>
    </w:p>
    <w:p w:rsidR="00737F4C" w:rsidRDefault="00A43B37">
      <w:r>
        <w:t>Returns a virtualdirectory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994"/>
        <w:gridCol w:w="1634"/>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virtualdirectory info</w:t>
            </w:r>
          </w:p>
        </w:tc>
        <w:tc>
          <w:tcPr>
            <w:tcW w:w="0" w:type="auto"/>
          </w:tcPr>
          <w:p w:rsidR="00737F4C" w:rsidRDefault="00BA3A67">
            <w:hyperlink w:anchor="virtualdirectory">
              <w:r w:rsidR="00A43B37">
                <w:rPr>
                  <w:rStyle w:val="Hyperlink"/>
                </w:rPr>
                <w:t>Virtualdirectory</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733"/>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virtual directory</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64" w:name="virtualdirectory.yaml"/>
      <w:proofErr w:type="gramStart"/>
      <w:r>
        <w:t>virtualdirectory.yaml</w:t>
      </w:r>
      <w:bookmarkEnd w:id="264"/>
      <w:proofErr w:type="gramEnd"/>
    </w:p>
    <w:p w:rsidR="00737F4C" w:rsidRDefault="00A43B37">
      <w:pPr>
        <w:pStyle w:val="SourceCode"/>
      </w:pPr>
      <w:r>
        <w:t>---</w:t>
      </w:r>
      <w:r>
        <w:br/>
        <w:t>swagger: "2.0"</w:t>
      </w:r>
      <w:r>
        <w:br/>
        <w:t>info:</w:t>
      </w:r>
      <w:r>
        <w:br/>
        <w:t xml:space="preserve">  version: 3.1.1</w:t>
      </w:r>
      <w:r>
        <w:br/>
        <w:t xml:space="preserve">  x-date: 02-15-2019</w:t>
      </w:r>
      <w:r>
        <w:br/>
        <w:t xml:space="preserve">  x-status: defined</w:t>
      </w:r>
      <w:r>
        <w:br/>
        <w:t xml:space="preserve">  title: Virtualdirectory</w:t>
      </w:r>
      <w:r>
        <w:br/>
        <w:t xml:space="preserve">  description: |-</w:t>
      </w:r>
      <w:r>
        <w:br/>
        <w:t xml:space="preserve">  </w:t>
      </w:r>
      <w:r>
        <w:br/>
        <w:t xml:space="preserve">    A virtual directory is a collection of files or replicas of the</w:t>
      </w:r>
      <w:r>
        <w:br/>
        <w:t xml:space="preserve">    files.  A virtual directory can contain </w:t>
      </w:r>
      <w:proofErr w:type="gramStart"/>
      <w:r>
        <w:t>a number of</w:t>
      </w:r>
      <w:proofErr w:type="gramEnd"/>
      <w:r>
        <w:t xml:space="preserve"> entities</w:t>
      </w:r>
      <w:r>
        <w:br/>
        <w:t xml:space="preserve">    including files, streams, and other virtual directories as part of</w:t>
      </w:r>
      <w:r>
        <w:br/>
        <w:t xml:space="preserve">    a collection.  The element in the collection can either be defined</w:t>
      </w:r>
      <w:r>
        <w:br/>
        <w:t xml:space="preserve">    by uuid or by name.</w:t>
      </w:r>
      <w:r>
        <w:br/>
      </w:r>
      <w:r>
        <w:br/>
        <w:t xml:space="preserve">  termsOfService: https://github.com/cloudmesh-community/nist/blob/master/LICENSE.txt</w:t>
      </w:r>
      <w:r>
        <w:br/>
        <w:t xml:space="preserve">  contact:</w:t>
      </w:r>
      <w:r>
        <w:br/>
        <w:t xml:space="preserve">    name: NIST BDRA Interface Subgroup Service Example</w:t>
      </w:r>
      <w:r>
        <w:br/>
        <w:t xml:space="preserve">    url: https://cloudmesh-community.github.io/nist/spec/</w:t>
      </w:r>
      <w:r>
        <w:br/>
      </w:r>
      <w:r>
        <w:lastRenderedPageBreak/>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securityDefinitions:</w:t>
      </w:r>
      <w:r>
        <w:br/>
        <w:t xml:space="preserve">  httpbasic:</w:t>
      </w:r>
      <w:r>
        <w:br/>
        <w:t xml:space="preserve">    type: basic</w:t>
      </w:r>
      <w:r>
        <w:br/>
        <w:t xml:space="preserve">  apikey:</w:t>
      </w:r>
      <w:r>
        <w:br/>
        <w:t xml:space="preserve">    type: apiKey</w:t>
      </w:r>
      <w:r>
        <w:br/>
        <w:t xml:space="preserve">    in: query</w:t>
      </w:r>
      <w:r>
        <w:br/>
        <w:t xml:space="preserve">    name: api_key</w:t>
      </w:r>
      <w:r>
        <w:br/>
        <w:t xml:space="preserve">  apisecret:</w:t>
      </w:r>
      <w:r>
        <w:br/>
        <w:t xml:space="preserve">    type: apiKey</w:t>
      </w:r>
      <w:r>
        <w:br/>
        <w:t xml:space="preserve">    in: query</w:t>
      </w:r>
      <w:r>
        <w:br/>
        <w:t xml:space="preserve">    name: api_secret</w:t>
      </w:r>
      <w:r>
        <w:br/>
        <w:t>paths:</w:t>
      </w:r>
      <w:r>
        <w:br/>
        <w:t xml:space="preserve">  /cloudmesh/virtualdirectory:</w:t>
      </w:r>
      <w:r>
        <w:br/>
        <w:t xml:space="preserve">    get:</w:t>
      </w:r>
      <w:r>
        <w:br/>
        <w:t xml:space="preserve">      tags:</w:t>
      </w:r>
      <w:r>
        <w:br/>
        <w:t xml:space="preserve">        - Virtualdirectory</w:t>
      </w:r>
      <w:r>
        <w:br/>
        <w:t xml:space="preserve">      summary: Returns all virtualdirectorys</w:t>
      </w:r>
      <w:r>
        <w:br/>
        <w:t xml:space="preserve">      description: Returns all virtualdirectorys</w:t>
      </w:r>
      <w:r>
        <w:br/>
        <w:t xml:space="preserve">      operationId: cloudmesh.virtualdirectory.get</w:t>
      </w:r>
      <w:r>
        <w:br/>
        <w:t xml:space="preserve">      produces:</w:t>
      </w:r>
      <w:r>
        <w:br/>
        <w:t xml:space="preserve">        - application/json</w:t>
      </w:r>
      <w:r>
        <w:br/>
        <w:t xml:space="preserve">      security:</w:t>
      </w:r>
      <w:r>
        <w:br/>
        <w:t xml:space="preserve">        - httpbasic: []</w:t>
      </w:r>
      <w:r>
        <w:br/>
        <w:t xml:space="preserve">      responses:</w:t>
      </w:r>
      <w:r>
        <w:br/>
        <w:t xml:space="preserve">        '200':</w:t>
      </w:r>
      <w:r>
        <w:br/>
        <w:t xml:space="preserve">          description: virtualdirectory info</w:t>
      </w:r>
      <w:r>
        <w:br/>
        <w:t xml:space="preserve">          schema:</w:t>
      </w:r>
      <w:r>
        <w:br/>
        <w:t xml:space="preserve">            type: array</w:t>
      </w:r>
      <w:r>
        <w:br/>
        <w:t xml:space="preserve">            items:</w:t>
      </w:r>
      <w:r>
        <w:br/>
        <w:t xml:space="preserve">              $ref: '#/definitions/Virtualdirectory'</w:t>
      </w:r>
      <w:r>
        <w:br/>
        <w:t xml:space="preserve">        '401':</w:t>
      </w:r>
      <w:r>
        <w:br/>
        <w:t xml:space="preserve">          description: unauthorized error</w:t>
      </w:r>
      <w:r>
        <w:br/>
        <w:t xml:space="preserve">          schema:</w:t>
      </w:r>
      <w:r>
        <w:br/>
        <w:t xml:space="preserve">            $ref: '#/definitions/UnauthorizedError'</w:t>
      </w:r>
      <w:r>
        <w:br/>
        <w:t xml:space="preserve">    put:</w:t>
      </w:r>
      <w:r>
        <w:br/>
        <w:t xml:space="preserve">      tags:</w:t>
      </w:r>
      <w:r>
        <w:br/>
        <w:t xml:space="preserve">        - Virtualdirectory</w:t>
      </w:r>
      <w:r>
        <w:br/>
        <w:t xml:space="preserve">      summary: Create a new virtualdirectory</w:t>
      </w:r>
      <w:r>
        <w:br/>
        <w:t xml:space="preserve">      description: Create a new virtualdirectory</w:t>
      </w:r>
      <w:r>
        <w:br/>
        <w:t xml:space="preserve">      operationId: cloudmesh.virtualdirectory.add</w:t>
      </w:r>
      <w:r>
        <w:br/>
        <w:t xml:space="preserve">      parameters:</w:t>
      </w:r>
      <w:r>
        <w:br/>
        <w:t xml:space="preserve">        - in: body</w:t>
      </w:r>
      <w:r>
        <w:br/>
        <w:t xml:space="preserve">          name: virtualdirectory</w:t>
      </w:r>
      <w:r>
        <w:br/>
        <w:t xml:space="preserve">          required: true</w:t>
      </w:r>
      <w:r>
        <w:br/>
        <w:t xml:space="preserve">          description: The new virtualdirectory to create</w:t>
      </w:r>
      <w:r>
        <w:br/>
        <w:t xml:space="preserve">          schema:</w:t>
      </w:r>
      <w:r>
        <w:br/>
        <w:t xml:space="preserve">            $ref: '#/definitions/Virtualdirectory'</w:t>
      </w:r>
      <w:r>
        <w:br/>
        <w:t xml:space="preserve">      security:</w:t>
      </w:r>
      <w:r>
        <w:br/>
        <w:t xml:space="preserve">        - apikey: []</w:t>
      </w:r>
      <w:r>
        <w:br/>
        <w:t xml:space="preserve">          apisecret: []</w:t>
      </w:r>
      <w:r>
        <w:br/>
        <w:t xml:space="preserve">      responses:</w:t>
      </w:r>
      <w:r>
        <w:br/>
        <w:t xml:space="preserve">        '201':</w:t>
      </w:r>
      <w:r>
        <w:br/>
        <w:t xml:space="preserve">          description: Created</w:t>
      </w:r>
      <w:r>
        <w:br/>
        <w:t xml:space="preserve">  '/cloudmesh/virtualdirectory/{name}':</w:t>
      </w:r>
      <w:r>
        <w:br/>
        <w:t xml:space="preserve">    get:</w:t>
      </w:r>
      <w:r>
        <w:br/>
        <w:t xml:space="preserve">      tags:</w:t>
      </w:r>
      <w:r>
        <w:br/>
        <w:t xml:space="preserve">        - Virtualdirectory</w:t>
      </w:r>
      <w:r>
        <w:br/>
        <w:t xml:space="preserve">      summary: Returns a virtualdirectory by name</w:t>
      </w:r>
      <w:r>
        <w:br/>
        <w:t xml:space="preserve">      description: Returns a virtualdirectory by name</w:t>
      </w:r>
      <w:r>
        <w:br/>
        <w:t xml:space="preserve">      operationId: cloudmesh.virtualdirectory.get_by_name</w:t>
      </w:r>
      <w:r>
        <w:br/>
      </w:r>
      <w:r>
        <w:lastRenderedPageBreak/>
        <w:t xml:space="preserve">      parameters:</w:t>
      </w:r>
      <w:r>
        <w:br/>
        <w:t xml:space="preserve">        - name: name</w:t>
      </w:r>
      <w:r>
        <w:br/>
        <w:t xml:space="preserve">          description: name of the virtual directory</w:t>
      </w:r>
      <w:r>
        <w:br/>
        <w:t xml:space="preserve">          in: path</w:t>
      </w:r>
      <w:r>
        <w:br/>
        <w:t xml:space="preserve">          required: true</w:t>
      </w:r>
      <w:r>
        <w:br/>
        <w:t xml:space="preserve">          type: string</w:t>
      </w:r>
      <w:r>
        <w:br/>
        <w:t xml:space="preserve">      produces:</w:t>
      </w:r>
      <w:r>
        <w:br/>
        <w:t xml:space="preserve">        - application/json</w:t>
      </w:r>
      <w:r>
        <w:br/>
        <w:t xml:space="preserve">      security:</w:t>
      </w:r>
      <w:r>
        <w:br/>
        <w:t xml:space="preserve">        - httpbasic: []</w:t>
      </w:r>
      <w:r>
        <w:br/>
        <w:t xml:space="preserve">      responses:</w:t>
      </w:r>
      <w:r>
        <w:br/>
        <w:t xml:space="preserve">        '200':</w:t>
      </w:r>
      <w:r>
        <w:br/>
        <w:t xml:space="preserve">          description: virtualdirectory info</w:t>
      </w:r>
      <w:r>
        <w:br/>
        <w:t xml:space="preserve">          schema:</w:t>
      </w:r>
      <w:r>
        <w:br/>
        <w:t xml:space="preserve">            $ref: '#/definitions/Virtualdirectory'</w:t>
      </w:r>
      <w:r>
        <w:br/>
        <w:t>definitions:</w:t>
      </w:r>
      <w:r>
        <w:br/>
        <w:t xml:space="preserve">  UnauthorizedError:</w:t>
      </w:r>
      <w:r>
        <w:br/>
        <w:t xml:space="preserve">    type: object</w:t>
      </w:r>
      <w:r>
        <w:br/>
        <w:t xml:space="preserve">    description: unauthorized error</w:t>
      </w:r>
      <w:r>
        <w:br/>
        <w:t xml:space="preserve">    properties:</w:t>
      </w:r>
      <w:r>
        <w:br/>
        <w:t xml:space="preserve">      code:</w:t>
      </w:r>
      <w:r>
        <w:br/>
        <w:t xml:space="preserve">        type: string</w:t>
      </w:r>
      <w:r>
        <w:br/>
        <w:t xml:space="preserve">        description: Code form of the error</w:t>
      </w:r>
      <w:r>
        <w:br/>
        <w:t xml:space="preserve">      message:</w:t>
      </w:r>
      <w:r>
        <w:br/>
        <w:t xml:space="preserve">        type: string</w:t>
      </w:r>
      <w:r>
        <w:br/>
        <w:t xml:space="preserve">        description: Human readable form of the error</w:t>
      </w:r>
      <w:r>
        <w:br/>
        <w:t xml:space="preserve">  Virtualdirectory:</w:t>
      </w:r>
      <w:r>
        <w:br/>
        <w:t xml:space="preserve">    type: object</w:t>
      </w:r>
      <w:r>
        <w:br/>
        <w:t xml:space="preserve">    description: the virtualdirectory</w:t>
      </w:r>
      <w:r>
        <w:br/>
        <w:t xml:space="preserve">    properties:</w:t>
      </w:r>
      <w:r>
        <w:br/>
        <w:t xml:space="preserve">      name:</w:t>
      </w:r>
      <w:r>
        <w:br/>
        <w:t xml:space="preserve">        description: The name of the virtual directory</w:t>
      </w:r>
      <w:r>
        <w:br/>
        <w:t xml:space="preserve">        type: string</w:t>
      </w:r>
      <w:r>
        <w:br/>
        <w:t xml:space="preserve">      description:</w:t>
      </w:r>
      <w:r>
        <w:br/>
        <w:t xml:space="preserve">        description: description of the virtual directory</w:t>
      </w:r>
      <w:r>
        <w:br/>
        <w:t xml:space="preserve">        type: string</w:t>
      </w:r>
      <w:r>
        <w:br/>
        <w:t xml:space="preserve">      host:</w:t>
      </w:r>
      <w:r>
        <w:br/>
        <w:t xml:space="preserve">        description: remote host of the virtual directory</w:t>
      </w:r>
      <w:r>
        <w:br/>
        <w:t xml:space="preserve">        type: string</w:t>
      </w:r>
      <w:r>
        <w:br/>
        <w:t xml:space="preserve">      location:</w:t>
      </w:r>
      <w:r>
        <w:br/>
        <w:t xml:space="preserve">        description: remote location, e.g., a directory with full path on a host</w:t>
      </w:r>
      <w:r>
        <w:br/>
        <w:t xml:space="preserve">        type: string</w:t>
      </w:r>
      <w:r>
        <w:br/>
        <w:t xml:space="preserve">      protocol:</w:t>
      </w:r>
      <w:r>
        <w:br/>
        <w:t xml:space="preserve">        description: access protocol, e.g., HTTP, FTP, SSH, etc.</w:t>
      </w:r>
      <w:r>
        <w:br/>
        <w:t xml:space="preserve">        type: string</w:t>
      </w:r>
      <w:r>
        <w:br/>
        <w:t xml:space="preserve">      credential:</w:t>
      </w:r>
      <w:r>
        <w:br/>
        <w:t xml:space="preserve">        description: credential to access, e.g., username, password</w:t>
      </w:r>
      <w:r>
        <w:br/>
        <w:t xml:space="preserve">        type: object</w:t>
      </w:r>
      <w:r>
        <w:br/>
        <w:t xml:space="preserve">      timestamp:</w:t>
      </w:r>
      <w:r>
        <w:br/>
        <w:t xml:space="preserve">        description: timestamps associated with the resource</w:t>
      </w:r>
      <w:r>
        <w:br/>
        <w:t xml:space="preserve">        $ref: '#/definitions/Timestamp'</w:t>
      </w:r>
      <w:r>
        <w:br/>
      </w:r>
    </w:p>
    <w:p w:rsidR="00737F4C" w:rsidRDefault="00A43B37">
      <w:pPr>
        <w:pStyle w:val="Heading2"/>
      </w:pPr>
      <w:bookmarkStart w:id="265" w:name="compute-management---virtual-clusters"/>
      <w:bookmarkStart w:id="266" w:name="_Toc1569583"/>
      <w:bookmarkStart w:id="267" w:name="_Toc1641033"/>
      <w:r>
        <w:t>Compute Management - Virtual Clusters</w:t>
      </w:r>
      <w:bookmarkEnd w:id="265"/>
      <w:bookmarkEnd w:id="266"/>
      <w:bookmarkEnd w:id="267"/>
    </w:p>
    <w:p w:rsidR="00737F4C" w:rsidRDefault="00A43B37">
      <w:pPr>
        <w:pStyle w:val="Heading3"/>
      </w:pPr>
      <w:bookmarkStart w:id="268" w:name="virtual-cluster"/>
      <w:bookmarkStart w:id="269" w:name="_Toc1569584"/>
      <w:bookmarkStart w:id="270" w:name="_Toc1641034"/>
      <w:r>
        <w:t>Virtual Cluster</w:t>
      </w:r>
      <w:bookmarkEnd w:id="268"/>
      <w:bookmarkEnd w:id="269"/>
      <w:bookmarkEnd w:id="270"/>
    </w:p>
    <w:p w:rsidR="00737F4C" w:rsidRDefault="00A43B37">
      <w:r>
        <w:t xml:space="preserve">A Virtual Cluster is modeled as one Front-end, or manager node, and one or multiple compute nodes. The manager node usually served as a login node and can be accessed from outside via a public IP. The compute nodes are connected to the manager node via a private, usually high performance (high throughput and low latency), network and thus accessible only from the manager node. To use the virtual cluster, </w:t>
      </w:r>
      <w:proofErr w:type="gramStart"/>
      <w:r>
        <w:t>you</w:t>
      </w:r>
      <w:proofErr w:type="gramEnd"/>
      <w:r>
        <w:t xml:space="preserve"> login to the manager node, and from there you can login to any compute node, or submit a job to run on the compute nodes.</w:t>
      </w:r>
    </w:p>
    <w:p w:rsidR="00737F4C" w:rsidRDefault="00A43B37">
      <w:pPr>
        <w:pStyle w:val="Heading4"/>
      </w:pPr>
      <w:bookmarkStart w:id="271" w:name="properties-virtualcluster"/>
      <w:r>
        <w:lastRenderedPageBreak/>
        <w:t>Properties VirtualCluster</w:t>
      </w:r>
      <w:bookmarkEnd w:id="271"/>
    </w:p>
    <w:tbl>
      <w:tblPr>
        <w:tblStyle w:val="BDSpecTables"/>
        <w:tblW w:w="0" w:type="pct"/>
        <w:tblLook w:val="07E0" w:firstRow="1" w:lastRow="1" w:firstColumn="1" w:lastColumn="1" w:noHBand="1" w:noVBand="1"/>
      </w:tblPr>
      <w:tblGrid>
        <w:gridCol w:w="1194"/>
        <w:gridCol w:w="2465"/>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virtual cluster</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A description of the virtual cluster</w:t>
            </w:r>
          </w:p>
        </w:tc>
      </w:tr>
      <w:tr w:rsidR="00737F4C" w:rsidTr="003A6005">
        <w:tc>
          <w:tcPr>
            <w:tcW w:w="0" w:type="auto"/>
          </w:tcPr>
          <w:p w:rsidR="00737F4C" w:rsidRDefault="00A43B37">
            <w:r>
              <w:t>nnodes</w:t>
            </w:r>
          </w:p>
        </w:tc>
        <w:tc>
          <w:tcPr>
            <w:tcW w:w="0" w:type="auto"/>
          </w:tcPr>
          <w:p w:rsidR="00737F4C" w:rsidRDefault="00A43B37">
            <w:r>
              <w:t>integer</w:t>
            </w:r>
          </w:p>
        </w:tc>
        <w:tc>
          <w:tcPr>
            <w:tcW w:w="0" w:type="auto"/>
          </w:tcPr>
          <w:p w:rsidR="00737F4C" w:rsidRDefault="00A43B37">
            <w:r>
              <w:t>number of nodes of the virtual cluster</w:t>
            </w:r>
          </w:p>
        </w:tc>
      </w:tr>
      <w:tr w:rsidR="00737F4C" w:rsidTr="003A6005">
        <w:tc>
          <w:tcPr>
            <w:tcW w:w="0" w:type="auto"/>
          </w:tcPr>
          <w:p w:rsidR="00737F4C" w:rsidRDefault="00A43B37">
            <w:r>
              <w:t>owner</w:t>
            </w:r>
          </w:p>
        </w:tc>
        <w:tc>
          <w:tcPr>
            <w:tcW w:w="0" w:type="auto"/>
          </w:tcPr>
          <w:p w:rsidR="00737F4C" w:rsidRDefault="00A43B37">
            <w:r>
              <w:t>string</w:t>
            </w:r>
          </w:p>
        </w:tc>
        <w:tc>
          <w:tcPr>
            <w:tcW w:w="0" w:type="auto"/>
          </w:tcPr>
          <w:p w:rsidR="00737F4C" w:rsidRDefault="00A43B37">
            <w:r>
              <w:t>owner of the virtual cluster</w:t>
            </w:r>
          </w:p>
        </w:tc>
      </w:tr>
      <w:tr w:rsidR="00737F4C" w:rsidTr="003A6005">
        <w:tc>
          <w:tcPr>
            <w:tcW w:w="0" w:type="auto"/>
          </w:tcPr>
          <w:p w:rsidR="00737F4C" w:rsidRDefault="00A43B37">
            <w:r>
              <w:t>manager</w:t>
            </w:r>
          </w:p>
        </w:tc>
        <w:tc>
          <w:tcPr>
            <w:tcW w:w="0" w:type="auto"/>
          </w:tcPr>
          <w:p w:rsidR="00737F4C" w:rsidRDefault="00737F4C"/>
        </w:tc>
        <w:tc>
          <w:tcPr>
            <w:tcW w:w="0" w:type="auto"/>
          </w:tcPr>
          <w:p w:rsidR="00737F4C" w:rsidRDefault="00A43B37">
            <w:r>
              <w:t>Manager node of the virtual cluster</w:t>
            </w:r>
          </w:p>
        </w:tc>
      </w:tr>
      <w:tr w:rsidR="00737F4C" w:rsidTr="003A6005">
        <w:tc>
          <w:tcPr>
            <w:tcW w:w="0" w:type="auto"/>
          </w:tcPr>
          <w:p w:rsidR="00737F4C" w:rsidRDefault="00A43B37">
            <w:r>
              <w:t>nodes</w:t>
            </w:r>
          </w:p>
        </w:tc>
        <w:tc>
          <w:tcPr>
            <w:tcW w:w="0" w:type="auto"/>
          </w:tcPr>
          <w:p w:rsidR="00737F4C" w:rsidRDefault="00A43B37">
            <w:r>
              <w:t>array[#/definitions/Node]</w:t>
            </w:r>
          </w:p>
        </w:tc>
        <w:tc>
          <w:tcPr>
            <w:tcW w:w="0" w:type="auto"/>
          </w:tcPr>
          <w:p w:rsidR="00737F4C" w:rsidRDefault="00A43B37">
            <w:r>
              <w:t>List of nodes of the virtual cluster</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272" w:name="properties-node"/>
      <w:r>
        <w:t>Properties Node</w:t>
      </w:r>
      <w:bookmarkEnd w:id="272"/>
    </w:p>
    <w:tbl>
      <w:tblPr>
        <w:tblStyle w:val="BDSpecTables"/>
        <w:tblW w:w="0" w:type="pct"/>
        <w:tblLook w:val="07E0" w:firstRow="1" w:lastRow="1" w:firstColumn="1" w:lastColumn="1" w:noHBand="1" w:noVBand="1"/>
      </w:tblPr>
      <w:tblGrid>
        <w:gridCol w:w="1059"/>
        <w:gridCol w:w="2367"/>
        <w:gridCol w:w="352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node</w:t>
            </w:r>
          </w:p>
        </w:tc>
      </w:tr>
      <w:tr w:rsidR="00737F4C" w:rsidTr="003A6005">
        <w:tc>
          <w:tcPr>
            <w:tcW w:w="0" w:type="auto"/>
          </w:tcPr>
          <w:p w:rsidR="00737F4C" w:rsidRDefault="00A43B37">
            <w:r>
              <w:t>state</w:t>
            </w:r>
          </w:p>
        </w:tc>
        <w:tc>
          <w:tcPr>
            <w:tcW w:w="0" w:type="auto"/>
          </w:tcPr>
          <w:p w:rsidR="00737F4C" w:rsidRDefault="00A43B37">
            <w:r>
              <w:t>string</w:t>
            </w:r>
          </w:p>
        </w:tc>
        <w:tc>
          <w:tcPr>
            <w:tcW w:w="0" w:type="auto"/>
          </w:tcPr>
          <w:p w:rsidR="00737F4C" w:rsidRDefault="00A43B37">
            <w:r>
              <w:t>power state of the node</w:t>
            </w:r>
          </w:p>
        </w:tc>
      </w:tr>
      <w:tr w:rsidR="00737F4C" w:rsidTr="003A6005">
        <w:tc>
          <w:tcPr>
            <w:tcW w:w="0" w:type="auto"/>
          </w:tcPr>
          <w:p w:rsidR="00737F4C" w:rsidRDefault="00A43B37">
            <w:r>
              <w:t>ncpu</w:t>
            </w:r>
          </w:p>
        </w:tc>
        <w:tc>
          <w:tcPr>
            <w:tcW w:w="0" w:type="auto"/>
          </w:tcPr>
          <w:p w:rsidR="00737F4C" w:rsidRDefault="00A43B37">
            <w:r>
              <w:t>integer</w:t>
            </w:r>
          </w:p>
        </w:tc>
        <w:tc>
          <w:tcPr>
            <w:tcW w:w="0" w:type="auto"/>
          </w:tcPr>
          <w:p w:rsidR="00737F4C" w:rsidRDefault="00A43B37">
            <w:r>
              <w:t>number of virtual CPUs of the node</w:t>
            </w:r>
          </w:p>
        </w:tc>
      </w:tr>
      <w:tr w:rsidR="00737F4C" w:rsidTr="003A6005">
        <w:tc>
          <w:tcPr>
            <w:tcW w:w="0" w:type="auto"/>
          </w:tcPr>
          <w:p w:rsidR="00737F4C" w:rsidRDefault="00A43B37">
            <w:r>
              <w:t>ram</w:t>
            </w:r>
          </w:p>
        </w:tc>
        <w:tc>
          <w:tcPr>
            <w:tcW w:w="0" w:type="auto"/>
          </w:tcPr>
          <w:p w:rsidR="00737F4C" w:rsidRDefault="00A43B37">
            <w:r>
              <w:t>string</w:t>
            </w:r>
          </w:p>
        </w:tc>
        <w:tc>
          <w:tcPr>
            <w:tcW w:w="0" w:type="auto"/>
          </w:tcPr>
          <w:p w:rsidR="00737F4C" w:rsidRDefault="00A43B37">
            <w:r>
              <w:t>RAM size of the node</w:t>
            </w:r>
          </w:p>
        </w:tc>
      </w:tr>
      <w:tr w:rsidR="00737F4C" w:rsidTr="003A6005">
        <w:tc>
          <w:tcPr>
            <w:tcW w:w="0" w:type="auto"/>
          </w:tcPr>
          <w:p w:rsidR="00737F4C" w:rsidRDefault="00A43B37">
            <w:r>
              <w:t>disk</w:t>
            </w:r>
          </w:p>
        </w:tc>
        <w:tc>
          <w:tcPr>
            <w:tcW w:w="0" w:type="auto"/>
          </w:tcPr>
          <w:p w:rsidR="00737F4C" w:rsidRDefault="00A43B37">
            <w:r>
              <w:t>string</w:t>
            </w:r>
          </w:p>
        </w:tc>
        <w:tc>
          <w:tcPr>
            <w:tcW w:w="0" w:type="auto"/>
          </w:tcPr>
          <w:p w:rsidR="00737F4C" w:rsidRDefault="00A43B37">
            <w:r>
              <w:t>Disk size of the node</w:t>
            </w:r>
          </w:p>
        </w:tc>
      </w:tr>
      <w:tr w:rsidR="00737F4C" w:rsidTr="003A6005">
        <w:tc>
          <w:tcPr>
            <w:tcW w:w="0" w:type="auto"/>
          </w:tcPr>
          <w:p w:rsidR="00737F4C" w:rsidRDefault="00A43B37">
            <w:r>
              <w:t>nics</w:t>
            </w:r>
          </w:p>
        </w:tc>
        <w:tc>
          <w:tcPr>
            <w:tcW w:w="0" w:type="auto"/>
          </w:tcPr>
          <w:p w:rsidR="00737F4C" w:rsidRDefault="00A43B37">
            <w:r>
              <w:t>array[#/definitions/NIC]</w:t>
            </w:r>
          </w:p>
        </w:tc>
        <w:tc>
          <w:tcPr>
            <w:tcW w:w="0" w:type="auto"/>
          </w:tcPr>
          <w:p w:rsidR="00737F4C" w:rsidRDefault="00A43B37">
            <w:r>
              <w:t>List of network interfaces of the node</w:t>
            </w:r>
          </w:p>
        </w:tc>
      </w:tr>
    </w:tbl>
    <w:p w:rsidR="00737F4C" w:rsidRDefault="00A43B37">
      <w:pPr>
        <w:pStyle w:val="Heading4"/>
      </w:pPr>
      <w:bookmarkStart w:id="273" w:name="properties-nic"/>
      <w:r>
        <w:t>Properties NIC</w:t>
      </w:r>
      <w:bookmarkEnd w:id="273"/>
    </w:p>
    <w:tbl>
      <w:tblPr>
        <w:tblStyle w:val="BDSpecTables"/>
        <w:tblW w:w="0" w:type="pct"/>
        <w:tblLook w:val="07E0" w:firstRow="1" w:lastRow="1" w:firstColumn="1" w:lastColumn="1" w:noHBand="1" w:noVBand="1"/>
      </w:tblPr>
      <w:tblGrid>
        <w:gridCol w:w="1059"/>
        <w:gridCol w:w="718"/>
        <w:gridCol w:w="247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mac</w:t>
            </w:r>
          </w:p>
        </w:tc>
        <w:tc>
          <w:tcPr>
            <w:tcW w:w="0" w:type="auto"/>
          </w:tcPr>
          <w:p w:rsidR="00737F4C" w:rsidRDefault="00A43B37">
            <w:r>
              <w:t>string</w:t>
            </w:r>
          </w:p>
        </w:tc>
        <w:tc>
          <w:tcPr>
            <w:tcW w:w="0" w:type="auto"/>
          </w:tcPr>
          <w:p w:rsidR="00737F4C" w:rsidRDefault="00A43B37">
            <w:r>
              <w:t>MAC address of the node</w:t>
            </w:r>
          </w:p>
        </w:tc>
      </w:tr>
      <w:tr w:rsidR="00737F4C" w:rsidTr="003A6005">
        <w:tc>
          <w:tcPr>
            <w:tcW w:w="0" w:type="auto"/>
          </w:tcPr>
          <w:p w:rsidR="00737F4C" w:rsidRDefault="00A43B37">
            <w:r>
              <w:t>ip</w:t>
            </w:r>
          </w:p>
        </w:tc>
        <w:tc>
          <w:tcPr>
            <w:tcW w:w="0" w:type="auto"/>
          </w:tcPr>
          <w:p w:rsidR="00737F4C" w:rsidRDefault="00A43B37">
            <w:r>
              <w:t>string</w:t>
            </w:r>
          </w:p>
        </w:tc>
        <w:tc>
          <w:tcPr>
            <w:tcW w:w="0" w:type="auto"/>
          </w:tcPr>
          <w:p w:rsidR="00737F4C" w:rsidRDefault="00A43B37">
            <w:r>
              <w:t>IP address of the node</w:t>
            </w:r>
          </w:p>
        </w:tc>
      </w:tr>
    </w:tbl>
    <w:p w:rsidR="00737F4C" w:rsidRDefault="00A43B37">
      <w:pPr>
        <w:pStyle w:val="Heading4"/>
      </w:pPr>
      <w:bookmarkStart w:id="274" w:name="paths-12"/>
      <w:r>
        <w:t>Paths</w:t>
      </w:r>
      <w:bookmarkEnd w:id="274"/>
    </w:p>
    <w:p w:rsidR="00737F4C" w:rsidRDefault="00A43B37">
      <w:pPr>
        <w:pStyle w:val="Heading5"/>
      </w:pPr>
      <w:bookmarkStart w:id="275" w:name="cloudmeshvirtualclustervirtualcluster"/>
      <w:r>
        <w:t>/cloudmesh/virtualcluster/virtualcluster</w:t>
      </w:r>
      <w:bookmarkEnd w:id="275"/>
    </w:p>
    <w:p w:rsidR="00737F4C" w:rsidRDefault="00A43B37">
      <w:pPr>
        <w:pStyle w:val="Heading6"/>
      </w:pPr>
      <w:bookmarkStart w:id="276" w:name="X765799b81989205a9ade4e5088aad0b1ac0be34"/>
      <w:r>
        <w:t>GET /cloudmesh/virtualcluster/virtualcluster</w:t>
      </w:r>
      <w:bookmarkEnd w:id="276"/>
    </w:p>
    <w:p w:rsidR="00737F4C" w:rsidRDefault="00A43B37">
      <w:r>
        <w:t>Returns all virtual cluster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profile info</w:t>
            </w:r>
          </w:p>
        </w:tc>
        <w:tc>
          <w:tcPr>
            <w:tcW w:w="0" w:type="auto"/>
          </w:tcPr>
          <w:p w:rsidR="00737F4C" w:rsidRDefault="00737F4C"/>
        </w:tc>
      </w:tr>
    </w:tbl>
    <w:p w:rsidR="00737F4C" w:rsidRDefault="00A43B37">
      <w:pPr>
        <w:pStyle w:val="Heading6"/>
      </w:pPr>
      <w:bookmarkStart w:id="277" w:name="X46fc95a0d8efa6d69c57c8bd8aed1107634d8fc"/>
      <w:r>
        <w:t>PUT /cloudmesh/virtualcluster/virtualcluster</w:t>
      </w:r>
      <w:bookmarkEnd w:id="277"/>
    </w:p>
    <w:p w:rsidR="00737F4C" w:rsidRDefault="00A43B37">
      <w:r>
        <w:t>Create</w:t>
      </w:r>
      <w:r w:rsidR="00774BC6">
        <w:t>s</w:t>
      </w:r>
      <w:r>
        <w:t xml:space="preserve"> a new virtual clust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377"/>
        <w:gridCol w:w="1213"/>
        <w:gridCol w:w="3057"/>
        <w:gridCol w:w="1096"/>
        <w:gridCol w:w="147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virtualcluster</w:t>
            </w:r>
          </w:p>
        </w:tc>
        <w:tc>
          <w:tcPr>
            <w:tcW w:w="0" w:type="auto"/>
          </w:tcPr>
          <w:p w:rsidR="00737F4C" w:rsidRDefault="00A43B37">
            <w:r>
              <w:t>body</w:t>
            </w:r>
          </w:p>
        </w:tc>
        <w:tc>
          <w:tcPr>
            <w:tcW w:w="0" w:type="auto"/>
          </w:tcPr>
          <w:p w:rsidR="00737F4C" w:rsidRDefault="00A43B37">
            <w:r>
              <w:t>The new virtual cluster to create</w:t>
            </w:r>
          </w:p>
        </w:tc>
        <w:tc>
          <w:tcPr>
            <w:tcW w:w="0" w:type="auto"/>
          </w:tcPr>
          <w:p w:rsidR="00737F4C" w:rsidRDefault="00A43B37">
            <w:r>
              <w:t>True</w:t>
            </w:r>
          </w:p>
        </w:tc>
        <w:tc>
          <w:tcPr>
            <w:tcW w:w="0" w:type="auto"/>
          </w:tcPr>
          <w:p w:rsidR="00737F4C" w:rsidRDefault="00BA3A67">
            <w:hyperlink w:anchor="virtualcluster">
              <w:r w:rsidR="00A43B37">
                <w:rPr>
                  <w:rStyle w:val="Hyperlink"/>
                </w:rPr>
                <w:t>VirtualCluster</w:t>
              </w:r>
            </w:hyperlink>
          </w:p>
        </w:tc>
      </w:tr>
    </w:tbl>
    <w:p w:rsidR="00737F4C" w:rsidRDefault="00A43B37">
      <w:pPr>
        <w:pStyle w:val="Heading5"/>
      </w:pPr>
      <w:bookmarkStart w:id="278" w:name="X26663ff4991a5d704c36d34decaff3c0a2f22ec"/>
      <w:r>
        <w:t>/cloudmesh/virtualcluster/virtualcluster/{virtualclustername}</w:t>
      </w:r>
      <w:bookmarkEnd w:id="278"/>
    </w:p>
    <w:p w:rsidR="00737F4C" w:rsidRDefault="00A43B37">
      <w:pPr>
        <w:pStyle w:val="Heading6"/>
      </w:pPr>
      <w:bookmarkStart w:id="279" w:name="X75a2f71404e4956be37c9e2ed19a426219af7cf"/>
      <w:r>
        <w:t>GET /cloudmesh/virtualcluster/virtualcluster/{virtualclustername}</w:t>
      </w:r>
      <w:bookmarkEnd w:id="279"/>
    </w:p>
    <w:p w:rsidR="00737F4C" w:rsidRDefault="00A43B37">
      <w:r>
        <w:t>Returns a virtual cluster by its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87"/>
        <w:gridCol w:w="147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virtualcluster info</w:t>
            </w:r>
          </w:p>
        </w:tc>
        <w:tc>
          <w:tcPr>
            <w:tcW w:w="0" w:type="auto"/>
          </w:tcPr>
          <w:p w:rsidR="00737F4C" w:rsidRDefault="00BA3A67">
            <w:hyperlink w:anchor="virtualcluster">
              <w:r w:rsidR="00A43B37">
                <w:rPr>
                  <w:rStyle w:val="Hyperlink"/>
                </w:rPr>
                <w:t>VirtualCluster</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854"/>
        <w:gridCol w:w="1213"/>
        <w:gridCol w:w="2526"/>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virtualclustername</w:t>
            </w:r>
          </w:p>
        </w:tc>
        <w:tc>
          <w:tcPr>
            <w:tcW w:w="0" w:type="auto"/>
          </w:tcPr>
          <w:p w:rsidR="00737F4C" w:rsidRDefault="00A43B37">
            <w:r>
              <w:t>path</w:t>
            </w:r>
          </w:p>
        </w:tc>
        <w:tc>
          <w:tcPr>
            <w:tcW w:w="0" w:type="auto"/>
          </w:tcPr>
          <w:p w:rsidR="00737F4C" w:rsidRDefault="00A43B37">
            <w:r>
              <w:t>name of the virtual cluster</w:t>
            </w:r>
          </w:p>
        </w:tc>
        <w:tc>
          <w:tcPr>
            <w:tcW w:w="0" w:type="auto"/>
          </w:tcPr>
          <w:p w:rsidR="00737F4C" w:rsidRDefault="00A43B37">
            <w:r>
              <w:t>True</w:t>
            </w:r>
          </w:p>
        </w:tc>
        <w:tc>
          <w:tcPr>
            <w:tcW w:w="0" w:type="auto"/>
          </w:tcPr>
          <w:p w:rsidR="00737F4C" w:rsidRDefault="00737F4C"/>
        </w:tc>
      </w:tr>
    </w:tbl>
    <w:p w:rsidR="00737F4C" w:rsidRDefault="00A43B37">
      <w:pPr>
        <w:pStyle w:val="Heading5"/>
      </w:pPr>
      <w:bookmarkStart w:id="280" w:name="X74eaddde35e2f4e06fa798fe00e44a146ddcad9"/>
      <w:r>
        <w:t>/cloudmesh/virtualcluster/virtualcluster/{virtualclustername}/manager</w:t>
      </w:r>
      <w:bookmarkEnd w:id="280"/>
    </w:p>
    <w:p w:rsidR="00737F4C" w:rsidRDefault="00A43B37">
      <w:pPr>
        <w:pStyle w:val="Heading6"/>
      </w:pPr>
      <w:bookmarkStart w:id="281" w:name="Xf3beaae6001df864b01d956f64656f7963ed7ff"/>
      <w:r>
        <w:t>GET /cloudmesh/virtualcluster/virtualcluster/{virtualclustername}/manager</w:t>
      </w:r>
      <w:bookmarkEnd w:id="281"/>
    </w:p>
    <w:p w:rsidR="00737F4C" w:rsidRDefault="00A43B37">
      <w:r>
        <w:t>Returns the manager node info of the specified virtual clust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3137"/>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virtual cluster manager node info</w:t>
            </w:r>
          </w:p>
        </w:tc>
        <w:tc>
          <w:tcPr>
            <w:tcW w:w="0" w:type="auto"/>
          </w:tcPr>
          <w:p w:rsidR="00737F4C" w:rsidRDefault="00BA3A67">
            <w:hyperlink w:anchor="node">
              <w:r w:rsidR="00A43B37">
                <w:rPr>
                  <w:rStyle w:val="Hyperlink"/>
                </w:rPr>
                <w:t>Node</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854"/>
        <w:gridCol w:w="1213"/>
        <w:gridCol w:w="246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virtualclustername</w:t>
            </w:r>
          </w:p>
        </w:tc>
        <w:tc>
          <w:tcPr>
            <w:tcW w:w="0" w:type="auto"/>
          </w:tcPr>
          <w:p w:rsidR="00737F4C" w:rsidRDefault="00A43B37">
            <w:r>
              <w:t>path</w:t>
            </w:r>
          </w:p>
        </w:tc>
        <w:tc>
          <w:tcPr>
            <w:tcW w:w="0" w:type="auto"/>
          </w:tcPr>
          <w:p w:rsidR="00737F4C" w:rsidRDefault="00A43B37">
            <w:r>
              <w:t>name of the virtua cluster</w:t>
            </w:r>
          </w:p>
        </w:tc>
        <w:tc>
          <w:tcPr>
            <w:tcW w:w="0" w:type="auto"/>
          </w:tcPr>
          <w:p w:rsidR="00737F4C" w:rsidRDefault="00A43B37">
            <w:r>
              <w:t>True</w:t>
            </w:r>
          </w:p>
        </w:tc>
        <w:tc>
          <w:tcPr>
            <w:tcW w:w="0" w:type="auto"/>
          </w:tcPr>
          <w:p w:rsidR="00737F4C" w:rsidRDefault="00737F4C"/>
        </w:tc>
      </w:tr>
    </w:tbl>
    <w:p w:rsidR="00737F4C" w:rsidRDefault="00A43B37">
      <w:pPr>
        <w:pStyle w:val="Heading5"/>
      </w:pPr>
      <w:bookmarkStart w:id="282" w:name="X8220ffb38b03a0d138b0dd35e3302b2887f84bd"/>
      <w:r>
        <w:t>/cloudmesh/virtualcluster/virtualcluster/{virtualclustername}/{nodename}</w:t>
      </w:r>
      <w:bookmarkEnd w:id="282"/>
    </w:p>
    <w:p w:rsidR="00737F4C" w:rsidRDefault="00A43B37">
      <w:pPr>
        <w:pStyle w:val="Heading6"/>
      </w:pPr>
      <w:bookmarkStart w:id="283" w:name="X284ea5b22dd956cc4479e1a670edd7e6db0eb8b"/>
      <w:r>
        <w:t>GET /cloudmesh/virtualcluster/virtualcluster/{virtualclustername}/{nodename}</w:t>
      </w:r>
      <w:bookmarkEnd w:id="283"/>
    </w:p>
    <w:p w:rsidR="00737F4C" w:rsidRDefault="00A43B37">
      <w:r>
        <w:t>Returns the specified node info of the specified virtualclust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2269"/>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virtualcluster node info</w:t>
            </w:r>
          </w:p>
        </w:tc>
        <w:tc>
          <w:tcPr>
            <w:tcW w:w="0" w:type="auto"/>
          </w:tcPr>
          <w:p w:rsidR="00737F4C" w:rsidRDefault="00BA3A67">
            <w:hyperlink w:anchor="node">
              <w:r w:rsidR="00A43B37">
                <w:rPr>
                  <w:rStyle w:val="Hyperlink"/>
                </w:rPr>
                <w:t>Node</w:t>
              </w:r>
            </w:hyperlink>
          </w:p>
        </w:tc>
      </w:tr>
    </w:tbl>
    <w:p w:rsidR="00737F4C" w:rsidRDefault="00A43B37" w:rsidP="003A6005">
      <w:pPr>
        <w:pStyle w:val="BodyText"/>
        <w:keepNext/>
        <w:keepLines/>
      </w:pPr>
      <w:r>
        <w:lastRenderedPageBreak/>
        <w:t>Parameters</w:t>
      </w:r>
    </w:p>
    <w:tbl>
      <w:tblPr>
        <w:tblStyle w:val="BDSpecTables"/>
        <w:tblW w:w="0" w:type="pct"/>
        <w:tblLook w:val="07E0" w:firstRow="1" w:lastRow="1" w:firstColumn="1" w:lastColumn="1" w:noHBand="1" w:noVBand="1"/>
      </w:tblPr>
      <w:tblGrid>
        <w:gridCol w:w="1854"/>
        <w:gridCol w:w="1213"/>
        <w:gridCol w:w="246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3A6005">
            <w:pPr>
              <w:keepNext/>
              <w:keepLines/>
            </w:pPr>
            <w:r>
              <w:t>Name</w:t>
            </w:r>
          </w:p>
        </w:tc>
        <w:tc>
          <w:tcPr>
            <w:tcW w:w="0" w:type="auto"/>
          </w:tcPr>
          <w:p w:rsidR="00737F4C" w:rsidRDefault="00A43B37" w:rsidP="003A6005">
            <w:pPr>
              <w:keepNext/>
              <w:keepLines/>
            </w:pPr>
            <w:r>
              <w:t>Located in</w:t>
            </w:r>
          </w:p>
        </w:tc>
        <w:tc>
          <w:tcPr>
            <w:tcW w:w="0" w:type="auto"/>
          </w:tcPr>
          <w:p w:rsidR="00737F4C" w:rsidRDefault="00A43B37" w:rsidP="003A6005">
            <w:pPr>
              <w:keepNext/>
              <w:keepLines/>
            </w:pPr>
            <w:r>
              <w:t>Description</w:t>
            </w:r>
          </w:p>
        </w:tc>
        <w:tc>
          <w:tcPr>
            <w:tcW w:w="0" w:type="auto"/>
          </w:tcPr>
          <w:p w:rsidR="00737F4C" w:rsidRDefault="00A43B37" w:rsidP="003A6005">
            <w:pPr>
              <w:keepNext/>
              <w:keepLines/>
            </w:pPr>
            <w:r>
              <w:t>Required</w:t>
            </w:r>
          </w:p>
        </w:tc>
        <w:tc>
          <w:tcPr>
            <w:tcW w:w="0" w:type="auto"/>
          </w:tcPr>
          <w:p w:rsidR="00737F4C" w:rsidRDefault="00A43B37" w:rsidP="003A6005">
            <w:pPr>
              <w:keepNext/>
              <w:keepLines/>
            </w:pPr>
            <w:r>
              <w:t>Schema</w:t>
            </w:r>
          </w:p>
        </w:tc>
      </w:tr>
      <w:tr w:rsidR="00737F4C" w:rsidTr="003A6005">
        <w:tc>
          <w:tcPr>
            <w:tcW w:w="0" w:type="auto"/>
          </w:tcPr>
          <w:p w:rsidR="00737F4C" w:rsidRDefault="00A43B37" w:rsidP="003A6005">
            <w:pPr>
              <w:keepNext/>
              <w:keepLines/>
            </w:pPr>
            <w:r>
              <w:t>virtualclustername</w:t>
            </w:r>
          </w:p>
        </w:tc>
        <w:tc>
          <w:tcPr>
            <w:tcW w:w="0" w:type="auto"/>
          </w:tcPr>
          <w:p w:rsidR="00737F4C" w:rsidRDefault="00A43B37" w:rsidP="003A6005">
            <w:pPr>
              <w:keepNext/>
              <w:keepLines/>
            </w:pPr>
            <w:r>
              <w:t>path</w:t>
            </w:r>
          </w:p>
        </w:tc>
        <w:tc>
          <w:tcPr>
            <w:tcW w:w="0" w:type="auto"/>
          </w:tcPr>
          <w:p w:rsidR="00737F4C" w:rsidRDefault="00A43B37" w:rsidP="003A6005">
            <w:pPr>
              <w:keepNext/>
              <w:keepLines/>
            </w:pPr>
            <w:r>
              <w:t>name of the virtua cluster</w:t>
            </w:r>
          </w:p>
        </w:tc>
        <w:tc>
          <w:tcPr>
            <w:tcW w:w="0" w:type="auto"/>
          </w:tcPr>
          <w:p w:rsidR="00737F4C" w:rsidRDefault="00A43B37" w:rsidP="003A6005">
            <w:pPr>
              <w:keepNext/>
              <w:keepLines/>
            </w:pPr>
            <w:r>
              <w:t>True</w:t>
            </w:r>
          </w:p>
        </w:tc>
        <w:tc>
          <w:tcPr>
            <w:tcW w:w="0" w:type="auto"/>
          </w:tcPr>
          <w:p w:rsidR="00737F4C" w:rsidRDefault="00737F4C" w:rsidP="003A6005">
            <w:pPr>
              <w:keepNext/>
              <w:keepLines/>
            </w:pPr>
          </w:p>
        </w:tc>
      </w:tr>
      <w:tr w:rsidR="00737F4C" w:rsidTr="003A6005">
        <w:tc>
          <w:tcPr>
            <w:tcW w:w="0" w:type="auto"/>
          </w:tcPr>
          <w:p w:rsidR="00737F4C" w:rsidRDefault="00A43B37" w:rsidP="003A6005">
            <w:pPr>
              <w:keepNext/>
              <w:keepLines/>
            </w:pPr>
            <w:r>
              <w:t>nodename</w:t>
            </w:r>
          </w:p>
        </w:tc>
        <w:tc>
          <w:tcPr>
            <w:tcW w:w="0" w:type="auto"/>
          </w:tcPr>
          <w:p w:rsidR="00737F4C" w:rsidRDefault="00A43B37" w:rsidP="003A6005">
            <w:pPr>
              <w:keepNext/>
              <w:keepLines/>
            </w:pPr>
            <w:r>
              <w:t>path</w:t>
            </w:r>
          </w:p>
        </w:tc>
        <w:tc>
          <w:tcPr>
            <w:tcW w:w="0" w:type="auto"/>
          </w:tcPr>
          <w:p w:rsidR="00737F4C" w:rsidRDefault="00A43B37" w:rsidP="003A6005">
            <w:pPr>
              <w:keepNext/>
              <w:keepLines/>
            </w:pPr>
            <w:r>
              <w:t>name of the name</w:t>
            </w:r>
          </w:p>
        </w:tc>
        <w:tc>
          <w:tcPr>
            <w:tcW w:w="0" w:type="auto"/>
          </w:tcPr>
          <w:p w:rsidR="00737F4C" w:rsidRDefault="00A43B37" w:rsidP="003A6005">
            <w:pPr>
              <w:keepNext/>
              <w:keepLines/>
            </w:pPr>
            <w:r>
              <w:t>True</w:t>
            </w:r>
          </w:p>
        </w:tc>
        <w:tc>
          <w:tcPr>
            <w:tcW w:w="0" w:type="auto"/>
          </w:tcPr>
          <w:p w:rsidR="00737F4C" w:rsidRDefault="00737F4C" w:rsidP="003A6005">
            <w:pPr>
              <w:keepNext/>
              <w:keepLines/>
            </w:pPr>
          </w:p>
        </w:tc>
      </w:tr>
    </w:tbl>
    <w:p w:rsidR="00737F4C" w:rsidRDefault="00A43B37">
      <w:pPr>
        <w:pStyle w:val="Heading4"/>
      </w:pPr>
      <w:bookmarkStart w:id="284" w:name="vc.yaml"/>
      <w:proofErr w:type="gramStart"/>
      <w:r>
        <w:t>vc.yaml</w:t>
      </w:r>
      <w:bookmarkEnd w:id="284"/>
      <w:proofErr w:type="gramEnd"/>
    </w:p>
    <w:p w:rsidR="00737F4C" w:rsidRDefault="00A43B37">
      <w:pPr>
        <w:pStyle w:val="SourceCode"/>
      </w:pPr>
      <w:r>
        <w:t>---</w:t>
      </w:r>
      <w:r>
        <w:br/>
        <w:t>swagger: "2.0"</w:t>
      </w:r>
      <w:r>
        <w:br/>
        <w:t>info:</w:t>
      </w:r>
      <w:r>
        <w:br/>
        <w:t xml:space="preserve">  version: 3.1.1</w:t>
      </w:r>
      <w:r>
        <w:br/>
        <w:t xml:space="preserve">  x-date: 02-11-2019</w:t>
      </w:r>
      <w:r>
        <w:br/>
        <w:t xml:space="preserve">  x-status: defined</w:t>
      </w:r>
      <w:r>
        <w:br/>
        <w:t xml:space="preserve">  title: "Virtual Cluster"</w:t>
      </w:r>
      <w:r>
        <w:br/>
        <w:t xml:space="preserve">  description: |-</w:t>
      </w:r>
      <w:r>
        <w:br/>
      </w:r>
      <w:r>
        <w:br/>
        <w:t xml:space="preserve">    A Virtual Cluster is modeled as one Front-end, or manager node, and one or</w:t>
      </w:r>
      <w:r>
        <w:br/>
        <w:t xml:space="preserve">    multiple compute nodes. The manager node usually served as a login node and</w:t>
      </w:r>
      <w:r>
        <w:br/>
        <w:t xml:space="preserve">    can be accessed from outside via a public IP. The compute nodes are</w:t>
      </w:r>
      <w:r>
        <w:br/>
        <w:t xml:space="preserve">    connected to the manager node via a private, usually high performance (high</w:t>
      </w:r>
      <w:r>
        <w:br/>
        <w:t xml:space="preserve">    throughput and low latency), network and thus accessible only from the</w:t>
      </w:r>
      <w:r>
        <w:br/>
        <w:t xml:space="preserve">    manager node. To use the virtual cluster, you login to the manager node, and</w:t>
      </w:r>
      <w:r>
        <w:br/>
        <w:t xml:space="preserve">    from there you can login to any compute node, or submit a job to run on the</w:t>
      </w:r>
      <w:r>
        <w:br/>
        <w:t xml:space="preserve">    compute nodes.</w:t>
      </w:r>
      <w:r>
        <w:br/>
        <w:t xml:space="preserve">    </w:t>
      </w:r>
      <w:r>
        <w:br/>
        <w:t xml:space="preserve">  termsOfService: https://github.com/cloudmesh-community/nist/blob/master/LICENSE.txt</w:t>
      </w:r>
      <w:r>
        <w:br/>
        <w:t xml:space="preserve">  contact:</w:t>
      </w:r>
      <w:r>
        <w:br/>
        <w:t xml:space="preserve">    name: NIST BDRA Interface Subgroup Service Example</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virtualcluster/virtualcluster:</w:t>
      </w:r>
      <w:r>
        <w:br/>
        <w:t xml:space="preserve">    get:</w:t>
      </w:r>
      <w:r>
        <w:br/>
        <w:t xml:space="preserve">      tags:</w:t>
      </w:r>
      <w:r>
        <w:br/>
        <w:t xml:space="preserve">        - Virtualcluster</w:t>
      </w:r>
      <w:r>
        <w:br/>
        <w:t xml:space="preserve">      summary: Returns all virtual clusters</w:t>
      </w:r>
      <w:r>
        <w:br/>
        <w:t xml:space="preserve">      description: Returns all virtual clusters</w:t>
      </w:r>
      <w:r>
        <w:br/>
        <w:t xml:space="preserve">      operationId: cloudmesh.virtualcluster.get</w:t>
      </w:r>
      <w:r>
        <w:br/>
        <w:t xml:space="preserve">      produces:</w:t>
      </w:r>
      <w:r>
        <w:br/>
        <w:t xml:space="preserve">        - application/json</w:t>
      </w:r>
      <w:r>
        <w:br/>
        <w:t xml:space="preserve">      responses:</w:t>
      </w:r>
      <w:r>
        <w:br/>
        <w:t xml:space="preserve">        "200":</w:t>
      </w:r>
      <w:r>
        <w:br/>
        <w:t xml:space="preserve">          description: profile info</w:t>
      </w:r>
      <w:r>
        <w:br/>
        <w:t xml:space="preserve">          schema:</w:t>
      </w:r>
      <w:r>
        <w:br/>
        <w:t xml:space="preserve">            type: array</w:t>
      </w:r>
      <w:r>
        <w:br/>
        <w:t xml:space="preserve">            items:</w:t>
      </w:r>
      <w:r>
        <w:br/>
        <w:t xml:space="preserve">              $ref: "#/definitions/VirtualCluster"</w:t>
      </w:r>
      <w:r>
        <w:br/>
        <w:t xml:space="preserve">    put:</w:t>
      </w:r>
      <w:r>
        <w:br/>
        <w:t xml:space="preserve">      tags:</w:t>
      </w:r>
      <w:r>
        <w:br/>
        <w:t xml:space="preserve">        - Virtualcluster</w:t>
      </w:r>
      <w:r>
        <w:br/>
        <w:t xml:space="preserve">      summary: Create a new virtual cluster</w:t>
      </w:r>
      <w:r>
        <w:br/>
        <w:t xml:space="preserve">      description: Create a new virtual cluster</w:t>
      </w:r>
      <w:r>
        <w:br/>
        <w:t xml:space="preserve">      operationId: cloudmesh.virtualcluster.add</w:t>
      </w:r>
      <w:r>
        <w:br/>
        <w:t xml:space="preserve">      parameters:</w:t>
      </w:r>
      <w:r>
        <w:br/>
        <w:t xml:space="preserve">        - in: body</w:t>
      </w:r>
      <w:r>
        <w:br/>
        <w:t xml:space="preserve">          name: virtualcluster</w:t>
      </w:r>
      <w:r>
        <w:br/>
      </w:r>
      <w:r>
        <w:lastRenderedPageBreak/>
        <w:t xml:space="preserve">          description: The new virtual cluster to create</w:t>
      </w:r>
      <w:r>
        <w:br/>
        <w:t xml:space="preserve">          required: true</w:t>
      </w:r>
      <w:r>
        <w:br/>
        <w:t xml:space="preserve">          schema:</w:t>
      </w:r>
      <w:r>
        <w:br/>
        <w:t xml:space="preserve">            $ref: "#/definitions/VirtualCluster"</w:t>
      </w:r>
      <w:r>
        <w:br/>
        <w:t xml:space="preserve">      responses:</w:t>
      </w:r>
      <w:r>
        <w:br/>
        <w:t xml:space="preserve">        "201":</w:t>
      </w:r>
      <w:r>
        <w:br/>
        <w:t xml:space="preserve">          description: Created</w:t>
      </w:r>
      <w:r>
        <w:br/>
        <w:t xml:space="preserve">  /cloudmesh/virtualcluster/virtualcluster/{virtualclustername}:</w:t>
      </w:r>
      <w:r>
        <w:br/>
        <w:t xml:space="preserve">    get:</w:t>
      </w:r>
      <w:r>
        <w:br/>
        <w:t xml:space="preserve">      tags:</w:t>
      </w:r>
      <w:r>
        <w:br/>
        <w:t xml:space="preserve">        - Virtualcluster</w:t>
      </w:r>
      <w:r>
        <w:br/>
        <w:t xml:space="preserve">      summary: Returns a virtual cluster by its name</w:t>
      </w:r>
      <w:r>
        <w:br/>
        <w:t xml:space="preserve">      description: Returns a virtual cluster by its name</w:t>
      </w:r>
      <w:r>
        <w:br/>
        <w:t xml:space="preserve">      operationId: cloudmesh.virtualcluster.getByName</w:t>
      </w:r>
      <w:r>
        <w:br/>
        <w:t xml:space="preserve">      parameters:</w:t>
      </w:r>
      <w:r>
        <w:br/>
        <w:t xml:space="preserve">        - name: virtualclustername</w:t>
      </w:r>
      <w:r>
        <w:br/>
        <w:t xml:space="preserve">          description: name of the virtual cluster</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virtualcluster info</w:t>
      </w:r>
      <w:r>
        <w:br/>
        <w:t xml:space="preserve">          schema:</w:t>
      </w:r>
      <w:r>
        <w:br/>
        <w:t xml:space="preserve">            $ref: "#/definitions/VirtualCluster"</w:t>
      </w:r>
      <w:r>
        <w:br/>
        <w:t xml:space="preserve">  /cloudmesh/virtualcluster/virtualcluster/{virtualclustername}/manager:</w:t>
      </w:r>
      <w:r>
        <w:br/>
        <w:t xml:space="preserve">    get:</w:t>
      </w:r>
      <w:r>
        <w:br/>
        <w:t xml:space="preserve">      tags:</w:t>
      </w:r>
      <w:r>
        <w:br/>
        <w:t xml:space="preserve">        - Virtualcluster</w:t>
      </w:r>
      <w:r>
        <w:br/>
        <w:t xml:space="preserve">      summary: Returns the manager node info of the specified virtual cluster</w:t>
      </w:r>
      <w:r>
        <w:br/>
        <w:t xml:space="preserve">      description: Returns the manager node info of the specified virtual cluster</w:t>
      </w:r>
      <w:r>
        <w:br/>
        <w:t xml:space="preserve">      operationId: cloudmesh.virtualcluster.getManagerByName</w:t>
      </w:r>
      <w:r>
        <w:br/>
        <w:t xml:space="preserve">      parameters:</w:t>
      </w:r>
      <w:r>
        <w:br/>
        <w:t xml:space="preserve">        - name: virtualclustername</w:t>
      </w:r>
      <w:r>
        <w:br/>
        <w:t xml:space="preserve">          description: name of the virtua cluster</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virtual cluster manager node info</w:t>
      </w:r>
      <w:r>
        <w:br/>
        <w:t xml:space="preserve">          schema:</w:t>
      </w:r>
      <w:r>
        <w:br/>
        <w:t xml:space="preserve">            $ref: "#/definitions/Node"</w:t>
      </w:r>
      <w:r>
        <w:br/>
        <w:t xml:space="preserve">  /cloudmesh/virtualcluster/virtualcluster/{virtualclustername}/{nodename}:</w:t>
      </w:r>
      <w:r>
        <w:br/>
        <w:t xml:space="preserve">    get:</w:t>
      </w:r>
      <w:r>
        <w:br/>
        <w:t xml:space="preserve">      tags:</w:t>
      </w:r>
      <w:r>
        <w:br/>
        <w:t xml:space="preserve">        - Virtualcluster</w:t>
      </w:r>
      <w:r>
        <w:br/>
        <w:t xml:space="preserve">      summary: Returns the specified node info of the specified virtualcluster</w:t>
      </w:r>
      <w:r>
        <w:br/>
        <w:t xml:space="preserve">      description: Returns the specified node info of the specified virtualcluster</w:t>
      </w:r>
      <w:r>
        <w:br/>
        <w:t xml:space="preserve">      operationId: cloudmesh.virtualcluster.getNodeByName</w:t>
      </w:r>
      <w:r>
        <w:br/>
        <w:t xml:space="preserve">      parameters:</w:t>
      </w:r>
      <w:r>
        <w:br/>
        <w:t xml:space="preserve">        - name: virtualclustername</w:t>
      </w:r>
      <w:r>
        <w:br/>
        <w:t xml:space="preserve">          description: name of the virtua cluster</w:t>
      </w:r>
      <w:r>
        <w:br/>
        <w:t xml:space="preserve">          in: path</w:t>
      </w:r>
      <w:r>
        <w:br/>
        <w:t xml:space="preserve">          required: true</w:t>
      </w:r>
      <w:r>
        <w:br/>
        <w:t xml:space="preserve">          type: string</w:t>
      </w:r>
      <w:r>
        <w:br/>
        <w:t xml:space="preserve">        - name: nodename</w:t>
      </w:r>
      <w:r>
        <w:br/>
        <w:t xml:space="preserve">          description: name of the 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r>
      <w:r>
        <w:lastRenderedPageBreak/>
        <w:t xml:space="preserve">          description: virtualcluster node info</w:t>
      </w:r>
      <w:r>
        <w:br/>
        <w:t xml:space="preserve">          schema:</w:t>
      </w:r>
      <w:r>
        <w:br/>
        <w:t xml:space="preserve">            $ref: "#/definitions/Node"</w:t>
      </w:r>
      <w:r>
        <w:br/>
        <w:t>definitions:</w:t>
      </w:r>
      <w:r>
        <w:br/>
        <w:t xml:space="preserve">  VirtualCluster:</w:t>
      </w:r>
      <w:r>
        <w:br/>
        <w:t xml:space="preserve">    type: object</w:t>
      </w:r>
      <w:r>
        <w:br/>
        <w:t xml:space="preserve">    properties:</w:t>
      </w:r>
      <w:r>
        <w:br/>
        <w:t xml:space="preserve">      name:</w:t>
      </w:r>
      <w:r>
        <w:br/>
        <w:t xml:space="preserve">        description: The name of the virtual cluster</w:t>
      </w:r>
      <w:r>
        <w:br/>
        <w:t xml:space="preserve">        type: string</w:t>
      </w:r>
      <w:r>
        <w:br/>
        <w:t xml:space="preserve">      description:</w:t>
      </w:r>
      <w:r>
        <w:br/>
        <w:t xml:space="preserve">        type: string</w:t>
      </w:r>
      <w:r>
        <w:br/>
        <w:t xml:space="preserve">        description: A description of the virtual cluster</w:t>
      </w:r>
      <w:r>
        <w:br/>
        <w:t xml:space="preserve">      nnodes:</w:t>
      </w:r>
      <w:r>
        <w:br/>
        <w:t xml:space="preserve">        type: integer</w:t>
      </w:r>
      <w:r>
        <w:br/>
        <w:t xml:space="preserve">        description: number of nodes of the virtual cluster</w:t>
      </w:r>
      <w:r>
        <w:br/>
        <w:t xml:space="preserve">      owner:</w:t>
      </w:r>
      <w:r>
        <w:br/>
        <w:t xml:space="preserve">        type: string</w:t>
      </w:r>
      <w:r>
        <w:br/>
        <w:t xml:space="preserve">        description: owner of the virtual cluster</w:t>
      </w:r>
      <w:r>
        <w:br/>
        <w:t xml:space="preserve">      manager:</w:t>
      </w:r>
      <w:r>
        <w:br/>
        <w:t xml:space="preserve">        description: Manager node of the virtual cluster</w:t>
      </w:r>
      <w:r>
        <w:br/>
        <w:t xml:space="preserve">        $ref: "#/definitions/Node"</w:t>
      </w:r>
      <w:r>
        <w:br/>
        <w:t xml:space="preserve">      nodes:</w:t>
      </w:r>
      <w:r>
        <w:br/>
        <w:t xml:space="preserve">        description: List of nodes of the virtual cluster</w:t>
      </w:r>
      <w:r>
        <w:br/>
        <w:t xml:space="preserve">        type: array</w:t>
      </w:r>
      <w:r>
        <w:br/>
        <w:t xml:space="preserve">        items:</w:t>
      </w:r>
      <w:r>
        <w:br/>
        <w:t xml:space="preserve">          $ref: "#/definitions/Node"</w:t>
      </w:r>
      <w:r>
        <w:br/>
        <w:t xml:space="preserve">      timestamp:</w:t>
      </w:r>
      <w:r>
        <w:br/>
        <w:t xml:space="preserve">        description: timestamps associated with the resource</w:t>
      </w:r>
      <w:r>
        <w:br/>
        <w:t xml:space="preserve">        $ref: '#/definitions/Timestamp'</w:t>
      </w:r>
      <w:r>
        <w:br/>
      </w:r>
      <w:r>
        <w:br/>
        <w:t xml:space="preserve">  Node:</w:t>
      </w:r>
      <w:r>
        <w:br/>
        <w:t xml:space="preserve">    type: object</w:t>
      </w:r>
      <w:r>
        <w:br/>
        <w:t xml:space="preserve">    properties:</w:t>
      </w:r>
      <w:r>
        <w:br/>
        <w:t xml:space="preserve">      name:</w:t>
      </w:r>
      <w:r>
        <w:br/>
        <w:t xml:space="preserve">        type: string</w:t>
      </w:r>
      <w:r>
        <w:br/>
        <w:t xml:space="preserve">        description: name of the node</w:t>
      </w:r>
      <w:r>
        <w:br/>
        <w:t xml:space="preserve">      state:</w:t>
      </w:r>
      <w:r>
        <w:br/>
        <w:t xml:space="preserve">        type: string</w:t>
      </w:r>
      <w:r>
        <w:br/>
        <w:t xml:space="preserve">        description: power state of the node</w:t>
      </w:r>
      <w:r>
        <w:br/>
        <w:t xml:space="preserve">      ncpu:</w:t>
      </w:r>
      <w:r>
        <w:br/>
        <w:t xml:space="preserve">        type: integer</w:t>
      </w:r>
      <w:r>
        <w:br/>
        <w:t xml:space="preserve">        description: number of virtual CPUs of the node</w:t>
      </w:r>
      <w:r>
        <w:br/>
        <w:t xml:space="preserve">      ram:</w:t>
      </w:r>
      <w:r>
        <w:br/>
        <w:t xml:space="preserve">        type: string</w:t>
      </w:r>
      <w:r>
        <w:br/>
        <w:t xml:space="preserve">        description: RAM size of the node</w:t>
      </w:r>
      <w:r>
        <w:br/>
        <w:t xml:space="preserve">      disk:</w:t>
      </w:r>
      <w:r>
        <w:br/>
        <w:t xml:space="preserve">        type: string</w:t>
      </w:r>
      <w:r>
        <w:br/>
        <w:t xml:space="preserve">        description: Disk size of the node</w:t>
      </w:r>
      <w:r>
        <w:br/>
        <w:t xml:space="preserve">      nics:</w:t>
      </w:r>
      <w:r>
        <w:br/>
        <w:t xml:space="preserve">        type: array</w:t>
      </w:r>
      <w:r>
        <w:br/>
        <w:t xml:space="preserve">        description: List of network interfaces of the node</w:t>
      </w:r>
      <w:r>
        <w:br/>
        <w:t xml:space="preserve">        items:</w:t>
      </w:r>
      <w:r>
        <w:br/>
        <w:t xml:space="preserve">          $ref: "#/definitions/NIC"</w:t>
      </w:r>
      <w:r>
        <w:br/>
        <w:t xml:space="preserve">  NIC:</w:t>
      </w:r>
      <w:r>
        <w:br/>
        <w:t xml:space="preserve">    type: object</w:t>
      </w:r>
      <w:r>
        <w:br/>
        <w:t xml:space="preserve">    properties:</w:t>
      </w:r>
      <w:r>
        <w:br/>
        <w:t xml:space="preserve">      mac:</w:t>
      </w:r>
      <w:r>
        <w:br/>
        <w:t xml:space="preserve">        type: string</w:t>
      </w:r>
      <w:r>
        <w:br/>
        <w:t xml:space="preserve">        description: MAC address of the node</w:t>
      </w:r>
      <w:r>
        <w:br/>
        <w:t xml:space="preserve">      ip:</w:t>
      </w:r>
      <w:r>
        <w:br/>
        <w:t xml:space="preserve">        type: string</w:t>
      </w:r>
      <w:r>
        <w:br/>
        <w:t xml:space="preserve">        description: IP address of the node</w:t>
      </w:r>
    </w:p>
    <w:p w:rsidR="00737F4C" w:rsidRDefault="00A43B37">
      <w:pPr>
        <w:pStyle w:val="Heading3"/>
      </w:pPr>
      <w:bookmarkStart w:id="285" w:name="scheduler"/>
      <w:bookmarkStart w:id="286" w:name="_Toc1569585"/>
      <w:bookmarkStart w:id="287" w:name="_Toc1641035"/>
      <w:r>
        <w:t>Scheduler</w:t>
      </w:r>
      <w:bookmarkEnd w:id="285"/>
      <w:bookmarkEnd w:id="286"/>
      <w:bookmarkEnd w:id="287"/>
    </w:p>
    <w:p w:rsidR="00737F4C" w:rsidRDefault="00A43B37">
      <w:r>
        <w:t>The scheduler is a service to store scheduler, value, and type information, all of which are stored as strings.</w:t>
      </w:r>
    </w:p>
    <w:p w:rsidR="00737F4C" w:rsidRDefault="00A43B37">
      <w:pPr>
        <w:pStyle w:val="Heading4"/>
      </w:pPr>
      <w:bookmarkStart w:id="288" w:name="properties-scheduler"/>
      <w:r>
        <w:lastRenderedPageBreak/>
        <w:t>Properties Scheduler</w:t>
      </w:r>
      <w:bookmarkEnd w:id="288"/>
    </w:p>
    <w:tbl>
      <w:tblPr>
        <w:tblStyle w:val="BDSpecTables"/>
        <w:tblW w:w="0" w:type="pct"/>
        <w:tblLook w:val="07E0" w:firstRow="1" w:lastRow="1" w:firstColumn="1" w:lastColumn="1" w:noHBand="1" w:noVBand="1"/>
      </w:tblPr>
      <w:tblGrid>
        <w:gridCol w:w="1133"/>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scheduler</w:t>
            </w:r>
          </w:p>
        </w:tc>
      </w:tr>
      <w:tr w:rsidR="00737F4C" w:rsidTr="003A6005">
        <w:tc>
          <w:tcPr>
            <w:tcW w:w="0" w:type="auto"/>
          </w:tcPr>
          <w:p w:rsidR="00737F4C" w:rsidRDefault="00A43B37">
            <w:r>
              <w:t>value</w:t>
            </w:r>
          </w:p>
        </w:tc>
        <w:tc>
          <w:tcPr>
            <w:tcW w:w="0" w:type="auto"/>
          </w:tcPr>
          <w:p w:rsidR="00737F4C" w:rsidRDefault="00A43B37">
            <w:r>
              <w:t>string</w:t>
            </w:r>
          </w:p>
        </w:tc>
        <w:tc>
          <w:tcPr>
            <w:tcW w:w="0" w:type="auto"/>
          </w:tcPr>
          <w:p w:rsidR="00737F4C" w:rsidRDefault="00A43B37">
            <w:r>
              <w:t>information of the scheduler</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the scheduler kind or typ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289" w:name="paths-13"/>
      <w:r>
        <w:t>Paths</w:t>
      </w:r>
      <w:bookmarkEnd w:id="289"/>
    </w:p>
    <w:p w:rsidR="00737F4C" w:rsidRDefault="00A43B37">
      <w:pPr>
        <w:pStyle w:val="Heading5"/>
      </w:pPr>
      <w:bookmarkStart w:id="290" w:name="cloudmeshschedulers"/>
      <w:r>
        <w:t>/cloudmesh/schedulers</w:t>
      </w:r>
      <w:bookmarkEnd w:id="290"/>
    </w:p>
    <w:p w:rsidR="00737F4C" w:rsidRDefault="00A43B37">
      <w:pPr>
        <w:pStyle w:val="Heading6"/>
      </w:pPr>
      <w:bookmarkStart w:id="291" w:name="get-cloudmeshschedulers"/>
      <w:r>
        <w:t>GET /cloudmesh/schedulers</w:t>
      </w:r>
      <w:bookmarkEnd w:id="291"/>
    </w:p>
    <w:p w:rsidR="00737F4C" w:rsidRDefault="00A43B37">
      <w:r>
        <w:t>Returns all scheduler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469"/>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cheduler info</w:t>
            </w:r>
          </w:p>
        </w:tc>
        <w:tc>
          <w:tcPr>
            <w:tcW w:w="0" w:type="auto"/>
          </w:tcPr>
          <w:p w:rsidR="00737F4C" w:rsidRDefault="00737F4C"/>
        </w:tc>
      </w:tr>
    </w:tbl>
    <w:p w:rsidR="00737F4C" w:rsidRDefault="00A43B37">
      <w:pPr>
        <w:pStyle w:val="Heading6"/>
      </w:pPr>
      <w:bookmarkStart w:id="292" w:name="put-cloudmeshschedulers"/>
      <w:r>
        <w:t>PUT /cloudmesh/schedulers</w:t>
      </w:r>
      <w:bookmarkEnd w:id="292"/>
    </w:p>
    <w:p w:rsidR="00737F4C" w:rsidRDefault="00A43B37">
      <w:r>
        <w:t>Create a new schedul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059"/>
        <w:gridCol w:w="1213"/>
        <w:gridCol w:w="2684"/>
        <w:gridCol w:w="1096"/>
        <w:gridCol w:w="1096"/>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scheduler</w:t>
            </w:r>
          </w:p>
        </w:tc>
        <w:tc>
          <w:tcPr>
            <w:tcW w:w="0" w:type="auto"/>
          </w:tcPr>
          <w:p w:rsidR="00737F4C" w:rsidRDefault="00A43B37">
            <w:r>
              <w:t>body</w:t>
            </w:r>
          </w:p>
        </w:tc>
        <w:tc>
          <w:tcPr>
            <w:tcW w:w="0" w:type="auto"/>
          </w:tcPr>
          <w:p w:rsidR="00737F4C" w:rsidRDefault="00A43B37">
            <w:r>
              <w:t>The new scheduler to create</w:t>
            </w:r>
          </w:p>
        </w:tc>
        <w:tc>
          <w:tcPr>
            <w:tcW w:w="0" w:type="auto"/>
          </w:tcPr>
          <w:p w:rsidR="00737F4C" w:rsidRDefault="00A43B37">
            <w:r>
              <w:t>False</w:t>
            </w:r>
          </w:p>
        </w:tc>
        <w:tc>
          <w:tcPr>
            <w:tcW w:w="0" w:type="auto"/>
          </w:tcPr>
          <w:p w:rsidR="00737F4C" w:rsidRDefault="00BA3A67">
            <w:hyperlink w:anchor="scheduler">
              <w:r w:rsidR="00A43B37">
                <w:rPr>
                  <w:rStyle w:val="Hyperlink"/>
                </w:rPr>
                <w:t>Scheduler</w:t>
              </w:r>
            </w:hyperlink>
          </w:p>
        </w:tc>
      </w:tr>
    </w:tbl>
    <w:p w:rsidR="00737F4C" w:rsidRDefault="00A43B37">
      <w:pPr>
        <w:pStyle w:val="Heading5"/>
      </w:pPr>
      <w:bookmarkStart w:id="293" w:name="cloudmeshschedulername"/>
      <w:r>
        <w:t>/cloudmesh/scheduler/{name}</w:t>
      </w:r>
      <w:bookmarkEnd w:id="293"/>
    </w:p>
    <w:p w:rsidR="00737F4C" w:rsidRDefault="00A43B37">
      <w:pPr>
        <w:pStyle w:val="Heading6"/>
      </w:pPr>
      <w:bookmarkStart w:id="294" w:name="get-cloudmeshschedulername"/>
      <w:r>
        <w:t>GET /cloudmesh/scheduler/{name}</w:t>
      </w:r>
      <w:bookmarkEnd w:id="294"/>
    </w:p>
    <w:p w:rsidR="00737F4C" w:rsidRDefault="00A43B37">
      <w:r>
        <w:t>Returns a schedul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469"/>
        <w:gridCol w:w="1096"/>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cheduler info</w:t>
            </w:r>
          </w:p>
        </w:tc>
        <w:tc>
          <w:tcPr>
            <w:tcW w:w="0" w:type="auto"/>
          </w:tcPr>
          <w:p w:rsidR="00737F4C" w:rsidRDefault="00BA3A67">
            <w:hyperlink w:anchor="scheduler">
              <w:r w:rsidR="00A43B37">
                <w:rPr>
                  <w:rStyle w:val="Hyperlink"/>
                </w:rPr>
                <w:t>Scheduler</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153"/>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scheduler</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295" w:name="scheduler.yaml"/>
      <w:proofErr w:type="gramStart"/>
      <w:r>
        <w:lastRenderedPageBreak/>
        <w:t>scheduler.yaml</w:t>
      </w:r>
      <w:bookmarkEnd w:id="295"/>
      <w:proofErr w:type="gramEnd"/>
    </w:p>
    <w:p w:rsidR="00737F4C" w:rsidRDefault="00A43B37">
      <w:pPr>
        <w:pStyle w:val="SourceCode"/>
      </w:pPr>
      <w:r>
        <w:t>swagger: "2.0"</w:t>
      </w:r>
      <w:r>
        <w:br/>
        <w:t>info:</w:t>
      </w:r>
      <w:r>
        <w:br/>
        <w:t xml:space="preserve">  version: 3.1.1</w:t>
      </w:r>
      <w:r>
        <w:br/>
        <w:t xml:space="preserve">  x-date: 02-15-2019</w:t>
      </w:r>
      <w:r>
        <w:br/>
        <w:t xml:space="preserve">  x-status: defined</w:t>
      </w:r>
      <w:r>
        <w:br/>
        <w:t xml:space="preserve">  title: Scheduler</w:t>
      </w:r>
      <w:r>
        <w:br/>
        <w:t xml:space="preserve">  description: |-</w:t>
      </w:r>
      <w:r>
        <w:br/>
        <w:t xml:space="preserve">  </w:t>
      </w:r>
      <w:r>
        <w:br/>
        <w:t xml:space="preserve">    The scheduler is a service to store scheduler, value, and type information, all of which</w:t>
      </w:r>
      <w:r>
        <w:br/>
        <w:t xml:space="preserve">    are stored as strings.</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schedulers:</w:t>
      </w:r>
      <w:r>
        <w:br/>
        <w:t xml:space="preserve">    get:</w:t>
      </w:r>
      <w:r>
        <w:br/>
        <w:t xml:space="preserve">      tags:</w:t>
      </w:r>
      <w:r>
        <w:br/>
        <w:t xml:space="preserve">      - Scheduler</w:t>
      </w:r>
      <w:r>
        <w:br/>
        <w:t xml:space="preserve">      summary: Returns all schedulers</w:t>
      </w:r>
      <w:r>
        <w:br/>
        <w:t xml:space="preserve">      description: Returns all schedulers</w:t>
      </w:r>
      <w:r>
        <w:br/>
        <w:t xml:space="preserve">      operationId: cloudmesh.scheduler.get</w:t>
      </w:r>
      <w:r>
        <w:br/>
        <w:t xml:space="preserve">      produces:</w:t>
      </w:r>
      <w:r>
        <w:br/>
        <w:t xml:space="preserve">        - application/json</w:t>
      </w:r>
      <w:r>
        <w:br/>
        <w:t xml:space="preserve">      responses:</w:t>
      </w:r>
      <w:r>
        <w:br/>
        <w:t xml:space="preserve">        '200':</w:t>
      </w:r>
      <w:r>
        <w:br/>
        <w:t xml:space="preserve">          description: scheduler info</w:t>
      </w:r>
      <w:r>
        <w:br/>
        <w:t xml:space="preserve">          schema:</w:t>
      </w:r>
      <w:r>
        <w:br/>
        <w:t xml:space="preserve">            type: array</w:t>
      </w:r>
      <w:r>
        <w:br/>
        <w:t xml:space="preserve">            items:</w:t>
      </w:r>
      <w:r>
        <w:br/>
        <w:t xml:space="preserve">              $ref: '#/definitions/Scheduler'</w:t>
      </w:r>
      <w:r>
        <w:br/>
        <w:t xml:space="preserve">    put:</w:t>
      </w:r>
      <w:r>
        <w:br/>
        <w:t xml:space="preserve">      tags:</w:t>
      </w:r>
      <w:r>
        <w:br/>
        <w:t xml:space="preserve">      - Scheduler</w:t>
      </w:r>
      <w:r>
        <w:br/>
        <w:t xml:space="preserve">      summary: Create a new scheduler</w:t>
      </w:r>
      <w:r>
        <w:br/>
        <w:t xml:space="preserve">      description: Create a new scheduler</w:t>
      </w:r>
      <w:r>
        <w:br/>
        <w:t xml:space="preserve">      operationId: cloudmesh.scheduler.add</w:t>
      </w:r>
      <w:r>
        <w:br/>
        <w:t xml:space="preserve">      parameters:</w:t>
      </w:r>
      <w:r>
        <w:br/>
        <w:t xml:space="preserve">        - in: body</w:t>
      </w:r>
      <w:r>
        <w:br/>
        <w:t xml:space="preserve">          name: scheduler</w:t>
      </w:r>
      <w:r>
        <w:br/>
        <w:t xml:space="preserve">          description: The new scheduler to create</w:t>
      </w:r>
      <w:r>
        <w:br/>
        <w:t xml:space="preserve">          schema:</w:t>
      </w:r>
      <w:r>
        <w:br/>
        <w:t xml:space="preserve">            $ref: '#/definitions/Scheduler'</w:t>
      </w:r>
      <w:r>
        <w:br/>
        <w:t xml:space="preserve">      responses:</w:t>
      </w:r>
      <w:r>
        <w:br/>
        <w:t xml:space="preserve">        '201':</w:t>
      </w:r>
      <w:r>
        <w:br/>
        <w:t xml:space="preserve">          description: Created</w:t>
      </w:r>
      <w:r>
        <w:br/>
        <w:t xml:space="preserve">  '/cloudmesh/scheduler/{name}':</w:t>
      </w:r>
      <w:r>
        <w:br/>
        <w:t xml:space="preserve">    get:</w:t>
      </w:r>
      <w:r>
        <w:br/>
        <w:t xml:space="preserve">      tags:</w:t>
      </w:r>
      <w:r>
        <w:br/>
        <w:t xml:space="preserve">      - Scheduler</w:t>
      </w:r>
      <w:r>
        <w:br/>
        <w:t xml:space="preserve">      summary: Returns a scheduler</w:t>
      </w:r>
      <w:r>
        <w:br/>
        <w:t xml:space="preserve">      description: Returns a scheduler</w:t>
      </w:r>
      <w:r>
        <w:br/>
        <w:t xml:space="preserve">      operationId: cloudmesh.scheduler.get_by_name</w:t>
      </w:r>
      <w:r>
        <w:br/>
        <w:t xml:space="preserve">      parameters:</w:t>
      </w:r>
      <w:r>
        <w:br/>
        <w:t xml:space="preserve">        - name: name</w:t>
      </w:r>
      <w:r>
        <w:br/>
        <w:t xml:space="preserve">          description: name of the scheduler</w:t>
      </w:r>
      <w:r>
        <w:br/>
        <w:t xml:space="preserve">          in: path</w:t>
      </w:r>
      <w:r>
        <w:br/>
      </w:r>
      <w:r>
        <w:lastRenderedPageBreak/>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scheduler info</w:t>
      </w:r>
      <w:r>
        <w:br/>
        <w:t xml:space="preserve">          schema:</w:t>
      </w:r>
      <w:r>
        <w:br/>
        <w:t xml:space="preserve">            $ref: '#/definitions/Scheduler'</w:t>
      </w:r>
      <w:r>
        <w:br/>
        <w:t>definitions:</w:t>
      </w:r>
      <w:r>
        <w:br/>
        <w:t xml:space="preserve">  Scheduler:</w:t>
      </w:r>
      <w:r>
        <w:br/>
        <w:t xml:space="preserve">    type: object</w:t>
      </w:r>
      <w:r>
        <w:br/>
        <w:t xml:space="preserve">    description: the scheduler</w:t>
      </w:r>
      <w:r>
        <w:br/>
        <w:t xml:space="preserve">    properties:</w:t>
      </w:r>
      <w:r>
        <w:br/>
        <w:t xml:space="preserve">      name:</w:t>
      </w:r>
      <w:r>
        <w:br/>
        <w:t xml:space="preserve">        type: string</w:t>
      </w:r>
      <w:r>
        <w:br/>
        <w:t xml:space="preserve">        description: name of the scheduler</w:t>
      </w:r>
      <w:r>
        <w:br/>
        <w:t xml:space="preserve">      value:</w:t>
      </w:r>
      <w:r>
        <w:br/>
        <w:t xml:space="preserve">        type: string</w:t>
      </w:r>
      <w:r>
        <w:br/>
        <w:t xml:space="preserve">        description: information of the scheduler</w:t>
      </w:r>
      <w:r>
        <w:br/>
        <w:t xml:space="preserve">      kind:</w:t>
      </w:r>
      <w:r>
        <w:br/>
        <w:t xml:space="preserve">        type: string</w:t>
      </w:r>
      <w:r>
        <w:br/>
        <w:t xml:space="preserve">        description: the scheduler kind or type</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296" w:name="compute-management---virtual-machines"/>
      <w:bookmarkStart w:id="297" w:name="_Toc1569586"/>
      <w:bookmarkStart w:id="298" w:name="_Toc1641036"/>
      <w:r>
        <w:t>Compute Management - Virtual Machines</w:t>
      </w:r>
      <w:bookmarkEnd w:id="296"/>
      <w:bookmarkEnd w:id="297"/>
      <w:bookmarkEnd w:id="298"/>
    </w:p>
    <w:p w:rsidR="00737F4C" w:rsidRDefault="00A43B37">
      <w:r>
        <w:t>This section summarizes a basic interface specification of virtual machines.</w:t>
      </w:r>
    </w:p>
    <w:p w:rsidR="00737F4C" w:rsidRDefault="00A43B37">
      <w:pPr>
        <w:pStyle w:val="Heading3"/>
      </w:pPr>
      <w:bookmarkStart w:id="299" w:name="image"/>
      <w:bookmarkStart w:id="300" w:name="_Toc1569587"/>
      <w:bookmarkStart w:id="301" w:name="_Toc1641037"/>
      <w:r>
        <w:t>Image</w:t>
      </w:r>
      <w:bookmarkEnd w:id="299"/>
      <w:bookmarkEnd w:id="300"/>
      <w:bookmarkEnd w:id="301"/>
    </w:p>
    <w:p w:rsidR="00737F4C" w:rsidRDefault="00A43B37">
      <w:r>
        <w:t>Image defines an object representing a system image in a cloud that can be used to start virtual machines.</w:t>
      </w:r>
    </w:p>
    <w:p w:rsidR="00737F4C" w:rsidRDefault="00A43B37">
      <w:pPr>
        <w:pStyle w:val="Heading4"/>
      </w:pPr>
      <w:bookmarkStart w:id="302" w:name="properties-image"/>
      <w:r>
        <w:t>Properties Image</w:t>
      </w:r>
      <w:bookmarkEnd w:id="302"/>
    </w:p>
    <w:tbl>
      <w:tblPr>
        <w:tblStyle w:val="BDSpecTables"/>
        <w:tblW w:w="4878" w:type="pct"/>
        <w:tblLook w:val="07E0" w:firstRow="1" w:lastRow="1" w:firstColumn="1" w:lastColumn="1" w:noHBand="1" w:noVBand="1"/>
      </w:tblPr>
      <w:tblGrid>
        <w:gridCol w:w="1732"/>
        <w:gridCol w:w="827"/>
        <w:gridCol w:w="6573"/>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id</w:t>
            </w:r>
          </w:p>
        </w:tc>
        <w:tc>
          <w:tcPr>
            <w:tcW w:w="0" w:type="auto"/>
          </w:tcPr>
          <w:p w:rsidR="00737F4C" w:rsidRDefault="00A43B37">
            <w:r>
              <w:t>string</w:t>
            </w:r>
          </w:p>
        </w:tc>
        <w:tc>
          <w:tcPr>
            <w:tcW w:w="0" w:type="auto"/>
          </w:tcPr>
          <w:p w:rsidR="00737F4C" w:rsidRDefault="00A43B37">
            <w:r>
              <w:t>A unique id for the image</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image</w:t>
            </w:r>
          </w:p>
        </w:tc>
      </w:tr>
      <w:tr w:rsidR="00737F4C" w:rsidTr="003A6005">
        <w:tc>
          <w:tcPr>
            <w:tcW w:w="0" w:type="auto"/>
          </w:tcPr>
          <w:p w:rsidR="00737F4C" w:rsidRDefault="00A43B37">
            <w:r>
              <w:t>label</w:t>
            </w:r>
          </w:p>
        </w:tc>
        <w:tc>
          <w:tcPr>
            <w:tcW w:w="0" w:type="auto"/>
          </w:tcPr>
          <w:p w:rsidR="00737F4C" w:rsidRDefault="00A43B37">
            <w:r>
              <w:t>string</w:t>
            </w:r>
          </w:p>
        </w:tc>
        <w:tc>
          <w:tcPr>
            <w:tcW w:w="0" w:type="auto"/>
          </w:tcPr>
          <w:p w:rsidR="00737F4C" w:rsidRDefault="00A43B37">
            <w:r>
              <w:t>A label that can be defined by the user for the image</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A description for the image</w:t>
            </w:r>
          </w:p>
        </w:tc>
      </w:tr>
      <w:tr w:rsidR="00737F4C" w:rsidTr="003A6005">
        <w:tc>
          <w:tcPr>
            <w:tcW w:w="0" w:type="auto"/>
          </w:tcPr>
          <w:p w:rsidR="00737F4C" w:rsidRDefault="00A43B37">
            <w:r>
              <w:t>collection</w:t>
            </w:r>
          </w:p>
        </w:tc>
        <w:tc>
          <w:tcPr>
            <w:tcW w:w="0" w:type="auto"/>
          </w:tcPr>
          <w:p w:rsidR="00737F4C" w:rsidRDefault="00A43B37">
            <w:r>
              <w:t>string</w:t>
            </w:r>
          </w:p>
        </w:tc>
        <w:tc>
          <w:tcPr>
            <w:tcW w:w="0" w:type="auto"/>
          </w:tcPr>
          <w:p w:rsidR="00737F4C" w:rsidRDefault="00A43B37">
            <w:r>
              <w:t>The collection in which the image fits</w:t>
            </w:r>
          </w:p>
        </w:tc>
      </w:tr>
      <w:tr w:rsidR="00737F4C" w:rsidTr="003A6005">
        <w:tc>
          <w:tcPr>
            <w:tcW w:w="0" w:type="auto"/>
          </w:tcPr>
          <w:p w:rsidR="00737F4C" w:rsidRDefault="00A43B37">
            <w:r>
              <w:t>cloud</w:t>
            </w:r>
          </w:p>
        </w:tc>
        <w:tc>
          <w:tcPr>
            <w:tcW w:w="0" w:type="auto"/>
          </w:tcPr>
          <w:p w:rsidR="00737F4C" w:rsidRDefault="00A43B37">
            <w:r>
              <w:t>string</w:t>
            </w:r>
          </w:p>
        </w:tc>
        <w:tc>
          <w:tcPr>
            <w:tcW w:w="0" w:type="auto"/>
          </w:tcPr>
          <w:p w:rsidR="00737F4C" w:rsidRDefault="00A43B37">
            <w:r>
              <w:t xml:space="preserve">A cloud provider for which the image is designed. If multiple </w:t>
            </w:r>
            <w:proofErr w:type="gramStart"/>
            <w:r>
              <w:t>are</w:t>
            </w:r>
            <w:proofErr w:type="gramEnd"/>
            <w:r>
              <w:t xml:space="preserve"> using the image, they are passed along as space seperated strings</w:t>
            </w:r>
          </w:p>
        </w:tc>
      </w:tr>
      <w:tr w:rsidR="00737F4C" w:rsidTr="003A6005">
        <w:tc>
          <w:tcPr>
            <w:tcW w:w="0" w:type="auto"/>
          </w:tcPr>
          <w:p w:rsidR="00737F4C" w:rsidRDefault="00A43B37">
            <w:r>
              <w:t>os_type</w:t>
            </w:r>
          </w:p>
        </w:tc>
        <w:tc>
          <w:tcPr>
            <w:tcW w:w="0" w:type="auto"/>
          </w:tcPr>
          <w:p w:rsidR="00737F4C" w:rsidRDefault="00A43B37">
            <w:r>
              <w:t>string</w:t>
            </w:r>
          </w:p>
        </w:tc>
        <w:tc>
          <w:tcPr>
            <w:tcW w:w="0" w:type="auto"/>
          </w:tcPr>
          <w:p w:rsidR="00737F4C" w:rsidRDefault="00A43B37">
            <w:r>
              <w:t>The OS of the image</w:t>
            </w:r>
          </w:p>
        </w:tc>
      </w:tr>
      <w:tr w:rsidR="00737F4C" w:rsidTr="003A6005">
        <w:tc>
          <w:tcPr>
            <w:tcW w:w="0" w:type="auto"/>
          </w:tcPr>
          <w:p w:rsidR="00737F4C" w:rsidRDefault="00A43B37">
            <w:r>
              <w:t>osVersion</w:t>
            </w:r>
          </w:p>
        </w:tc>
        <w:tc>
          <w:tcPr>
            <w:tcW w:w="0" w:type="auto"/>
          </w:tcPr>
          <w:p w:rsidR="00737F4C" w:rsidRDefault="00A43B37">
            <w:r>
              <w:t>string</w:t>
            </w:r>
          </w:p>
        </w:tc>
        <w:tc>
          <w:tcPr>
            <w:tcW w:w="0" w:type="auto"/>
          </w:tcPr>
          <w:p w:rsidR="00737F4C" w:rsidRDefault="00A43B37">
            <w:r>
              <w:t>The OS version of the image</w:t>
            </w:r>
          </w:p>
        </w:tc>
      </w:tr>
      <w:tr w:rsidR="00737F4C" w:rsidTr="003A6005">
        <w:tc>
          <w:tcPr>
            <w:tcW w:w="0" w:type="auto"/>
          </w:tcPr>
          <w:p w:rsidR="00737F4C" w:rsidRDefault="00A43B37">
            <w:r>
              <w:t>min_requirement</w:t>
            </w:r>
          </w:p>
        </w:tc>
        <w:tc>
          <w:tcPr>
            <w:tcW w:w="0" w:type="auto"/>
          </w:tcPr>
          <w:p w:rsidR="00737F4C" w:rsidRDefault="00737F4C"/>
        </w:tc>
        <w:tc>
          <w:tcPr>
            <w:tcW w:w="0" w:type="auto"/>
          </w:tcPr>
          <w:p w:rsidR="00737F4C" w:rsidRDefault="00A43B37">
            <w:r>
              <w:t>minimum requirement to run the image</w:t>
            </w:r>
          </w:p>
        </w:tc>
      </w:tr>
      <w:tr w:rsidR="00737F4C" w:rsidTr="003A6005">
        <w:tc>
          <w:tcPr>
            <w:tcW w:w="0" w:type="auto"/>
          </w:tcPr>
          <w:p w:rsidR="00737F4C" w:rsidRDefault="00A43B37">
            <w:r>
              <w:t>status</w:t>
            </w:r>
          </w:p>
        </w:tc>
        <w:tc>
          <w:tcPr>
            <w:tcW w:w="0" w:type="auto"/>
          </w:tcPr>
          <w:p w:rsidR="00737F4C" w:rsidRDefault="00A43B37">
            <w:r>
              <w:t>string</w:t>
            </w:r>
          </w:p>
        </w:tc>
        <w:tc>
          <w:tcPr>
            <w:tcW w:w="0" w:type="auto"/>
          </w:tcPr>
          <w:p w:rsidR="00737F4C" w:rsidRDefault="00A43B37">
            <w:r>
              <w:t>The status of the image</w:t>
            </w:r>
          </w:p>
        </w:tc>
      </w:tr>
      <w:tr w:rsidR="00737F4C" w:rsidTr="003A6005">
        <w:tc>
          <w:tcPr>
            <w:tcW w:w="0" w:type="auto"/>
          </w:tcPr>
          <w:p w:rsidR="00737F4C" w:rsidRDefault="00A43B37">
            <w:r>
              <w:t>progress</w:t>
            </w:r>
          </w:p>
        </w:tc>
        <w:tc>
          <w:tcPr>
            <w:tcW w:w="0" w:type="auto"/>
          </w:tcPr>
          <w:p w:rsidR="00737F4C" w:rsidRDefault="00A43B37">
            <w:r>
              <w:t>integer</w:t>
            </w:r>
          </w:p>
        </w:tc>
        <w:tc>
          <w:tcPr>
            <w:tcW w:w="0" w:type="auto"/>
          </w:tcPr>
          <w:p w:rsidR="00737F4C" w:rsidRDefault="00A43B37">
            <w:r>
              <w:t>The loading progress percentage of the image</w:t>
            </w:r>
          </w:p>
        </w:tc>
      </w:tr>
      <w:tr w:rsidR="00737F4C" w:rsidTr="003A6005">
        <w:tc>
          <w:tcPr>
            <w:tcW w:w="0" w:type="auto"/>
          </w:tcPr>
          <w:p w:rsidR="00737F4C" w:rsidRDefault="00A43B37">
            <w:r>
              <w:t>visibility</w:t>
            </w:r>
          </w:p>
        </w:tc>
        <w:tc>
          <w:tcPr>
            <w:tcW w:w="0" w:type="auto"/>
          </w:tcPr>
          <w:p w:rsidR="00737F4C" w:rsidRDefault="00A43B37">
            <w:r>
              <w:t>string</w:t>
            </w:r>
          </w:p>
        </w:tc>
        <w:tc>
          <w:tcPr>
            <w:tcW w:w="0" w:type="auto"/>
          </w:tcPr>
          <w:p w:rsidR="00737F4C" w:rsidRDefault="00A43B37">
            <w:r>
              <w:t>The visibility of the imag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file</w:t>
            </w:r>
          </w:p>
        </w:tc>
      </w:tr>
    </w:tbl>
    <w:p w:rsidR="00737F4C" w:rsidRDefault="00A43B37">
      <w:pPr>
        <w:pStyle w:val="Heading4"/>
      </w:pPr>
      <w:bookmarkStart w:id="303" w:name="properties-minimum_requirements"/>
      <w:r>
        <w:lastRenderedPageBreak/>
        <w:t>Properties Minimum_Requirements</w:t>
      </w:r>
      <w:bookmarkEnd w:id="303"/>
    </w:p>
    <w:tbl>
      <w:tblPr>
        <w:tblStyle w:val="BDSpecTables"/>
        <w:tblW w:w="4870" w:type="pct"/>
        <w:tblLook w:val="07E0" w:firstRow="1" w:lastRow="1" w:firstColumn="1" w:lastColumn="1" w:noHBand="1" w:noVBand="1"/>
      </w:tblPr>
      <w:tblGrid>
        <w:gridCol w:w="1182"/>
        <w:gridCol w:w="827"/>
        <w:gridCol w:w="710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disk_space</w:t>
            </w:r>
          </w:p>
        </w:tc>
        <w:tc>
          <w:tcPr>
            <w:tcW w:w="0" w:type="auto"/>
          </w:tcPr>
          <w:p w:rsidR="00737F4C" w:rsidRDefault="00A43B37">
            <w:r>
              <w:t>integer</w:t>
            </w:r>
          </w:p>
        </w:tc>
        <w:tc>
          <w:tcPr>
            <w:tcW w:w="0" w:type="auto"/>
          </w:tcPr>
          <w:p w:rsidR="00737F4C" w:rsidRDefault="00A43B37">
            <w:r>
              <w:t>Minimum disk space in bytes required for the image</w:t>
            </w:r>
          </w:p>
        </w:tc>
      </w:tr>
      <w:tr w:rsidR="00737F4C" w:rsidTr="003A6005">
        <w:tc>
          <w:tcPr>
            <w:tcW w:w="0" w:type="auto"/>
          </w:tcPr>
          <w:p w:rsidR="00737F4C" w:rsidRDefault="00A43B37">
            <w:r>
              <w:t>ram</w:t>
            </w:r>
          </w:p>
        </w:tc>
        <w:tc>
          <w:tcPr>
            <w:tcW w:w="0" w:type="auto"/>
          </w:tcPr>
          <w:p w:rsidR="00737F4C" w:rsidRDefault="00A43B37">
            <w:r>
              <w:t>integer</w:t>
            </w:r>
          </w:p>
        </w:tc>
        <w:tc>
          <w:tcPr>
            <w:tcW w:w="0" w:type="auto"/>
          </w:tcPr>
          <w:p w:rsidR="00737F4C" w:rsidRDefault="00A43B37">
            <w:r>
              <w:t>Minimum ram size in bytes to run the image</w:t>
            </w:r>
          </w:p>
        </w:tc>
      </w:tr>
      <w:tr w:rsidR="00737F4C" w:rsidTr="003A6005">
        <w:tc>
          <w:tcPr>
            <w:tcW w:w="0" w:type="auto"/>
          </w:tcPr>
          <w:p w:rsidR="00737F4C" w:rsidRDefault="00A43B37">
            <w:r>
              <w:t>cpu</w:t>
            </w:r>
          </w:p>
        </w:tc>
        <w:tc>
          <w:tcPr>
            <w:tcW w:w="0" w:type="auto"/>
          </w:tcPr>
          <w:p w:rsidR="00737F4C" w:rsidRDefault="00A43B37">
            <w:r>
              <w:t>string</w:t>
            </w:r>
          </w:p>
        </w:tc>
        <w:tc>
          <w:tcPr>
            <w:tcW w:w="0" w:type="auto"/>
          </w:tcPr>
          <w:p w:rsidR="00737F4C" w:rsidRDefault="00A43B37">
            <w:r>
              <w:t>Minimum cpu required to run the image including number of cores and clock speed</w:t>
            </w:r>
          </w:p>
        </w:tc>
      </w:tr>
    </w:tbl>
    <w:p w:rsidR="00737F4C" w:rsidRDefault="00A43B37">
      <w:pPr>
        <w:pStyle w:val="Heading4"/>
      </w:pPr>
      <w:bookmarkStart w:id="304" w:name="paths-14"/>
      <w:r>
        <w:t>Paths</w:t>
      </w:r>
      <w:bookmarkEnd w:id="304"/>
    </w:p>
    <w:p w:rsidR="00737F4C" w:rsidRDefault="00A43B37">
      <w:pPr>
        <w:pStyle w:val="Heading5"/>
      </w:pPr>
      <w:bookmarkStart w:id="305" w:name="cloudmeshimage"/>
      <w:r>
        <w:t>/cloudmesh/image</w:t>
      </w:r>
      <w:bookmarkEnd w:id="305"/>
    </w:p>
    <w:p w:rsidR="00737F4C" w:rsidRDefault="00A43B37">
      <w:pPr>
        <w:pStyle w:val="Heading6"/>
      </w:pPr>
      <w:bookmarkStart w:id="306" w:name="get-cloudmeshimage"/>
      <w:r>
        <w:t>GET /cloudmesh/image</w:t>
      </w:r>
      <w:bookmarkEnd w:id="306"/>
    </w:p>
    <w:p w:rsidR="00737F4C" w:rsidRDefault="00A43B37">
      <w:r>
        <w:t>Returns all general description image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829"/>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efault image info</w:t>
            </w:r>
          </w:p>
        </w:tc>
        <w:tc>
          <w:tcPr>
            <w:tcW w:w="0" w:type="auto"/>
          </w:tcPr>
          <w:p w:rsidR="00737F4C" w:rsidRDefault="00737F4C"/>
        </w:tc>
      </w:tr>
    </w:tbl>
    <w:p w:rsidR="00737F4C" w:rsidRDefault="00A43B37">
      <w:pPr>
        <w:pStyle w:val="Heading6"/>
      </w:pPr>
      <w:bookmarkStart w:id="307" w:name="put-cloudmeshimage"/>
      <w:r>
        <w:t>PUT /cloudmesh/image</w:t>
      </w:r>
      <w:bookmarkEnd w:id="307"/>
    </w:p>
    <w:p w:rsidR="00737F4C" w:rsidRDefault="00A43B37">
      <w:r>
        <w:t>Create</w:t>
      </w:r>
      <w:r w:rsidR="00774BC6">
        <w:t>s</w:t>
      </w:r>
      <w:r>
        <w:t xml:space="preserve"> a new imag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996"/>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image</w:t>
            </w:r>
          </w:p>
        </w:tc>
        <w:tc>
          <w:tcPr>
            <w:tcW w:w="0" w:type="auto"/>
          </w:tcPr>
          <w:p w:rsidR="00737F4C" w:rsidRDefault="00A43B37">
            <w:r>
              <w:t>body</w:t>
            </w:r>
          </w:p>
        </w:tc>
        <w:tc>
          <w:tcPr>
            <w:tcW w:w="0" w:type="auto"/>
          </w:tcPr>
          <w:p w:rsidR="00737F4C" w:rsidRDefault="00A43B37">
            <w:r>
              <w:t>The new image record to create</w:t>
            </w:r>
          </w:p>
        </w:tc>
        <w:tc>
          <w:tcPr>
            <w:tcW w:w="0" w:type="auto"/>
          </w:tcPr>
          <w:p w:rsidR="00737F4C" w:rsidRDefault="00A43B37">
            <w:r>
              <w:t>True</w:t>
            </w:r>
          </w:p>
        </w:tc>
        <w:tc>
          <w:tcPr>
            <w:tcW w:w="0" w:type="auto"/>
          </w:tcPr>
          <w:p w:rsidR="00737F4C" w:rsidRDefault="00BA3A67">
            <w:hyperlink w:anchor="image">
              <w:r w:rsidR="00A43B37">
                <w:rPr>
                  <w:rStyle w:val="Hyperlink"/>
                </w:rPr>
                <w:t>Image</w:t>
              </w:r>
            </w:hyperlink>
          </w:p>
        </w:tc>
      </w:tr>
    </w:tbl>
    <w:p w:rsidR="00737F4C" w:rsidRDefault="00A43B37">
      <w:pPr>
        <w:pStyle w:val="Heading5"/>
      </w:pPr>
      <w:bookmarkStart w:id="308" w:name="cloudmeshimagename"/>
      <w:r>
        <w:t>/cloudmesh/image/{name}</w:t>
      </w:r>
      <w:bookmarkEnd w:id="308"/>
    </w:p>
    <w:p w:rsidR="00737F4C" w:rsidRDefault="00A43B37">
      <w:pPr>
        <w:pStyle w:val="Heading6"/>
      </w:pPr>
      <w:bookmarkStart w:id="309" w:name="get-cloudmeshimagename"/>
      <w:r>
        <w:t>GET /cloudmesh/image/{name}</w:t>
      </w:r>
      <w:bookmarkEnd w:id="309"/>
    </w:p>
    <w:p w:rsidR="00737F4C" w:rsidRDefault="00A43B37">
      <w:r>
        <w:t>Returns general description of an imag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image info</w:t>
            </w:r>
          </w:p>
        </w:tc>
        <w:tc>
          <w:tcPr>
            <w:tcW w:w="0" w:type="auto"/>
          </w:tcPr>
          <w:p w:rsidR="00737F4C" w:rsidRDefault="00BA3A67">
            <w:hyperlink w:anchor="image">
              <w:r w:rsidR="00A43B37">
                <w:rPr>
                  <w:rStyle w:val="Hyperlink"/>
                </w:rPr>
                <w:t>Image</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1847"/>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imag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310" w:name="image.yaml"/>
      <w:proofErr w:type="gramStart"/>
      <w:r>
        <w:lastRenderedPageBreak/>
        <w:t>image.yaml</w:t>
      </w:r>
      <w:bookmarkEnd w:id="310"/>
      <w:proofErr w:type="gramEnd"/>
    </w:p>
    <w:p w:rsidR="00737F4C" w:rsidRDefault="00A43B37">
      <w:pPr>
        <w:pStyle w:val="SourceCode"/>
      </w:pPr>
      <w:r>
        <w:t>swagger: "2.0"</w:t>
      </w:r>
      <w:r>
        <w:br/>
        <w:t>info:</w:t>
      </w:r>
      <w:r>
        <w:br/>
        <w:t xml:space="preserve">  version: 3.1.1</w:t>
      </w:r>
      <w:r>
        <w:br/>
        <w:t xml:space="preserve">  x-date: 02-15-2019</w:t>
      </w:r>
      <w:r>
        <w:br/>
        <w:t xml:space="preserve">  x-status: defined</w:t>
      </w:r>
      <w:r>
        <w:br/>
        <w:t xml:space="preserve">  title: Image</w:t>
      </w:r>
      <w:r>
        <w:br/>
        <w:t xml:space="preserve">  description: |-</w:t>
      </w:r>
      <w:r>
        <w:br/>
        <w:t xml:space="preserve">  </w:t>
      </w:r>
      <w:r>
        <w:br/>
        <w:t xml:space="preserve">    Image defines an object representing a system image</w:t>
      </w:r>
      <w:r>
        <w:br/>
        <w:t xml:space="preserve">    in a cloud that can be used to start virtual machines.</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spec/</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image:</w:t>
      </w:r>
      <w:r>
        <w:br/>
        <w:t xml:space="preserve">    get:</w:t>
      </w:r>
      <w:r>
        <w:br/>
        <w:t xml:space="preserve">      tags:</w:t>
      </w:r>
      <w:r>
        <w:br/>
        <w:t xml:space="preserve">      - Image</w:t>
      </w:r>
      <w:r>
        <w:br/>
        <w:t xml:space="preserve">      summary: Returns all general description images</w:t>
      </w:r>
      <w:r>
        <w:br/>
        <w:t xml:space="preserve">      description: Returns all general description images</w:t>
      </w:r>
      <w:r>
        <w:br/>
        <w:t xml:space="preserve">      operationId: cloudmesh.image.get</w:t>
      </w:r>
      <w:r>
        <w:br/>
        <w:t xml:space="preserve">      produces:</w:t>
      </w:r>
      <w:r>
        <w:br/>
        <w:t xml:space="preserve">        - application/json</w:t>
      </w:r>
      <w:r>
        <w:br/>
        <w:t xml:space="preserve">      responses:</w:t>
      </w:r>
      <w:r>
        <w:br/>
        <w:t xml:space="preserve">        '200':</w:t>
      </w:r>
      <w:r>
        <w:br/>
        <w:t xml:space="preserve">          description: default image info</w:t>
      </w:r>
      <w:r>
        <w:br/>
        <w:t xml:space="preserve">          schema:</w:t>
      </w:r>
      <w:r>
        <w:br/>
        <w:t xml:space="preserve">            type: array</w:t>
      </w:r>
      <w:r>
        <w:br/>
        <w:t xml:space="preserve">            items:</w:t>
      </w:r>
      <w:r>
        <w:br/>
        <w:t xml:space="preserve">              $ref: '#/definitions/Image'</w:t>
      </w:r>
      <w:r>
        <w:br/>
        <w:t xml:space="preserve">    put:</w:t>
      </w:r>
      <w:r>
        <w:br/>
        <w:t xml:space="preserve">      tags:</w:t>
      </w:r>
      <w:r>
        <w:br/>
        <w:t xml:space="preserve">      - Image</w:t>
      </w:r>
      <w:r>
        <w:br/>
        <w:t xml:space="preserve">      summary: Create a new image</w:t>
      </w:r>
      <w:r>
        <w:br/>
        <w:t xml:space="preserve">      description: Create a new image</w:t>
      </w:r>
      <w:r>
        <w:br/>
        <w:t xml:space="preserve">      operationId: cloudmesh.image.put</w:t>
      </w:r>
      <w:r>
        <w:br/>
        <w:t xml:space="preserve">      parameters:</w:t>
      </w:r>
      <w:r>
        <w:br/>
        <w:t xml:space="preserve">        - in: body</w:t>
      </w:r>
      <w:r>
        <w:br/>
        <w:t xml:space="preserve">          name: image</w:t>
      </w:r>
      <w:r>
        <w:br/>
        <w:t xml:space="preserve">          required: true</w:t>
      </w:r>
      <w:r>
        <w:br/>
        <w:t xml:space="preserve">          description: The new image record to create</w:t>
      </w:r>
      <w:r>
        <w:br/>
        <w:t xml:space="preserve">          schema:</w:t>
      </w:r>
      <w:r>
        <w:br/>
        <w:t xml:space="preserve">            $ref: '#/definitions/Image'</w:t>
      </w:r>
      <w:r>
        <w:br/>
        <w:t xml:space="preserve">      responses:</w:t>
      </w:r>
      <w:r>
        <w:br/>
        <w:t xml:space="preserve">        '201':</w:t>
      </w:r>
      <w:r>
        <w:br/>
        <w:t xml:space="preserve">          description: Created</w:t>
      </w:r>
      <w:r>
        <w:br/>
        <w:t xml:space="preserve">  '/cloudmesh/image/{name}':</w:t>
      </w:r>
      <w:r>
        <w:br/>
        <w:t xml:space="preserve">    get:</w:t>
      </w:r>
      <w:r>
        <w:br/>
        <w:t xml:space="preserve">      tags:</w:t>
      </w:r>
      <w:r>
        <w:br/>
        <w:t xml:space="preserve">      - Image</w:t>
      </w:r>
      <w:r>
        <w:br/>
        <w:t xml:space="preserve">      summary: Returns general description of an image</w:t>
      </w:r>
      <w:r>
        <w:br/>
        <w:t xml:space="preserve">      description: Returns general description of an image</w:t>
      </w:r>
      <w:r>
        <w:br/>
        <w:t xml:space="preserve">      operationId: cloudmesh.image.get_by_name</w:t>
      </w:r>
      <w:r>
        <w:br/>
        <w:t xml:space="preserve">      parameters:</w:t>
      </w:r>
      <w:r>
        <w:br/>
        <w:t xml:space="preserve">        - name: name</w:t>
      </w:r>
      <w:r>
        <w:br/>
        <w:t xml:space="preserve">          description: name of the image</w:t>
      </w:r>
      <w:r>
        <w:br/>
      </w:r>
      <w:r>
        <w:lastRenderedPageBreak/>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image info</w:t>
      </w:r>
      <w:r>
        <w:br/>
        <w:t xml:space="preserve">          schema:</w:t>
      </w:r>
      <w:r>
        <w:br/>
        <w:t xml:space="preserve">            $ref: '#/definitions/Image'</w:t>
      </w:r>
      <w:r>
        <w:br/>
        <w:t>definitions:</w:t>
      </w:r>
      <w:r>
        <w:br/>
        <w:t xml:space="preserve">  Image:</w:t>
      </w:r>
      <w:r>
        <w:br/>
        <w:t xml:space="preserve">    type: object</w:t>
      </w:r>
      <w:r>
        <w:br/>
        <w:t xml:space="preserve">    properties:</w:t>
      </w:r>
      <w:r>
        <w:br/>
        <w:t xml:space="preserve">      id:</w:t>
      </w:r>
      <w:r>
        <w:br/>
        <w:t xml:space="preserve">        type: string</w:t>
      </w:r>
      <w:r>
        <w:br/>
        <w:t xml:space="preserve">        description: A unique id for the image</w:t>
      </w:r>
      <w:r>
        <w:br/>
        <w:t xml:space="preserve">      name:</w:t>
      </w:r>
      <w:r>
        <w:br/>
        <w:t xml:space="preserve">        type: string</w:t>
      </w:r>
      <w:r>
        <w:br/>
        <w:t xml:space="preserve">        description: Name of the image</w:t>
      </w:r>
      <w:r>
        <w:br/>
        <w:t xml:space="preserve">      label:</w:t>
      </w:r>
      <w:r>
        <w:br/>
        <w:t xml:space="preserve">        type: string</w:t>
      </w:r>
      <w:r>
        <w:br/>
        <w:t xml:space="preserve">        description: A label that can be defined by the user for the image</w:t>
      </w:r>
      <w:r>
        <w:br/>
        <w:t xml:space="preserve">      description:</w:t>
      </w:r>
      <w:r>
        <w:br/>
        <w:t xml:space="preserve">        type: string</w:t>
      </w:r>
      <w:r>
        <w:br/>
        <w:t xml:space="preserve">        description: A description for the image</w:t>
      </w:r>
      <w:r>
        <w:br/>
        <w:t xml:space="preserve">      collection:</w:t>
      </w:r>
      <w:r>
        <w:br/>
        <w:t xml:space="preserve">        type: string</w:t>
      </w:r>
      <w:r>
        <w:br/>
        <w:t xml:space="preserve">        description: The collection in which the image fits</w:t>
      </w:r>
      <w:r>
        <w:br/>
        <w:t xml:space="preserve">      cloud:</w:t>
      </w:r>
      <w:r>
        <w:br/>
        <w:t xml:space="preserve">        type: string</w:t>
      </w:r>
      <w:r>
        <w:br/>
        <w:t xml:space="preserve">        description: A cloud provider for which the image is designed. If multiple are using the image, they are passed along as space seperated strings</w:t>
      </w:r>
      <w:r>
        <w:br/>
        <w:t xml:space="preserve">      os_type:</w:t>
      </w:r>
      <w:r>
        <w:br/>
        <w:t xml:space="preserve">        type: string</w:t>
      </w:r>
      <w:r>
        <w:br/>
        <w:t xml:space="preserve">        description: The OS of the image</w:t>
      </w:r>
      <w:r>
        <w:br/>
        <w:t xml:space="preserve">      osVersion:</w:t>
      </w:r>
      <w:r>
        <w:br/>
        <w:t xml:space="preserve">        type: string</w:t>
      </w:r>
      <w:r>
        <w:br/>
        <w:t xml:space="preserve">        description: The OS version of the image</w:t>
      </w:r>
      <w:r>
        <w:br/>
        <w:t xml:space="preserve">      min_requirement:</w:t>
      </w:r>
      <w:r>
        <w:br/>
        <w:t xml:space="preserve">        $ref: '#/definitions/Minimum_Requirements'</w:t>
      </w:r>
      <w:r>
        <w:br/>
        <w:t xml:space="preserve">        description: minimum requirement to run the image</w:t>
      </w:r>
      <w:r>
        <w:br/>
        <w:t xml:space="preserve">      status:</w:t>
      </w:r>
      <w:r>
        <w:br/>
        <w:t xml:space="preserve">        type: string</w:t>
      </w:r>
      <w:r>
        <w:br/>
        <w:t xml:space="preserve">        description: The status of the image</w:t>
      </w:r>
      <w:r>
        <w:br/>
        <w:t xml:space="preserve">      progress:</w:t>
      </w:r>
      <w:r>
        <w:br/>
        <w:t xml:space="preserve">        type: integer</w:t>
      </w:r>
      <w:r>
        <w:br/>
        <w:t xml:space="preserve">        description: The loading progress percentage of the image</w:t>
      </w:r>
      <w:r>
        <w:br/>
        <w:t xml:space="preserve">      visibility:</w:t>
      </w:r>
      <w:r>
        <w:br/>
        <w:t xml:space="preserve">        description: The visibility of the image                   </w:t>
      </w:r>
      <w:r>
        <w:br/>
        <w:t xml:space="preserve">        type: string</w:t>
      </w:r>
      <w:r>
        <w:br/>
        <w:t xml:space="preserve">      timestamp:</w:t>
      </w:r>
      <w:r>
        <w:br/>
        <w:t xml:space="preserve">        description: timestamps associated with the file</w:t>
      </w:r>
      <w:r>
        <w:br/>
        <w:t xml:space="preserve">        $ref: '#/definitions/Timestamp'</w:t>
      </w:r>
      <w:r>
        <w:br/>
        <w:t xml:space="preserve">  Minimum_Requirements:</w:t>
      </w:r>
      <w:r>
        <w:br/>
        <w:t xml:space="preserve">    type: object</w:t>
      </w:r>
      <w:r>
        <w:br/>
        <w:t xml:space="preserve">    properties:</w:t>
      </w:r>
      <w:r>
        <w:br/>
        <w:t xml:space="preserve">      disk_space:</w:t>
      </w:r>
      <w:r>
        <w:br/>
        <w:t xml:space="preserve">        type: integer</w:t>
      </w:r>
      <w:r>
        <w:br/>
        <w:t xml:space="preserve">        description: Minimum disk space in bytes required for the image</w:t>
      </w:r>
      <w:r>
        <w:br/>
        <w:t xml:space="preserve">      ram:</w:t>
      </w:r>
      <w:r>
        <w:br/>
        <w:t xml:space="preserve">        type: integer</w:t>
      </w:r>
      <w:r>
        <w:br/>
        <w:t xml:space="preserve">        description: Minimum ram size in bytes to run the image</w:t>
      </w:r>
      <w:r>
        <w:br/>
        <w:t xml:space="preserve">      cpu:</w:t>
      </w:r>
      <w:r>
        <w:br/>
        <w:t xml:space="preserve">        type: string</w:t>
      </w:r>
      <w:r>
        <w:br/>
        <w:t xml:space="preserve">        description: Minimum cpu required to run the image including number of cores and clock speed</w:t>
      </w:r>
    </w:p>
    <w:p w:rsidR="00737F4C" w:rsidRDefault="00A43B37">
      <w:pPr>
        <w:pStyle w:val="Heading3"/>
      </w:pPr>
      <w:bookmarkStart w:id="311" w:name="flavor"/>
      <w:bookmarkStart w:id="312" w:name="_Toc1569588"/>
      <w:bookmarkStart w:id="313" w:name="_Toc1641038"/>
      <w:r>
        <w:lastRenderedPageBreak/>
        <w:t>Flavor</w:t>
      </w:r>
      <w:bookmarkEnd w:id="311"/>
      <w:bookmarkEnd w:id="312"/>
      <w:bookmarkEnd w:id="313"/>
    </w:p>
    <w:p w:rsidR="00737F4C" w:rsidRDefault="00A43B37">
      <w:r>
        <w:t>The flavor specifies elementary information about a compute node. This information includes name, id, label, ram size, swap size, disk space, availability of ephemeral disk, available bandwidth, price value, cloud name, and date and time of last update. Flavors and the corre</w:t>
      </w:r>
      <w:r w:rsidR="00774BC6">
        <w:t>s</w:t>
      </w:r>
      <w:r>
        <w:t>ponding information are essential to size a virtual cluster appropriately.</w:t>
      </w:r>
    </w:p>
    <w:p w:rsidR="00737F4C" w:rsidRDefault="00A43B37" w:rsidP="00CF4713">
      <w:pPr>
        <w:pStyle w:val="Heading4"/>
      </w:pPr>
      <w:bookmarkStart w:id="314" w:name="properties-flavor"/>
      <w:r>
        <w:t>Properties Flavor</w:t>
      </w:r>
      <w:bookmarkEnd w:id="314"/>
    </w:p>
    <w:tbl>
      <w:tblPr>
        <w:tblStyle w:val="BDSpecTables"/>
        <w:tblW w:w="4876" w:type="pct"/>
        <w:tblLook w:val="07E0" w:firstRow="1" w:lastRow="1" w:firstColumn="1" w:lastColumn="1" w:noHBand="1" w:noVBand="1"/>
      </w:tblPr>
      <w:tblGrid>
        <w:gridCol w:w="1966"/>
        <w:gridCol w:w="1115"/>
        <w:gridCol w:w="604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Property</w:t>
            </w:r>
          </w:p>
        </w:tc>
        <w:tc>
          <w:tcPr>
            <w:tcW w:w="0" w:type="auto"/>
          </w:tcPr>
          <w:p w:rsidR="00737F4C" w:rsidRDefault="00A43B37" w:rsidP="00CF4713">
            <w:pPr>
              <w:keepNext/>
              <w:keepLines/>
            </w:pPr>
            <w:r>
              <w:t>Type</w:t>
            </w:r>
          </w:p>
        </w:tc>
        <w:tc>
          <w:tcPr>
            <w:tcW w:w="0" w:type="auto"/>
          </w:tcPr>
          <w:p w:rsidR="00737F4C" w:rsidRDefault="00A43B37" w:rsidP="00CF4713">
            <w:pPr>
              <w:keepNext/>
              <w:keepLines/>
            </w:pPr>
            <w:r>
              <w:t>Description</w:t>
            </w:r>
          </w:p>
        </w:tc>
      </w:tr>
      <w:tr w:rsidR="00737F4C" w:rsidTr="003A6005">
        <w:tc>
          <w:tcPr>
            <w:tcW w:w="0" w:type="auto"/>
          </w:tcPr>
          <w:p w:rsidR="00737F4C" w:rsidRDefault="00A43B37" w:rsidP="00CF4713">
            <w:pPr>
              <w:keepNext/>
              <w:keepLines/>
            </w:pPr>
            <w:r>
              <w:t>nam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name of the flavor</w:t>
            </w:r>
          </w:p>
        </w:tc>
      </w:tr>
      <w:tr w:rsidR="00737F4C" w:rsidTr="003A6005">
        <w:tc>
          <w:tcPr>
            <w:tcW w:w="0" w:type="auto"/>
          </w:tcPr>
          <w:p w:rsidR="00737F4C" w:rsidRDefault="00A43B37" w:rsidP="00CF4713">
            <w:pPr>
              <w:keepNext/>
              <w:keepLines/>
            </w:pPr>
            <w:r>
              <w:t>id</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id of the flavor</w:t>
            </w:r>
          </w:p>
        </w:tc>
      </w:tr>
      <w:tr w:rsidR="00737F4C" w:rsidTr="003A6005">
        <w:tc>
          <w:tcPr>
            <w:tcW w:w="0" w:type="auto"/>
          </w:tcPr>
          <w:p w:rsidR="00737F4C" w:rsidRDefault="00A43B37" w:rsidP="00CF4713">
            <w:pPr>
              <w:keepNext/>
              <w:keepLines/>
            </w:pPr>
            <w:r>
              <w:t>label</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a label that a user can set for this flavor</w:t>
            </w:r>
          </w:p>
        </w:tc>
      </w:tr>
      <w:tr w:rsidR="00737F4C" w:rsidTr="003A6005">
        <w:tc>
          <w:tcPr>
            <w:tcW w:w="0" w:type="auto"/>
          </w:tcPr>
          <w:p w:rsidR="00737F4C" w:rsidRDefault="00A43B37" w:rsidP="00CF4713">
            <w:pPr>
              <w:keepNext/>
              <w:keepLines/>
            </w:pPr>
            <w:r>
              <w:t>description</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A description for the commpute node</w:t>
            </w:r>
          </w:p>
        </w:tc>
      </w:tr>
      <w:tr w:rsidR="00737F4C" w:rsidTr="003A6005">
        <w:tc>
          <w:tcPr>
            <w:tcW w:w="0" w:type="auto"/>
          </w:tcPr>
          <w:p w:rsidR="00737F4C" w:rsidRDefault="00A43B37" w:rsidP="00CF4713">
            <w:pPr>
              <w:keepNext/>
              <w:keepLines/>
            </w:pPr>
            <w:r>
              <w:t>ram</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bytes used for the image in RAM</w:t>
            </w:r>
          </w:p>
        </w:tc>
      </w:tr>
      <w:tr w:rsidR="00737F4C" w:rsidTr="003A6005">
        <w:tc>
          <w:tcPr>
            <w:tcW w:w="0" w:type="auto"/>
          </w:tcPr>
          <w:p w:rsidR="00737F4C" w:rsidRDefault="00A43B37" w:rsidP="00CF4713">
            <w:pPr>
              <w:keepNext/>
              <w:keepLines/>
            </w:pPr>
            <w:r>
              <w:t>swap</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bytes used for the image in SWAP</w:t>
            </w:r>
          </w:p>
        </w:tc>
      </w:tr>
      <w:tr w:rsidR="00737F4C" w:rsidTr="003A6005">
        <w:tc>
          <w:tcPr>
            <w:tcW w:w="0" w:type="auto"/>
          </w:tcPr>
          <w:p w:rsidR="00737F4C" w:rsidRDefault="00A43B37" w:rsidP="00CF4713">
            <w:pPr>
              <w:keepNext/>
              <w:keepLines/>
            </w:pPr>
            <w:r>
              <w:t>disk</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bytes used for the disk</w:t>
            </w:r>
          </w:p>
        </w:tc>
      </w:tr>
      <w:tr w:rsidR="00737F4C" w:rsidTr="003A6005">
        <w:tc>
          <w:tcPr>
            <w:tcW w:w="0" w:type="auto"/>
          </w:tcPr>
          <w:p w:rsidR="00737F4C" w:rsidRDefault="00A43B37" w:rsidP="00CF4713">
            <w:pPr>
              <w:keepNext/>
              <w:keepLines/>
            </w:pPr>
            <w:r>
              <w:t>ephemeral_disk</w:t>
            </w:r>
          </w:p>
        </w:tc>
        <w:tc>
          <w:tcPr>
            <w:tcW w:w="0" w:type="auto"/>
          </w:tcPr>
          <w:p w:rsidR="00737F4C" w:rsidRDefault="00A43B37" w:rsidP="00CF4713">
            <w:pPr>
              <w:keepNext/>
              <w:keepLines/>
            </w:pPr>
            <w:r>
              <w:t>boolean</w:t>
            </w:r>
          </w:p>
        </w:tc>
        <w:tc>
          <w:tcPr>
            <w:tcW w:w="0" w:type="auto"/>
          </w:tcPr>
          <w:p w:rsidR="00737F4C" w:rsidRDefault="00A43B37" w:rsidP="00CF4713">
            <w:pPr>
              <w:keepNext/>
              <w:keepLines/>
            </w:pPr>
            <w:r>
              <w:t>specifies wether the flavor features an ephemeral disk</w:t>
            </w:r>
          </w:p>
        </w:tc>
      </w:tr>
      <w:tr w:rsidR="00737F4C" w:rsidTr="003A6005">
        <w:tc>
          <w:tcPr>
            <w:tcW w:w="0" w:type="auto"/>
          </w:tcPr>
          <w:p w:rsidR="00737F4C" w:rsidRDefault="00A43B37" w:rsidP="00CF4713">
            <w:pPr>
              <w:keepNext/>
              <w:keepLines/>
            </w:pPr>
            <w:r>
              <w:t>bandwidth</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bandwidth of the node</w:t>
            </w:r>
          </w:p>
        </w:tc>
      </w:tr>
      <w:tr w:rsidR="00737F4C" w:rsidTr="003A6005">
        <w:tc>
          <w:tcPr>
            <w:tcW w:w="0" w:type="auto"/>
          </w:tcPr>
          <w:p w:rsidR="00737F4C" w:rsidRDefault="00A43B37" w:rsidP="00CF4713">
            <w:pPr>
              <w:keepNext/>
              <w:keepLines/>
            </w:pPr>
            <w:r>
              <w:t>price</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price for the flavor</w:t>
            </w:r>
          </w:p>
        </w:tc>
      </w:tr>
      <w:tr w:rsidR="00737F4C" w:rsidTr="003A6005">
        <w:tc>
          <w:tcPr>
            <w:tcW w:w="0" w:type="auto"/>
          </w:tcPr>
          <w:p w:rsidR="00737F4C" w:rsidRDefault="00A43B37" w:rsidP="00CF4713">
            <w:pPr>
              <w:keepNext/>
              <w:keepLines/>
            </w:pPr>
            <w:r>
              <w:t>cloud</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name of the cloud this flavor is used</w:t>
            </w:r>
          </w:p>
        </w:tc>
      </w:tr>
      <w:tr w:rsidR="00737F4C" w:rsidTr="003A6005">
        <w:tc>
          <w:tcPr>
            <w:tcW w:w="0" w:type="auto"/>
          </w:tcPr>
          <w:p w:rsidR="00737F4C" w:rsidRDefault="00A43B37" w:rsidP="00CF4713">
            <w:pPr>
              <w:keepNext/>
              <w:keepLines/>
            </w:pPr>
            <w:r>
              <w:t>timestamp</w:t>
            </w:r>
          </w:p>
        </w:tc>
        <w:tc>
          <w:tcPr>
            <w:tcW w:w="0" w:type="auto"/>
          </w:tcPr>
          <w:p w:rsidR="00737F4C" w:rsidRDefault="00737F4C" w:rsidP="00CF4713">
            <w:pPr>
              <w:keepNext/>
              <w:keepLines/>
            </w:pPr>
          </w:p>
        </w:tc>
        <w:tc>
          <w:tcPr>
            <w:tcW w:w="0" w:type="auto"/>
          </w:tcPr>
          <w:p w:rsidR="00737F4C" w:rsidRDefault="00A43B37" w:rsidP="00CF4713">
            <w:pPr>
              <w:keepNext/>
              <w:keepLines/>
            </w:pPr>
            <w:r>
              <w:t>timestamps associated with the resource</w:t>
            </w:r>
          </w:p>
        </w:tc>
      </w:tr>
    </w:tbl>
    <w:p w:rsidR="00737F4C" w:rsidRDefault="00A43B37">
      <w:pPr>
        <w:pStyle w:val="Heading4"/>
      </w:pPr>
      <w:bookmarkStart w:id="315" w:name="paths-15"/>
      <w:r>
        <w:t>Paths</w:t>
      </w:r>
      <w:bookmarkEnd w:id="315"/>
    </w:p>
    <w:p w:rsidR="00737F4C" w:rsidRDefault="00A43B37">
      <w:pPr>
        <w:pStyle w:val="Heading5"/>
      </w:pPr>
      <w:bookmarkStart w:id="316" w:name="cloudmeshflavors"/>
      <w:r>
        <w:t>/cloudmesh/flavors</w:t>
      </w:r>
      <w:bookmarkEnd w:id="316"/>
    </w:p>
    <w:p w:rsidR="00737F4C" w:rsidRDefault="00A43B37">
      <w:pPr>
        <w:pStyle w:val="Heading6"/>
      </w:pPr>
      <w:bookmarkStart w:id="317" w:name="get-cloudmeshflavors"/>
      <w:r>
        <w:t>GET /cloudmesh/flavors</w:t>
      </w:r>
      <w:bookmarkEnd w:id="317"/>
    </w:p>
    <w:p w:rsidR="00737F4C" w:rsidRDefault="00A43B37">
      <w:r>
        <w:t>Returns all flavor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flavor info</w:t>
            </w:r>
          </w:p>
        </w:tc>
        <w:tc>
          <w:tcPr>
            <w:tcW w:w="0" w:type="auto"/>
          </w:tcPr>
          <w:p w:rsidR="00737F4C" w:rsidRDefault="00737F4C"/>
        </w:tc>
      </w:tr>
    </w:tbl>
    <w:p w:rsidR="00737F4C" w:rsidRDefault="00A43B37">
      <w:pPr>
        <w:pStyle w:val="Heading6"/>
      </w:pPr>
      <w:bookmarkStart w:id="318" w:name="put-cloudmeshflavors"/>
      <w:r>
        <w:t>PUT /cloudmesh/flavors</w:t>
      </w:r>
      <w:bookmarkEnd w:id="318"/>
    </w:p>
    <w:p w:rsidR="00737F4C" w:rsidRDefault="00A43B37">
      <w:r>
        <w:t>Create</w:t>
      </w:r>
      <w:r w:rsidR="00774BC6">
        <w:t>s</w:t>
      </w:r>
      <w:r>
        <w:t xml:space="preserve"> a new flavo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rsidP="003A6005">
      <w:pPr>
        <w:pStyle w:val="BodyText"/>
        <w:keepNext/>
        <w:keepLines/>
      </w:pPr>
      <w:r>
        <w:lastRenderedPageBreak/>
        <w:t>Parameters</w:t>
      </w:r>
    </w:p>
    <w:tbl>
      <w:tblPr>
        <w:tblStyle w:val="BDSpecTables"/>
        <w:tblW w:w="0" w:type="pct"/>
        <w:tblLook w:val="07E0" w:firstRow="1" w:lastRow="1" w:firstColumn="1" w:lastColumn="1" w:noHBand="1" w:noVBand="1"/>
      </w:tblPr>
      <w:tblGrid>
        <w:gridCol w:w="766"/>
        <w:gridCol w:w="1213"/>
        <w:gridCol w:w="2366"/>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3A6005">
            <w:pPr>
              <w:keepNext/>
              <w:keepLines/>
            </w:pPr>
            <w:r>
              <w:t>Name</w:t>
            </w:r>
          </w:p>
        </w:tc>
        <w:tc>
          <w:tcPr>
            <w:tcW w:w="0" w:type="auto"/>
          </w:tcPr>
          <w:p w:rsidR="00737F4C" w:rsidRDefault="00A43B37" w:rsidP="003A6005">
            <w:pPr>
              <w:keepNext/>
              <w:keepLines/>
            </w:pPr>
            <w:r>
              <w:t>Located in</w:t>
            </w:r>
          </w:p>
        </w:tc>
        <w:tc>
          <w:tcPr>
            <w:tcW w:w="0" w:type="auto"/>
          </w:tcPr>
          <w:p w:rsidR="00737F4C" w:rsidRDefault="00A43B37" w:rsidP="003A6005">
            <w:pPr>
              <w:keepNext/>
              <w:keepLines/>
            </w:pPr>
            <w:r>
              <w:t>Description</w:t>
            </w:r>
          </w:p>
        </w:tc>
        <w:tc>
          <w:tcPr>
            <w:tcW w:w="0" w:type="auto"/>
          </w:tcPr>
          <w:p w:rsidR="00737F4C" w:rsidRDefault="00A43B37" w:rsidP="003A6005">
            <w:pPr>
              <w:keepNext/>
              <w:keepLines/>
            </w:pPr>
            <w:r>
              <w:t>Required</w:t>
            </w:r>
          </w:p>
        </w:tc>
        <w:tc>
          <w:tcPr>
            <w:tcW w:w="0" w:type="auto"/>
          </w:tcPr>
          <w:p w:rsidR="00737F4C" w:rsidRDefault="00A43B37" w:rsidP="003A6005">
            <w:pPr>
              <w:keepNext/>
              <w:keepLines/>
            </w:pPr>
            <w:r>
              <w:t>Schema</w:t>
            </w:r>
          </w:p>
        </w:tc>
      </w:tr>
      <w:tr w:rsidR="00737F4C" w:rsidTr="003A6005">
        <w:tc>
          <w:tcPr>
            <w:tcW w:w="0" w:type="auto"/>
          </w:tcPr>
          <w:p w:rsidR="00737F4C" w:rsidRDefault="00A43B37" w:rsidP="003A6005">
            <w:pPr>
              <w:keepNext/>
              <w:keepLines/>
            </w:pPr>
            <w:r>
              <w:t>flavor</w:t>
            </w:r>
          </w:p>
        </w:tc>
        <w:tc>
          <w:tcPr>
            <w:tcW w:w="0" w:type="auto"/>
          </w:tcPr>
          <w:p w:rsidR="00737F4C" w:rsidRDefault="00A43B37" w:rsidP="003A6005">
            <w:pPr>
              <w:keepNext/>
              <w:keepLines/>
            </w:pPr>
            <w:r>
              <w:t>body</w:t>
            </w:r>
          </w:p>
        </w:tc>
        <w:tc>
          <w:tcPr>
            <w:tcW w:w="0" w:type="auto"/>
          </w:tcPr>
          <w:p w:rsidR="00737F4C" w:rsidRDefault="00A43B37" w:rsidP="003A6005">
            <w:pPr>
              <w:keepNext/>
              <w:keepLines/>
            </w:pPr>
            <w:r>
              <w:t>The new flavor to create</w:t>
            </w:r>
          </w:p>
        </w:tc>
        <w:tc>
          <w:tcPr>
            <w:tcW w:w="0" w:type="auto"/>
          </w:tcPr>
          <w:p w:rsidR="00737F4C" w:rsidRDefault="00A43B37" w:rsidP="003A6005">
            <w:pPr>
              <w:keepNext/>
              <w:keepLines/>
            </w:pPr>
            <w:r>
              <w:t>True</w:t>
            </w:r>
          </w:p>
        </w:tc>
        <w:tc>
          <w:tcPr>
            <w:tcW w:w="0" w:type="auto"/>
          </w:tcPr>
          <w:p w:rsidR="00737F4C" w:rsidRDefault="00BA3A67" w:rsidP="003A6005">
            <w:pPr>
              <w:keepNext/>
              <w:keepLines/>
            </w:pPr>
            <w:hyperlink w:anchor="flavor">
              <w:r w:rsidR="00A43B37">
                <w:rPr>
                  <w:rStyle w:val="Hyperlink"/>
                </w:rPr>
                <w:t>Flavor</w:t>
              </w:r>
            </w:hyperlink>
          </w:p>
        </w:tc>
      </w:tr>
    </w:tbl>
    <w:p w:rsidR="00737F4C" w:rsidRDefault="00A43B37">
      <w:pPr>
        <w:pStyle w:val="Heading5"/>
      </w:pPr>
      <w:bookmarkStart w:id="319" w:name="cloudmeshflavorname"/>
      <w:r>
        <w:t>/cloudmesh/flavor/{name}</w:t>
      </w:r>
      <w:bookmarkEnd w:id="319"/>
    </w:p>
    <w:p w:rsidR="00737F4C" w:rsidRDefault="00A43B37">
      <w:pPr>
        <w:pStyle w:val="Heading6"/>
      </w:pPr>
      <w:bookmarkStart w:id="320" w:name="get-cloudmeshflavorname"/>
      <w:r>
        <w:t>GET /cloudmesh/flavor/{name}</w:t>
      </w:r>
      <w:bookmarkEnd w:id="320"/>
    </w:p>
    <w:p w:rsidR="00737F4C" w:rsidRDefault="00A43B37">
      <w:r>
        <w:t>Returns a flavo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flavor info</w:t>
            </w:r>
          </w:p>
        </w:tc>
        <w:tc>
          <w:tcPr>
            <w:tcW w:w="0" w:type="auto"/>
          </w:tcPr>
          <w:p w:rsidR="00737F4C" w:rsidRDefault="00BA3A67">
            <w:hyperlink w:anchor="flavor">
              <w:r w:rsidR="00A43B37">
                <w:rPr>
                  <w:rStyle w:val="Hyperlink"/>
                </w:rPr>
                <w:t>Flavor</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183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flavor</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321" w:name="flavor.yaml"/>
      <w:proofErr w:type="gramStart"/>
      <w:r>
        <w:t>flavor.yaml</w:t>
      </w:r>
      <w:bookmarkEnd w:id="321"/>
      <w:proofErr w:type="gramEnd"/>
    </w:p>
    <w:p w:rsidR="00737F4C" w:rsidRDefault="00A43B37">
      <w:pPr>
        <w:pStyle w:val="SourceCode"/>
      </w:pPr>
      <w:r>
        <w:t>swagger: "2.0"</w:t>
      </w:r>
      <w:r>
        <w:br/>
        <w:t>info:</w:t>
      </w:r>
      <w:r>
        <w:br/>
        <w:t xml:space="preserve">  version: 3.1.1</w:t>
      </w:r>
      <w:r>
        <w:br/>
        <w:t xml:space="preserve">  x-date: 02-15-2019</w:t>
      </w:r>
      <w:r>
        <w:br/>
        <w:t xml:space="preserve">  x-status: defined</w:t>
      </w:r>
      <w:r>
        <w:br/>
        <w:t xml:space="preserve">  title: Flavor</w:t>
      </w:r>
      <w:r>
        <w:br/>
        <w:t xml:space="preserve">  description: |-</w:t>
      </w:r>
      <w:r>
        <w:br/>
        <w:t xml:space="preserve">  </w:t>
      </w:r>
      <w:r>
        <w:br/>
        <w:t xml:space="preserve">    The flavor specifies elementary information about a compute</w:t>
      </w:r>
      <w:r>
        <w:br/>
        <w:t xml:space="preserve">    node. This information includes name, id, label, ram size,</w:t>
      </w:r>
      <w:r>
        <w:br/>
        <w:t xml:space="preserve">    swap size, disk space, availability of ephemeral disk, available</w:t>
      </w:r>
      <w:r>
        <w:br/>
        <w:t xml:space="preserve">    bandwidth, price value, cloud name, and date and time of last update.</w:t>
      </w:r>
      <w:r>
        <w:br/>
        <w:t xml:space="preserve">    Flavors and the correponding information are essential to size a</w:t>
      </w:r>
      <w:r>
        <w:br/>
        <w:t xml:space="preserve">    virtual cluster appropriately.</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 xml:space="preserve">    url: https://github.com/cloudmesh-community/nist/blob/master/LICENSE.txt</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flavors:</w:t>
      </w:r>
      <w:r>
        <w:br/>
        <w:t xml:space="preserve">    get:</w:t>
      </w:r>
      <w:r>
        <w:br/>
        <w:t xml:space="preserve">      tags:</w:t>
      </w:r>
      <w:r>
        <w:br/>
        <w:t xml:space="preserve">      - Flavor</w:t>
      </w:r>
      <w:r>
        <w:br/>
        <w:t xml:space="preserve">      summary: Returns all flavors</w:t>
      </w:r>
      <w:r>
        <w:br/>
        <w:t xml:space="preserve">      description: Returns all flavors</w:t>
      </w:r>
      <w:r>
        <w:br/>
        <w:t xml:space="preserve">      operationId: cloudmesh.flavor.get</w:t>
      </w:r>
      <w:r>
        <w:br/>
        <w:t xml:space="preserve">      produces:</w:t>
      </w:r>
      <w:r>
        <w:br/>
        <w:t xml:space="preserve">        - application/json</w:t>
      </w:r>
      <w:r>
        <w:br/>
        <w:t xml:space="preserve">      responses:</w:t>
      </w:r>
      <w:r>
        <w:br/>
      </w:r>
      <w:r>
        <w:lastRenderedPageBreak/>
        <w:t xml:space="preserve">        '200':</w:t>
      </w:r>
      <w:r>
        <w:br/>
        <w:t xml:space="preserve">          description: flavor info</w:t>
      </w:r>
      <w:r>
        <w:br/>
        <w:t xml:space="preserve">          schema:</w:t>
      </w:r>
      <w:r>
        <w:br/>
        <w:t xml:space="preserve">            type: array</w:t>
      </w:r>
      <w:r>
        <w:br/>
        <w:t xml:space="preserve">            items:</w:t>
      </w:r>
      <w:r>
        <w:br/>
        <w:t xml:space="preserve">              $ref: '#/definitions/Flavor'</w:t>
      </w:r>
      <w:r>
        <w:br/>
        <w:t xml:space="preserve">    put:</w:t>
      </w:r>
      <w:r>
        <w:br/>
        <w:t xml:space="preserve">      tags:</w:t>
      </w:r>
      <w:r>
        <w:br/>
        <w:t xml:space="preserve">      - Flavor</w:t>
      </w:r>
      <w:r>
        <w:br/>
        <w:t xml:space="preserve">      summary: Create a new flavor</w:t>
      </w:r>
      <w:r>
        <w:br/>
        <w:t xml:space="preserve">      description: Create a new flavor</w:t>
      </w:r>
      <w:r>
        <w:br/>
        <w:t xml:space="preserve">      operationId: cloudmesh.flavor.add</w:t>
      </w:r>
      <w:r>
        <w:br/>
        <w:t xml:space="preserve">      parameters:</w:t>
      </w:r>
      <w:r>
        <w:br/>
        <w:t xml:space="preserve">        - in: body</w:t>
      </w:r>
      <w:r>
        <w:br/>
        <w:t xml:space="preserve">          name: flavor</w:t>
      </w:r>
      <w:r>
        <w:br/>
        <w:t xml:space="preserve">          required: true</w:t>
      </w:r>
      <w:r>
        <w:br/>
        <w:t xml:space="preserve">          description: The new flavor to create</w:t>
      </w:r>
      <w:r>
        <w:br/>
        <w:t xml:space="preserve">          schema:</w:t>
      </w:r>
      <w:r>
        <w:br/>
        <w:t xml:space="preserve">            $ref: '#/definitions/Flavor'</w:t>
      </w:r>
      <w:r>
        <w:br/>
        <w:t xml:space="preserve">      responses:</w:t>
      </w:r>
      <w:r>
        <w:br/>
        <w:t xml:space="preserve">        '201':</w:t>
      </w:r>
      <w:r>
        <w:br/>
        <w:t xml:space="preserve">          description: Created</w:t>
      </w:r>
      <w:r>
        <w:br/>
        <w:t xml:space="preserve">  '/cloudmesh/flavor/{name}':</w:t>
      </w:r>
      <w:r>
        <w:br/>
        <w:t xml:space="preserve">    get:</w:t>
      </w:r>
      <w:r>
        <w:br/>
        <w:t xml:space="preserve">      tags:</w:t>
      </w:r>
      <w:r>
        <w:br/>
        <w:t xml:space="preserve">      - Flavor</w:t>
      </w:r>
      <w:r>
        <w:br/>
        <w:t xml:space="preserve">      summary: Returns a flavor</w:t>
      </w:r>
      <w:r>
        <w:br/>
        <w:t xml:space="preserve">      description: Returns a flavor</w:t>
      </w:r>
      <w:r>
        <w:br/>
        <w:t xml:space="preserve">      operationId: cloudmesh.flavor.get_by_name</w:t>
      </w:r>
      <w:r>
        <w:br/>
        <w:t xml:space="preserve">      parameters:</w:t>
      </w:r>
      <w:r>
        <w:br/>
        <w:t xml:space="preserve">        - name: name</w:t>
      </w:r>
      <w:r>
        <w:br/>
        <w:t xml:space="preserve">          description: name of the flavor</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flavor info</w:t>
      </w:r>
      <w:r>
        <w:br/>
        <w:t xml:space="preserve">          schema:</w:t>
      </w:r>
      <w:r>
        <w:br/>
        <w:t xml:space="preserve">            $ref: '#/definitions/Flavor'</w:t>
      </w:r>
      <w:r>
        <w:br/>
        <w:t>definitions:</w:t>
      </w:r>
      <w:r>
        <w:br/>
        <w:t xml:space="preserve">  Flavor:</w:t>
      </w:r>
      <w:r>
        <w:br/>
        <w:t xml:space="preserve">    type: object</w:t>
      </w:r>
      <w:r>
        <w:br/>
        <w:t xml:space="preserve">    description: the flavor</w:t>
      </w:r>
      <w:r>
        <w:br/>
        <w:t xml:space="preserve">    properties:</w:t>
      </w:r>
      <w:r>
        <w:br/>
        <w:t xml:space="preserve">      name:</w:t>
      </w:r>
      <w:r>
        <w:br/>
        <w:t xml:space="preserve">        type: string</w:t>
      </w:r>
      <w:r>
        <w:br/>
        <w:t xml:space="preserve">        description: name of the flavor</w:t>
      </w:r>
      <w:r>
        <w:br/>
        <w:t xml:space="preserve">      id:</w:t>
      </w:r>
      <w:r>
        <w:br/>
        <w:t xml:space="preserve">        type: string</w:t>
      </w:r>
      <w:r>
        <w:br/>
        <w:t xml:space="preserve">        description: the id of the flavor</w:t>
      </w:r>
      <w:r>
        <w:br/>
        <w:t xml:space="preserve">      label:</w:t>
      </w:r>
      <w:r>
        <w:br/>
        <w:t xml:space="preserve">        type: string</w:t>
      </w:r>
      <w:r>
        <w:br/>
        <w:t xml:space="preserve">        description: a label that a user can set for this flavor</w:t>
      </w:r>
      <w:r>
        <w:br/>
        <w:t xml:space="preserve">      description:</w:t>
      </w:r>
      <w:r>
        <w:br/>
        <w:t xml:space="preserve">          type: string</w:t>
      </w:r>
      <w:r>
        <w:br/>
        <w:t xml:space="preserve">          description: A description for the commpute node</w:t>
      </w:r>
      <w:r>
        <w:br/>
        <w:t xml:space="preserve">      ram:</w:t>
      </w:r>
      <w:r>
        <w:br/>
        <w:t xml:space="preserve">        type: integer</w:t>
      </w:r>
      <w:r>
        <w:br/>
        <w:t xml:space="preserve">        description: number of bytes used for the image in RAM</w:t>
      </w:r>
      <w:r>
        <w:br/>
        <w:t xml:space="preserve">      swap:</w:t>
      </w:r>
      <w:r>
        <w:br/>
        <w:t xml:space="preserve">        type: integer</w:t>
      </w:r>
      <w:r>
        <w:br/>
        <w:t xml:space="preserve">        description: number of bytes used for the image in SWAP</w:t>
      </w:r>
      <w:r>
        <w:br/>
        <w:t xml:space="preserve">      disk:</w:t>
      </w:r>
      <w:r>
        <w:br/>
        <w:t xml:space="preserve">        type: integer</w:t>
      </w:r>
      <w:r>
        <w:br/>
        <w:t xml:space="preserve">        description: number of bytes used for the disk</w:t>
      </w:r>
      <w:r>
        <w:br/>
        <w:t xml:space="preserve">      ephemeral_disk:</w:t>
      </w:r>
      <w:r>
        <w:br/>
      </w:r>
      <w:r>
        <w:lastRenderedPageBreak/>
        <w:t xml:space="preserve">        type: boolean</w:t>
      </w:r>
      <w:r>
        <w:br/>
        <w:t xml:space="preserve">        description: specifies wether the flavor features an ephemeral disk</w:t>
      </w:r>
      <w:r>
        <w:br/>
        <w:t xml:space="preserve">      bandwidth:</w:t>
      </w:r>
      <w:r>
        <w:br/>
        <w:t xml:space="preserve">        type: integer</w:t>
      </w:r>
      <w:r>
        <w:br/>
        <w:t xml:space="preserve">        description: bandwidth of the node</w:t>
      </w:r>
      <w:r>
        <w:br/>
        <w:t xml:space="preserve">      price:</w:t>
      </w:r>
      <w:r>
        <w:br/>
        <w:t xml:space="preserve">        type: integer</w:t>
      </w:r>
      <w:r>
        <w:br/>
        <w:t xml:space="preserve">        description: price for the flavor</w:t>
      </w:r>
      <w:r>
        <w:br/>
        <w:t xml:space="preserve">      cloud:</w:t>
      </w:r>
      <w:r>
        <w:br/>
        <w:t xml:space="preserve">        type: string</w:t>
      </w:r>
      <w:r>
        <w:br/>
        <w:t xml:space="preserve">        description: name of the cloud this flavor is used</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322" w:name="vm"/>
      <w:bookmarkStart w:id="323" w:name="_Toc1569589"/>
      <w:bookmarkStart w:id="324" w:name="_Toc1641039"/>
      <w:r>
        <w:t>VM</w:t>
      </w:r>
      <w:bookmarkEnd w:id="322"/>
      <w:bookmarkEnd w:id="323"/>
      <w:bookmarkEnd w:id="324"/>
    </w:p>
    <w:p w:rsidR="00737F4C" w:rsidRDefault="00A43B37">
      <w:r>
        <w:t>VM is a service to manage virtual machines.</w:t>
      </w:r>
    </w:p>
    <w:p w:rsidR="00737F4C" w:rsidRDefault="00A43B37">
      <w:pPr>
        <w:pStyle w:val="Heading4"/>
      </w:pPr>
      <w:bookmarkStart w:id="325" w:name="properties-vm"/>
      <w:r>
        <w:t>Properties VM</w:t>
      </w:r>
      <w:bookmarkEnd w:id="325"/>
    </w:p>
    <w:tbl>
      <w:tblPr>
        <w:tblStyle w:val="BDSpecTables"/>
        <w:tblW w:w="0" w:type="pct"/>
        <w:tblLook w:val="07E0" w:firstRow="1" w:lastRow="1" w:firstColumn="1" w:lastColumn="1" w:noHBand="1" w:noVBand="1"/>
      </w:tblPr>
      <w:tblGrid>
        <w:gridCol w:w="1194"/>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provider</w:t>
            </w:r>
          </w:p>
        </w:tc>
        <w:tc>
          <w:tcPr>
            <w:tcW w:w="0" w:type="auto"/>
          </w:tcPr>
          <w:p w:rsidR="00737F4C" w:rsidRDefault="00A43B37">
            <w:r>
              <w:t>string</w:t>
            </w:r>
          </w:p>
        </w:tc>
        <w:tc>
          <w:tcPr>
            <w:tcW w:w="0" w:type="auto"/>
          </w:tcPr>
          <w:p w:rsidR="00737F4C" w:rsidRDefault="00A43B37">
            <w:r>
              <w:t>Name of the provider</w:t>
            </w:r>
          </w:p>
        </w:tc>
      </w:tr>
      <w:tr w:rsidR="00737F4C" w:rsidTr="003A6005">
        <w:tc>
          <w:tcPr>
            <w:tcW w:w="0" w:type="auto"/>
          </w:tcPr>
          <w:p w:rsidR="00737F4C" w:rsidRDefault="00A43B37">
            <w:r>
              <w:t>id</w:t>
            </w:r>
          </w:p>
        </w:tc>
        <w:tc>
          <w:tcPr>
            <w:tcW w:w="0" w:type="auto"/>
          </w:tcPr>
          <w:p w:rsidR="00737F4C" w:rsidRDefault="00A43B37">
            <w:r>
              <w:t>string</w:t>
            </w:r>
          </w:p>
        </w:tc>
        <w:tc>
          <w:tcPr>
            <w:tcW w:w="0" w:type="auto"/>
          </w:tcPr>
          <w:p w:rsidR="00737F4C" w:rsidRDefault="00A43B37">
            <w:r>
              <w:t>a unique id for the vm</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the name of the vm</w:t>
            </w:r>
          </w:p>
        </w:tc>
      </w:tr>
      <w:tr w:rsidR="00737F4C" w:rsidTr="003A6005">
        <w:tc>
          <w:tcPr>
            <w:tcW w:w="0" w:type="auto"/>
          </w:tcPr>
          <w:p w:rsidR="00737F4C" w:rsidRDefault="00A43B37">
            <w:r>
              <w:t>image</w:t>
            </w:r>
          </w:p>
        </w:tc>
        <w:tc>
          <w:tcPr>
            <w:tcW w:w="0" w:type="auto"/>
          </w:tcPr>
          <w:p w:rsidR="00737F4C" w:rsidRDefault="00A43B37">
            <w:r>
              <w:t>string</w:t>
            </w:r>
          </w:p>
        </w:tc>
        <w:tc>
          <w:tcPr>
            <w:tcW w:w="0" w:type="auto"/>
          </w:tcPr>
          <w:p w:rsidR="00737F4C" w:rsidRDefault="00A43B37">
            <w:r>
              <w:t>the image for the vm</w:t>
            </w:r>
          </w:p>
        </w:tc>
      </w:tr>
      <w:tr w:rsidR="00737F4C" w:rsidTr="003A6005">
        <w:tc>
          <w:tcPr>
            <w:tcW w:w="0" w:type="auto"/>
          </w:tcPr>
          <w:p w:rsidR="00737F4C" w:rsidRDefault="00A43B37">
            <w:r>
              <w:t>region</w:t>
            </w:r>
          </w:p>
        </w:tc>
        <w:tc>
          <w:tcPr>
            <w:tcW w:w="0" w:type="auto"/>
          </w:tcPr>
          <w:p w:rsidR="00737F4C" w:rsidRDefault="00A43B37">
            <w:r>
              <w:t>string</w:t>
            </w:r>
          </w:p>
        </w:tc>
        <w:tc>
          <w:tcPr>
            <w:tcW w:w="0" w:type="auto"/>
          </w:tcPr>
          <w:p w:rsidR="00737F4C" w:rsidRDefault="00A43B37">
            <w:r>
              <w:t>an optional region</w:t>
            </w:r>
          </w:p>
        </w:tc>
      </w:tr>
      <w:tr w:rsidR="00737F4C" w:rsidTr="003A6005">
        <w:tc>
          <w:tcPr>
            <w:tcW w:w="0" w:type="auto"/>
          </w:tcPr>
          <w:p w:rsidR="00737F4C" w:rsidRDefault="00A43B37">
            <w:r>
              <w:t>size</w:t>
            </w:r>
          </w:p>
        </w:tc>
        <w:tc>
          <w:tcPr>
            <w:tcW w:w="0" w:type="auto"/>
          </w:tcPr>
          <w:p w:rsidR="00737F4C" w:rsidRDefault="00A43B37">
            <w:r>
              <w:t>string</w:t>
            </w:r>
          </w:p>
        </w:tc>
        <w:tc>
          <w:tcPr>
            <w:tcW w:w="0" w:type="auto"/>
          </w:tcPr>
          <w:p w:rsidR="00737F4C" w:rsidRDefault="00A43B37">
            <w:r>
              <w:t>The size of the vm</w:t>
            </w:r>
          </w:p>
        </w:tc>
      </w:tr>
      <w:tr w:rsidR="00737F4C" w:rsidTr="003A6005">
        <w:tc>
          <w:tcPr>
            <w:tcW w:w="0" w:type="auto"/>
          </w:tcPr>
          <w:p w:rsidR="00737F4C" w:rsidRDefault="00A43B37">
            <w:r>
              <w:t>state</w:t>
            </w:r>
          </w:p>
        </w:tc>
        <w:tc>
          <w:tcPr>
            <w:tcW w:w="0" w:type="auto"/>
          </w:tcPr>
          <w:p w:rsidR="00737F4C" w:rsidRDefault="00A43B37">
            <w:r>
              <w:t>string</w:t>
            </w:r>
          </w:p>
        </w:tc>
        <w:tc>
          <w:tcPr>
            <w:tcW w:w="0" w:type="auto"/>
          </w:tcPr>
          <w:p w:rsidR="00737F4C" w:rsidRDefault="00A43B37">
            <w:r>
              <w:t>The state of the vm</w:t>
            </w:r>
          </w:p>
        </w:tc>
      </w:tr>
      <w:tr w:rsidR="00737F4C" w:rsidTr="003A6005">
        <w:tc>
          <w:tcPr>
            <w:tcW w:w="0" w:type="auto"/>
          </w:tcPr>
          <w:p w:rsidR="00737F4C" w:rsidRDefault="00A43B37">
            <w:r>
              <w:t>private_ips</w:t>
            </w:r>
          </w:p>
        </w:tc>
        <w:tc>
          <w:tcPr>
            <w:tcW w:w="0" w:type="auto"/>
          </w:tcPr>
          <w:p w:rsidR="00737F4C" w:rsidRDefault="00A43B37">
            <w:r>
              <w:t>string</w:t>
            </w:r>
          </w:p>
        </w:tc>
        <w:tc>
          <w:tcPr>
            <w:tcW w:w="0" w:type="auto"/>
          </w:tcPr>
          <w:p w:rsidR="00737F4C" w:rsidRDefault="00A43B37">
            <w:r>
              <w:t>The private IPs</w:t>
            </w:r>
          </w:p>
        </w:tc>
      </w:tr>
      <w:tr w:rsidR="00737F4C" w:rsidTr="003A6005">
        <w:tc>
          <w:tcPr>
            <w:tcW w:w="0" w:type="auto"/>
          </w:tcPr>
          <w:p w:rsidR="00737F4C" w:rsidRDefault="00A43B37">
            <w:r>
              <w:t>public_ips</w:t>
            </w:r>
          </w:p>
        </w:tc>
        <w:tc>
          <w:tcPr>
            <w:tcW w:w="0" w:type="auto"/>
          </w:tcPr>
          <w:p w:rsidR="00737F4C" w:rsidRDefault="00A43B37">
            <w:r>
              <w:t>string</w:t>
            </w:r>
          </w:p>
        </w:tc>
        <w:tc>
          <w:tcPr>
            <w:tcW w:w="0" w:type="auto"/>
          </w:tcPr>
          <w:p w:rsidR="00737F4C" w:rsidRDefault="00A43B37">
            <w:r>
              <w:t>The public IPS</w:t>
            </w:r>
          </w:p>
        </w:tc>
      </w:tr>
      <w:tr w:rsidR="00737F4C" w:rsidTr="003A6005">
        <w:tc>
          <w:tcPr>
            <w:tcW w:w="0" w:type="auto"/>
          </w:tcPr>
          <w:p w:rsidR="00737F4C" w:rsidRDefault="00A43B37">
            <w:r>
              <w:t>metadata</w:t>
            </w:r>
          </w:p>
        </w:tc>
        <w:tc>
          <w:tcPr>
            <w:tcW w:w="0" w:type="auto"/>
          </w:tcPr>
          <w:p w:rsidR="00737F4C" w:rsidRDefault="00A43B37">
            <w:r>
              <w:t>string</w:t>
            </w:r>
          </w:p>
        </w:tc>
        <w:tc>
          <w:tcPr>
            <w:tcW w:w="0" w:type="auto"/>
          </w:tcPr>
          <w:p w:rsidR="00737F4C" w:rsidRDefault="00A43B37">
            <w:r>
              <w:t>The meta data passed along to the VM</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326" w:name="paths-16"/>
      <w:r>
        <w:t>Paths</w:t>
      </w:r>
      <w:bookmarkEnd w:id="326"/>
    </w:p>
    <w:p w:rsidR="00737F4C" w:rsidRDefault="00A43B37">
      <w:pPr>
        <w:pStyle w:val="Heading5"/>
      </w:pPr>
      <w:bookmarkStart w:id="327" w:name="vm-1"/>
      <w:r>
        <w:t>/vm</w:t>
      </w:r>
      <w:bookmarkEnd w:id="327"/>
    </w:p>
    <w:p w:rsidR="00737F4C" w:rsidRDefault="00A43B37">
      <w:pPr>
        <w:pStyle w:val="Heading6"/>
      </w:pPr>
      <w:bookmarkStart w:id="328" w:name="get-vm"/>
      <w:r>
        <w:t>GET /vm</w:t>
      </w:r>
      <w:bookmarkEnd w:id="328"/>
    </w:p>
    <w:p w:rsidR="00737F4C" w:rsidRDefault="00A43B37">
      <w:r>
        <w:t>Returns the list of the vm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59"/>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Listing the VMs</w:t>
            </w:r>
          </w:p>
        </w:tc>
        <w:tc>
          <w:tcPr>
            <w:tcW w:w="0" w:type="auto"/>
          </w:tcPr>
          <w:p w:rsidR="00737F4C" w:rsidRDefault="00737F4C"/>
        </w:tc>
      </w:tr>
    </w:tbl>
    <w:p w:rsidR="00737F4C" w:rsidRDefault="00A43B37" w:rsidP="003A6005">
      <w:pPr>
        <w:pStyle w:val="BodyText"/>
        <w:keepNext/>
        <w:keepLines/>
      </w:pPr>
      <w:r>
        <w:lastRenderedPageBreak/>
        <w:t>Parameters</w:t>
      </w:r>
    </w:p>
    <w:tbl>
      <w:tblPr>
        <w:tblStyle w:val="BDSpecTables"/>
        <w:tblW w:w="4874" w:type="pct"/>
        <w:tblLook w:val="07E0" w:firstRow="1" w:lastRow="1" w:firstColumn="1" w:lastColumn="1" w:noHBand="1" w:noVBand="1"/>
      </w:tblPr>
      <w:tblGrid>
        <w:gridCol w:w="766"/>
        <w:gridCol w:w="1484"/>
        <w:gridCol w:w="482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3A6005">
            <w:pPr>
              <w:keepNext/>
              <w:keepLines/>
            </w:pPr>
            <w:r>
              <w:t>Name</w:t>
            </w:r>
          </w:p>
        </w:tc>
        <w:tc>
          <w:tcPr>
            <w:tcW w:w="813" w:type="pct"/>
          </w:tcPr>
          <w:p w:rsidR="00737F4C" w:rsidRDefault="00A43B37" w:rsidP="003A6005">
            <w:pPr>
              <w:keepNext/>
              <w:keepLines/>
            </w:pPr>
            <w:r>
              <w:t>Located in</w:t>
            </w:r>
          </w:p>
        </w:tc>
        <w:tc>
          <w:tcPr>
            <w:tcW w:w="2646" w:type="pct"/>
          </w:tcPr>
          <w:p w:rsidR="00737F4C" w:rsidRDefault="00A43B37" w:rsidP="003A6005">
            <w:pPr>
              <w:keepNext/>
              <w:keepLines/>
            </w:pPr>
            <w:r>
              <w:t>Description</w:t>
            </w:r>
          </w:p>
        </w:tc>
        <w:tc>
          <w:tcPr>
            <w:tcW w:w="0" w:type="auto"/>
          </w:tcPr>
          <w:p w:rsidR="00737F4C" w:rsidRDefault="00A43B37" w:rsidP="003A6005">
            <w:pPr>
              <w:keepNext/>
              <w:keepLines/>
            </w:pPr>
            <w:r>
              <w:t>Required</w:t>
            </w:r>
          </w:p>
        </w:tc>
        <w:tc>
          <w:tcPr>
            <w:tcW w:w="0" w:type="auto"/>
          </w:tcPr>
          <w:p w:rsidR="00737F4C" w:rsidRDefault="00A43B37" w:rsidP="003A6005">
            <w:pPr>
              <w:keepNext/>
              <w:keepLines/>
            </w:pPr>
            <w:r>
              <w:t>Schema</w:t>
            </w:r>
          </w:p>
        </w:tc>
      </w:tr>
      <w:tr w:rsidR="00737F4C" w:rsidTr="003A6005">
        <w:tc>
          <w:tcPr>
            <w:tcW w:w="0" w:type="auto"/>
          </w:tcPr>
          <w:p w:rsidR="00737F4C" w:rsidRDefault="00A43B37" w:rsidP="003A6005">
            <w:pPr>
              <w:keepNext/>
              <w:keepLines/>
            </w:pPr>
            <w:r>
              <w:t>cloud</w:t>
            </w:r>
          </w:p>
        </w:tc>
        <w:tc>
          <w:tcPr>
            <w:tcW w:w="813" w:type="pct"/>
          </w:tcPr>
          <w:p w:rsidR="00737F4C" w:rsidRDefault="00A43B37" w:rsidP="003A6005">
            <w:pPr>
              <w:keepNext/>
              <w:keepLines/>
            </w:pPr>
            <w:r>
              <w:t>query</w:t>
            </w:r>
          </w:p>
        </w:tc>
        <w:tc>
          <w:tcPr>
            <w:tcW w:w="2646" w:type="pct"/>
          </w:tcPr>
          <w:p w:rsidR="00737F4C" w:rsidRDefault="00A43B37" w:rsidP="003A6005">
            <w:pPr>
              <w:keepNext/>
              <w:keepLines/>
            </w:pPr>
            <w:r>
              <w:t>specify the cloud from which we list, if ommitted all clouds are returned.</w:t>
            </w:r>
          </w:p>
        </w:tc>
        <w:tc>
          <w:tcPr>
            <w:tcW w:w="0" w:type="auto"/>
          </w:tcPr>
          <w:p w:rsidR="00737F4C" w:rsidRDefault="00A43B37" w:rsidP="003A6005">
            <w:pPr>
              <w:keepNext/>
              <w:keepLines/>
            </w:pPr>
            <w:r>
              <w:t>False</w:t>
            </w:r>
          </w:p>
        </w:tc>
        <w:tc>
          <w:tcPr>
            <w:tcW w:w="0" w:type="auto"/>
          </w:tcPr>
          <w:p w:rsidR="00737F4C" w:rsidRDefault="00737F4C" w:rsidP="003A6005">
            <w:pPr>
              <w:keepNext/>
              <w:keepLines/>
            </w:pPr>
          </w:p>
        </w:tc>
      </w:tr>
    </w:tbl>
    <w:p w:rsidR="00737F4C" w:rsidRDefault="00A43B37">
      <w:pPr>
        <w:pStyle w:val="Heading4"/>
      </w:pPr>
      <w:bookmarkStart w:id="329" w:name="vm.yaml"/>
      <w:proofErr w:type="gramStart"/>
      <w:r>
        <w:t>vm.yaml</w:t>
      </w:r>
      <w:bookmarkEnd w:id="329"/>
      <w:proofErr w:type="gramEnd"/>
    </w:p>
    <w:p w:rsidR="00737F4C" w:rsidRDefault="00A43B37">
      <w:pPr>
        <w:pStyle w:val="SourceCode"/>
      </w:pPr>
      <w:r>
        <w:t>swagger: "2.0"</w:t>
      </w:r>
      <w:r>
        <w:br/>
        <w:t>info:</w:t>
      </w:r>
      <w:r>
        <w:br/>
        <w:t xml:space="preserve">  description: |-</w:t>
      </w:r>
      <w:r>
        <w:br/>
      </w:r>
      <w:r>
        <w:br/>
        <w:t xml:space="preserve">    VM is a service to manage virtual machines.</w:t>
      </w:r>
      <w:r>
        <w:br/>
        <w:t xml:space="preserve">    </w:t>
      </w:r>
      <w:r>
        <w:br/>
        <w:t xml:space="preserve">  version: 3.1.1</w:t>
      </w:r>
      <w:r>
        <w:br/>
        <w:t xml:space="preserve">  x-date: 02-15-2019</w:t>
      </w:r>
      <w:r>
        <w:br/>
        <w:t xml:space="preserve">  x-status: defined</w:t>
      </w:r>
      <w:r>
        <w:br/>
        <w:t xml:space="preserve">  title: Virtual Machine</w:t>
      </w:r>
      <w:r>
        <w:br/>
        <w:t xml:space="preserve">  termsOfService: https://github.com/cloudmesh-community/nist/blob/master/LICENSE.txt</w:t>
      </w:r>
      <w:r>
        <w:br/>
        <w:t xml:space="preserve">  contact:</w:t>
      </w:r>
      <w:r>
        <w:br/>
        <w:t xml:space="preserve">    name: NIST BDRA Interface Subgroup Service Example</w:t>
      </w:r>
      <w:r>
        <w:br/>
        <w:t xml:space="preserve">    url: https://cloudmesh-community.github.io/nist/spec/</w:t>
      </w:r>
      <w:r>
        <w:br/>
        <w:t xml:space="preserve">  license:</w:t>
      </w:r>
      <w:r>
        <w:br/>
        <w:t xml:space="preserve">    name: Apache</w:t>
      </w:r>
      <w:r>
        <w:br/>
        <w:t>host: localhost:8080</w:t>
      </w:r>
      <w:r>
        <w:br/>
        <w:t>basePath: /cloudmesh/v3</w:t>
      </w:r>
      <w:r>
        <w:br/>
        <w:t>schemes:</w:t>
      </w:r>
      <w:r>
        <w:br/>
        <w:t xml:space="preserve">  - http</w:t>
      </w:r>
      <w:r>
        <w:br/>
        <w:t>consumes:</w:t>
      </w:r>
      <w:r>
        <w:br/>
        <w:t xml:space="preserve">  - application/json</w:t>
      </w:r>
      <w:r>
        <w:br/>
        <w:t>produces:</w:t>
      </w:r>
      <w:r>
        <w:br/>
        <w:t xml:space="preserve">  - application/json</w:t>
      </w:r>
      <w:r>
        <w:br/>
        <w:t>paths:</w:t>
      </w:r>
      <w:r>
        <w:br/>
        <w:t xml:space="preserve">  /vm:</w:t>
      </w:r>
      <w:r>
        <w:br/>
        <w:t xml:space="preserve">    get:</w:t>
      </w:r>
      <w:r>
        <w:br/>
        <w:t xml:space="preserve">      tags:</w:t>
      </w:r>
      <w:r>
        <w:br/>
        <w:t xml:space="preserve">        - VM</w:t>
      </w:r>
      <w:r>
        <w:br/>
        <w:t xml:space="preserve">      summary: Returns the list of the vms</w:t>
      </w:r>
      <w:r>
        <w:br/>
        <w:t xml:space="preserve">      description: Returns the list of the vms</w:t>
      </w:r>
      <w:r>
        <w:br/>
        <w:t xml:space="preserve">      operationId: cloudmesh.vm.get</w:t>
      </w:r>
      <w:r>
        <w:br/>
        <w:t xml:space="preserve">      produces:</w:t>
      </w:r>
      <w:r>
        <w:br/>
        <w:t xml:space="preserve">        - application/json</w:t>
      </w:r>
      <w:r>
        <w:br/>
        <w:t xml:space="preserve">      parameters:</w:t>
      </w:r>
      <w:r>
        <w:br/>
        <w:t xml:space="preserve">        - name: cloud</w:t>
      </w:r>
      <w:r>
        <w:br/>
        <w:t xml:space="preserve">          in: query</w:t>
      </w:r>
      <w:r>
        <w:br/>
        <w:t xml:space="preserve">          type: string</w:t>
      </w:r>
      <w:r>
        <w:br/>
        <w:t xml:space="preserve">          description: 'specify the cloud from which we list, if ommitted all clouds are returned.'</w:t>
      </w:r>
      <w:r>
        <w:br/>
        <w:t xml:space="preserve">          required: false</w:t>
      </w:r>
      <w:r>
        <w:br/>
        <w:t xml:space="preserve">      responses:</w:t>
      </w:r>
      <w:r>
        <w:br/>
        <w:t xml:space="preserve">        '200':</w:t>
      </w:r>
      <w:r>
        <w:br/>
        <w:t xml:space="preserve">          description: Listing the VMs</w:t>
      </w:r>
      <w:r>
        <w:br/>
        <w:t xml:space="preserve">          schema:</w:t>
      </w:r>
      <w:r>
        <w:br/>
        <w:t xml:space="preserve">            type: array</w:t>
      </w:r>
      <w:r>
        <w:br/>
        <w:t xml:space="preserve">            items:</w:t>
      </w:r>
      <w:r>
        <w:br/>
        <w:t xml:space="preserve">              $ref: '#/definitions/VM'</w:t>
      </w:r>
      <w:r>
        <w:br/>
        <w:t>definitions:</w:t>
      </w:r>
      <w:r>
        <w:br/>
        <w:t xml:space="preserve">  VM:</w:t>
      </w:r>
      <w:r>
        <w:br/>
        <w:t xml:space="preserve">    type: object</w:t>
      </w:r>
      <w:r>
        <w:br/>
        <w:t xml:space="preserve">    properties:</w:t>
      </w:r>
      <w:r>
        <w:br/>
        <w:t xml:space="preserve">      provider:</w:t>
      </w:r>
      <w:r>
        <w:br/>
        <w:t xml:space="preserve">        type: string</w:t>
      </w:r>
      <w:r>
        <w:br/>
        <w:t xml:space="preserve">        description: Name of the provider</w:t>
      </w:r>
      <w:r>
        <w:br/>
        <w:t xml:space="preserve">      id:</w:t>
      </w:r>
      <w:r>
        <w:br/>
        <w:t xml:space="preserve">        type: string</w:t>
      </w:r>
      <w:r>
        <w:br/>
        <w:t xml:space="preserve">        description: a unique id for the vm</w:t>
      </w:r>
      <w:r>
        <w:br/>
        <w:t xml:space="preserve">      name:</w:t>
      </w:r>
      <w:r>
        <w:br/>
      </w:r>
      <w:r>
        <w:lastRenderedPageBreak/>
        <w:t xml:space="preserve">        type: string</w:t>
      </w:r>
      <w:r>
        <w:br/>
        <w:t xml:space="preserve">        description: the name of the vm</w:t>
      </w:r>
      <w:r>
        <w:br/>
        <w:t xml:space="preserve">      image:</w:t>
      </w:r>
      <w:r>
        <w:br/>
        <w:t xml:space="preserve">        type: string</w:t>
      </w:r>
      <w:r>
        <w:br/>
        <w:t xml:space="preserve">        description: the image for the vm</w:t>
      </w:r>
      <w:r>
        <w:br/>
        <w:t xml:space="preserve">      region:</w:t>
      </w:r>
      <w:r>
        <w:br/>
        <w:t xml:space="preserve">        type: string</w:t>
      </w:r>
      <w:r>
        <w:br/>
        <w:t xml:space="preserve">        description: an optional region</w:t>
      </w:r>
      <w:r>
        <w:br/>
        <w:t xml:space="preserve">      size:</w:t>
      </w:r>
      <w:r>
        <w:br/>
        <w:t xml:space="preserve">        type: string</w:t>
      </w:r>
      <w:r>
        <w:br/>
        <w:t xml:space="preserve">        description: The size of the vm</w:t>
      </w:r>
      <w:r>
        <w:br/>
        <w:t xml:space="preserve">      state:</w:t>
      </w:r>
      <w:r>
        <w:br/>
        <w:t xml:space="preserve">        type: string</w:t>
      </w:r>
      <w:r>
        <w:br/>
        <w:t xml:space="preserve">        description: The state of the vm</w:t>
      </w:r>
      <w:r>
        <w:br/>
        <w:t xml:space="preserve">      private_ips:</w:t>
      </w:r>
      <w:r>
        <w:br/>
        <w:t xml:space="preserve">        type: string</w:t>
      </w:r>
      <w:r>
        <w:br/>
        <w:t xml:space="preserve">        description: The private IPs</w:t>
      </w:r>
      <w:r>
        <w:br/>
        <w:t xml:space="preserve">      public_ips:</w:t>
      </w:r>
      <w:r>
        <w:br/>
        <w:t xml:space="preserve">        type: string</w:t>
      </w:r>
      <w:r>
        <w:br/>
        <w:t xml:space="preserve">        description: The public IPS</w:t>
      </w:r>
      <w:r>
        <w:br/>
        <w:t xml:space="preserve">      metadata:</w:t>
      </w:r>
      <w:r>
        <w:br/>
        <w:t xml:space="preserve">        type: string</w:t>
      </w:r>
      <w:r>
        <w:br/>
        <w:t xml:space="preserve">        description: The meta data passed along to the VM</w:t>
      </w:r>
      <w:r>
        <w:br/>
        <w:t xml:space="preserve">      timestamp:</w:t>
      </w:r>
      <w:r>
        <w:br/>
        <w:t xml:space="preserve">        description: timestamps associated with the resource</w:t>
      </w:r>
      <w:r>
        <w:br/>
        <w:t xml:space="preserve">        $ref: '#/definitions/Timestamp'</w:t>
      </w:r>
      <w:r>
        <w:br/>
        <w:t xml:space="preserve">    example:</w:t>
      </w:r>
      <w:r>
        <w:br/>
        <w:t xml:space="preserve">      image: image</w:t>
      </w:r>
      <w:r>
        <w:br/>
        <w:t xml:space="preserve">      metadata: metadata</w:t>
      </w:r>
      <w:r>
        <w:br/>
        <w:t xml:space="preserve">      size: size</w:t>
      </w:r>
      <w:r>
        <w:br/>
        <w:t xml:space="preserve">      provider: provider</w:t>
      </w:r>
      <w:r>
        <w:br/>
        <w:t xml:space="preserve">      name: name</w:t>
      </w:r>
      <w:r>
        <w:br/>
        <w:t xml:space="preserve">      private_ips: private_ips</w:t>
      </w:r>
      <w:r>
        <w:br/>
        <w:t xml:space="preserve">      id: id</w:t>
      </w:r>
      <w:r>
        <w:br/>
        <w:t xml:space="preserve">      state: state</w:t>
      </w:r>
      <w:r>
        <w:br/>
        <w:t xml:space="preserve">      region: region</w:t>
      </w:r>
      <w:r>
        <w:br/>
        <w:t xml:space="preserve">      public_ips: public_ips</w:t>
      </w:r>
    </w:p>
    <w:p w:rsidR="00737F4C" w:rsidRDefault="00A43B37">
      <w:pPr>
        <w:pStyle w:val="Heading3"/>
      </w:pPr>
      <w:bookmarkStart w:id="330" w:name="secgroup"/>
      <w:bookmarkStart w:id="331" w:name="_Toc1569590"/>
      <w:bookmarkStart w:id="332" w:name="_Toc1641040"/>
      <w:r>
        <w:t>Secgroup</w:t>
      </w:r>
      <w:bookmarkEnd w:id="330"/>
      <w:bookmarkEnd w:id="331"/>
      <w:bookmarkEnd w:id="332"/>
    </w:p>
    <w:p w:rsidR="00737F4C" w:rsidRDefault="00A43B37">
      <w:r>
        <w:t>A security group defines the incoming and outgoing security rules which can then be assigned to a node when a node is being created. Once the node is up</w:t>
      </w:r>
      <w:r w:rsidR="00774BC6">
        <w:t>,</w:t>
      </w:r>
      <w:r>
        <w:t xml:space="preserve"> the connection to and from the node will be decided by the security group rules, in addition to any other possible rules applied on netwo</w:t>
      </w:r>
      <w:r w:rsidR="00847028">
        <w:t>rk devices or from the instance’</w:t>
      </w:r>
      <w:r>
        <w:t>s firewall settings. A security group may have one or multiple rules and a node may be associated with one or more security groups.</w:t>
      </w:r>
    </w:p>
    <w:p w:rsidR="00737F4C" w:rsidRDefault="00A43B37">
      <w:pPr>
        <w:pStyle w:val="Heading4"/>
      </w:pPr>
      <w:bookmarkStart w:id="333" w:name="properties-secgroup"/>
      <w:r>
        <w:t>Properties Secgroup</w:t>
      </w:r>
      <w:bookmarkEnd w:id="333"/>
    </w:p>
    <w:tbl>
      <w:tblPr>
        <w:tblStyle w:val="BDSpecTables"/>
        <w:tblW w:w="0" w:type="pct"/>
        <w:tblLook w:val="07E0" w:firstRow="1" w:lastRow="1" w:firstColumn="1" w:lastColumn="1" w:noHBand="1" w:noVBand="1"/>
      </w:tblPr>
      <w:tblGrid>
        <w:gridCol w:w="1194"/>
        <w:gridCol w:w="3283"/>
        <w:gridCol w:w="360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uuid</w:t>
            </w:r>
          </w:p>
        </w:tc>
        <w:tc>
          <w:tcPr>
            <w:tcW w:w="0" w:type="auto"/>
          </w:tcPr>
          <w:p w:rsidR="00737F4C" w:rsidRDefault="00A43B37">
            <w:r>
              <w:t>string</w:t>
            </w:r>
          </w:p>
        </w:tc>
        <w:tc>
          <w:tcPr>
            <w:tcW w:w="0" w:type="auto"/>
          </w:tcPr>
          <w:p w:rsidR="00737F4C" w:rsidRDefault="00A43B37">
            <w:r>
              <w:t>Unique identifier of the security group</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secgroup</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describes what the secgroup is for</w:t>
            </w:r>
          </w:p>
        </w:tc>
      </w:tr>
      <w:tr w:rsidR="00737F4C" w:rsidTr="003A6005">
        <w:tc>
          <w:tcPr>
            <w:tcW w:w="0" w:type="auto"/>
          </w:tcPr>
          <w:p w:rsidR="00737F4C" w:rsidRDefault="00A43B37">
            <w:r>
              <w:t>rules</w:t>
            </w:r>
          </w:p>
        </w:tc>
        <w:tc>
          <w:tcPr>
            <w:tcW w:w="0" w:type="auto"/>
          </w:tcPr>
          <w:p w:rsidR="00737F4C" w:rsidRDefault="00A43B37">
            <w:r>
              <w:t>array[#/definitions/SecGroupRule]</w:t>
            </w:r>
          </w:p>
        </w:tc>
        <w:tc>
          <w:tcPr>
            <w:tcW w:w="0" w:type="auto"/>
          </w:tcPr>
          <w:p w:rsidR="00737F4C" w:rsidRDefault="00A43B37">
            <w:r>
              <w:t>List of Secgroup rules</w:t>
            </w:r>
          </w:p>
        </w:tc>
      </w:tr>
    </w:tbl>
    <w:p w:rsidR="00737F4C" w:rsidRDefault="00A43B37">
      <w:pPr>
        <w:pStyle w:val="Heading4"/>
      </w:pPr>
      <w:bookmarkStart w:id="334" w:name="properties-secgrouprule"/>
      <w:r>
        <w:t>Properties SecGroupRule</w:t>
      </w:r>
      <w:bookmarkEnd w:id="334"/>
    </w:p>
    <w:tbl>
      <w:tblPr>
        <w:tblStyle w:val="BDSpecTables"/>
        <w:tblW w:w="4873" w:type="pct"/>
        <w:tblLook w:val="07E0" w:firstRow="1" w:lastRow="1" w:firstColumn="1" w:lastColumn="1" w:noHBand="1" w:noVBand="1"/>
      </w:tblPr>
      <w:tblGrid>
        <w:gridCol w:w="1484"/>
        <w:gridCol w:w="933"/>
        <w:gridCol w:w="6705"/>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uuid</w:t>
            </w:r>
          </w:p>
        </w:tc>
        <w:tc>
          <w:tcPr>
            <w:tcW w:w="0" w:type="auto"/>
          </w:tcPr>
          <w:p w:rsidR="00737F4C" w:rsidRDefault="00A43B37">
            <w:r>
              <w:t>string</w:t>
            </w:r>
          </w:p>
        </w:tc>
        <w:tc>
          <w:tcPr>
            <w:tcW w:w="0" w:type="auto"/>
          </w:tcPr>
          <w:p w:rsidR="00737F4C" w:rsidRDefault="00A43B37">
            <w:r>
              <w:t>Unique identifier of the rule</w:t>
            </w:r>
          </w:p>
        </w:tc>
      </w:tr>
      <w:tr w:rsidR="00737F4C" w:rsidTr="003A6005">
        <w:tc>
          <w:tcPr>
            <w:tcW w:w="0" w:type="auto"/>
          </w:tcPr>
          <w:p w:rsidR="00737F4C" w:rsidRDefault="00A43B37">
            <w:r>
              <w:lastRenderedPageBreak/>
              <w:t>ingress</w:t>
            </w:r>
          </w:p>
        </w:tc>
        <w:tc>
          <w:tcPr>
            <w:tcW w:w="0" w:type="auto"/>
          </w:tcPr>
          <w:p w:rsidR="00737F4C" w:rsidRDefault="00A43B37">
            <w:r>
              <w:t>boolean</w:t>
            </w:r>
          </w:p>
        </w:tc>
        <w:tc>
          <w:tcPr>
            <w:tcW w:w="0" w:type="auto"/>
          </w:tcPr>
          <w:p w:rsidR="00737F4C" w:rsidRDefault="00A43B37">
            <w:r>
              <w:t>The defined security group rule is for ingress if True</w:t>
            </w:r>
          </w:p>
        </w:tc>
      </w:tr>
      <w:tr w:rsidR="00737F4C" w:rsidTr="003A6005">
        <w:tc>
          <w:tcPr>
            <w:tcW w:w="0" w:type="auto"/>
          </w:tcPr>
          <w:p w:rsidR="00737F4C" w:rsidRDefault="00A43B37">
            <w:r>
              <w:t>egress</w:t>
            </w:r>
          </w:p>
        </w:tc>
        <w:tc>
          <w:tcPr>
            <w:tcW w:w="0" w:type="auto"/>
          </w:tcPr>
          <w:p w:rsidR="00737F4C" w:rsidRDefault="00A43B37">
            <w:r>
              <w:t>boolean</w:t>
            </w:r>
          </w:p>
        </w:tc>
        <w:tc>
          <w:tcPr>
            <w:tcW w:w="0" w:type="auto"/>
          </w:tcPr>
          <w:p w:rsidR="00737F4C" w:rsidRDefault="00A43B37">
            <w:r>
              <w:t>The defined security group rule is for egress if True</w:t>
            </w:r>
          </w:p>
        </w:tc>
      </w:tr>
      <w:tr w:rsidR="00737F4C" w:rsidTr="003A6005">
        <w:tc>
          <w:tcPr>
            <w:tcW w:w="0" w:type="auto"/>
          </w:tcPr>
          <w:p w:rsidR="00737F4C" w:rsidRDefault="00A43B37">
            <w:r>
              <w:t>remote_group</w:t>
            </w:r>
          </w:p>
        </w:tc>
        <w:tc>
          <w:tcPr>
            <w:tcW w:w="0" w:type="auto"/>
          </w:tcPr>
          <w:p w:rsidR="00737F4C" w:rsidRDefault="00A43B37">
            <w:r>
              <w:t>string</w:t>
            </w:r>
          </w:p>
        </w:tc>
        <w:tc>
          <w:tcPr>
            <w:tcW w:w="0" w:type="auto"/>
          </w:tcPr>
          <w:p w:rsidR="00737F4C" w:rsidRDefault="00A43B37">
            <w:r>
              <w:t>Name of the group if the rule is defined by group instead of IP range</w:t>
            </w:r>
          </w:p>
        </w:tc>
      </w:tr>
      <w:tr w:rsidR="00737F4C" w:rsidTr="003A6005">
        <w:tc>
          <w:tcPr>
            <w:tcW w:w="0" w:type="auto"/>
          </w:tcPr>
          <w:p w:rsidR="00737F4C" w:rsidRDefault="00A43B37">
            <w:r>
              <w:t>protocol</w:t>
            </w:r>
          </w:p>
        </w:tc>
        <w:tc>
          <w:tcPr>
            <w:tcW w:w="0" w:type="auto"/>
          </w:tcPr>
          <w:p w:rsidR="00737F4C" w:rsidRDefault="00A43B37">
            <w:r>
              <w:t>string</w:t>
            </w:r>
          </w:p>
        </w:tc>
        <w:tc>
          <w:tcPr>
            <w:tcW w:w="0" w:type="auto"/>
          </w:tcPr>
          <w:p w:rsidR="00737F4C" w:rsidRDefault="00A43B37">
            <w:r>
              <w:t>The protocol used such as TCP, UDP, ICMP</w:t>
            </w:r>
          </w:p>
        </w:tc>
      </w:tr>
      <w:tr w:rsidR="00737F4C" w:rsidTr="003A6005">
        <w:tc>
          <w:tcPr>
            <w:tcW w:w="0" w:type="auto"/>
          </w:tcPr>
          <w:p w:rsidR="00737F4C" w:rsidRDefault="00A43B37">
            <w:r>
              <w:t>from_port</w:t>
            </w:r>
          </w:p>
        </w:tc>
        <w:tc>
          <w:tcPr>
            <w:tcW w:w="0" w:type="auto"/>
          </w:tcPr>
          <w:p w:rsidR="00737F4C" w:rsidRDefault="00A43B37">
            <w:r>
              <w:t>integer</w:t>
            </w:r>
          </w:p>
        </w:tc>
        <w:tc>
          <w:tcPr>
            <w:tcW w:w="0" w:type="auto"/>
          </w:tcPr>
          <w:p w:rsidR="00737F4C" w:rsidRDefault="00A43B37">
            <w:r>
              <w:t>Port range starting port</w:t>
            </w:r>
          </w:p>
        </w:tc>
      </w:tr>
      <w:tr w:rsidR="00737F4C" w:rsidTr="003A6005">
        <w:tc>
          <w:tcPr>
            <w:tcW w:w="0" w:type="auto"/>
          </w:tcPr>
          <w:p w:rsidR="00737F4C" w:rsidRDefault="00A43B37">
            <w:r>
              <w:t>to_port</w:t>
            </w:r>
          </w:p>
        </w:tc>
        <w:tc>
          <w:tcPr>
            <w:tcW w:w="0" w:type="auto"/>
          </w:tcPr>
          <w:p w:rsidR="00737F4C" w:rsidRDefault="00A43B37">
            <w:r>
              <w:t>integer</w:t>
            </w:r>
          </w:p>
        </w:tc>
        <w:tc>
          <w:tcPr>
            <w:tcW w:w="0" w:type="auto"/>
          </w:tcPr>
          <w:p w:rsidR="00737F4C" w:rsidRDefault="00A43B37">
            <w:r>
              <w:t>Port range ending port</w:t>
            </w:r>
          </w:p>
        </w:tc>
      </w:tr>
      <w:tr w:rsidR="00737F4C" w:rsidTr="003A6005">
        <w:tc>
          <w:tcPr>
            <w:tcW w:w="0" w:type="auto"/>
          </w:tcPr>
          <w:p w:rsidR="00737F4C" w:rsidRDefault="00A43B37">
            <w:r>
              <w:t>cidr</w:t>
            </w:r>
          </w:p>
        </w:tc>
        <w:tc>
          <w:tcPr>
            <w:tcW w:w="0" w:type="auto"/>
          </w:tcPr>
          <w:p w:rsidR="00737F4C" w:rsidRDefault="00A43B37">
            <w:r>
              <w:t>string</w:t>
            </w:r>
          </w:p>
        </w:tc>
        <w:tc>
          <w:tcPr>
            <w:tcW w:w="0" w:type="auto"/>
          </w:tcPr>
          <w:p w:rsidR="00737F4C" w:rsidRDefault="00A43B37">
            <w:r>
              <w:t>The source or destination network in CIDR notation, e.g., 129.79.0.0/16</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335" w:name="paths-17"/>
      <w:r>
        <w:t>Paths</w:t>
      </w:r>
      <w:bookmarkEnd w:id="335"/>
    </w:p>
    <w:p w:rsidR="00737F4C" w:rsidRDefault="00A43B37">
      <w:pPr>
        <w:pStyle w:val="Heading5"/>
      </w:pPr>
      <w:bookmarkStart w:id="336" w:name="cloudmeshsecgroup"/>
      <w:r>
        <w:t>/cloudmesh/secgroup</w:t>
      </w:r>
      <w:bookmarkEnd w:id="336"/>
    </w:p>
    <w:p w:rsidR="00737F4C" w:rsidRDefault="00A43B37">
      <w:pPr>
        <w:pStyle w:val="Heading6"/>
      </w:pPr>
      <w:bookmarkStart w:id="337" w:name="get-cloudmeshsecgroup"/>
      <w:r>
        <w:t>GET /cloudmesh/secgroup</w:t>
      </w:r>
      <w:bookmarkEnd w:id="337"/>
    </w:p>
    <w:p w:rsidR="00737F4C" w:rsidRDefault="00A43B37">
      <w:r>
        <w:t>Returns all secgroup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420"/>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ecgroup info</w:t>
            </w:r>
          </w:p>
        </w:tc>
        <w:tc>
          <w:tcPr>
            <w:tcW w:w="0" w:type="auto"/>
          </w:tcPr>
          <w:p w:rsidR="00737F4C" w:rsidRDefault="00737F4C"/>
        </w:tc>
      </w:tr>
    </w:tbl>
    <w:p w:rsidR="00737F4C" w:rsidRDefault="00A43B37">
      <w:pPr>
        <w:pStyle w:val="Heading6"/>
      </w:pPr>
      <w:bookmarkStart w:id="338" w:name="post-cloudmeshsecgroup"/>
      <w:r>
        <w:t>POST /cloudmesh/secgroup</w:t>
      </w:r>
      <w:bookmarkEnd w:id="338"/>
    </w:p>
    <w:p w:rsidR="00737F4C" w:rsidRDefault="00A43B37">
      <w:r>
        <w:t>Create</w:t>
      </w:r>
      <w:r w:rsidR="00847028">
        <w:t>s</w:t>
      </w:r>
      <w:r>
        <w:t xml:space="preserve"> a new secgrou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011"/>
        <w:gridCol w:w="1213"/>
        <w:gridCol w:w="2635"/>
        <w:gridCol w:w="1096"/>
        <w:gridCol w:w="104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secgroup</w:t>
            </w:r>
          </w:p>
        </w:tc>
        <w:tc>
          <w:tcPr>
            <w:tcW w:w="0" w:type="auto"/>
          </w:tcPr>
          <w:p w:rsidR="00737F4C" w:rsidRDefault="00A43B37">
            <w:r>
              <w:t>body</w:t>
            </w:r>
          </w:p>
        </w:tc>
        <w:tc>
          <w:tcPr>
            <w:tcW w:w="0" w:type="auto"/>
          </w:tcPr>
          <w:p w:rsidR="00737F4C" w:rsidRDefault="00A43B37">
            <w:r>
              <w:t>The new secgroup to create</w:t>
            </w:r>
          </w:p>
        </w:tc>
        <w:tc>
          <w:tcPr>
            <w:tcW w:w="0" w:type="auto"/>
          </w:tcPr>
          <w:p w:rsidR="00737F4C" w:rsidRDefault="00A43B37">
            <w:r>
              <w:t>False</w:t>
            </w:r>
          </w:p>
        </w:tc>
        <w:tc>
          <w:tcPr>
            <w:tcW w:w="0" w:type="auto"/>
          </w:tcPr>
          <w:p w:rsidR="00737F4C" w:rsidRDefault="00BA3A67">
            <w:hyperlink w:anchor="secgroup">
              <w:r w:rsidR="00A43B37">
                <w:rPr>
                  <w:rStyle w:val="Hyperlink"/>
                </w:rPr>
                <w:t>Secgroup</w:t>
              </w:r>
            </w:hyperlink>
          </w:p>
        </w:tc>
      </w:tr>
    </w:tbl>
    <w:p w:rsidR="00737F4C" w:rsidRDefault="00A43B37">
      <w:pPr>
        <w:pStyle w:val="Heading5"/>
      </w:pPr>
      <w:bookmarkStart w:id="339" w:name="cloudmeshsecgroupsecgroup"/>
      <w:r>
        <w:t>/cloudmesh/secgroup/{secgroup}</w:t>
      </w:r>
      <w:bookmarkEnd w:id="339"/>
    </w:p>
    <w:p w:rsidR="00737F4C" w:rsidRDefault="00A43B37">
      <w:pPr>
        <w:pStyle w:val="Heading6"/>
      </w:pPr>
      <w:bookmarkStart w:id="340" w:name="get-cloudmeshsecgroupsecgroup"/>
      <w:r>
        <w:t>GET /cloudmesh/secgroup/{secgroup}</w:t>
      </w:r>
      <w:bookmarkEnd w:id="340"/>
    </w:p>
    <w:p w:rsidR="00737F4C" w:rsidRDefault="00A43B37">
      <w:r>
        <w:t>Find a secgroup by nam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420"/>
        <w:gridCol w:w="104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ecgroup info</w:t>
            </w:r>
          </w:p>
        </w:tc>
        <w:tc>
          <w:tcPr>
            <w:tcW w:w="0" w:type="auto"/>
          </w:tcPr>
          <w:p w:rsidR="00737F4C" w:rsidRDefault="00BA3A67">
            <w:hyperlink w:anchor="secgroup">
              <w:r w:rsidR="00A43B37">
                <w:rPr>
                  <w:rStyle w:val="Hyperlink"/>
                </w:rPr>
                <w:t>Secgroup</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011"/>
        <w:gridCol w:w="1213"/>
        <w:gridCol w:w="257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secgroup</w:t>
            </w:r>
          </w:p>
        </w:tc>
        <w:tc>
          <w:tcPr>
            <w:tcW w:w="0" w:type="auto"/>
          </w:tcPr>
          <w:p w:rsidR="00737F4C" w:rsidRDefault="00A43B37">
            <w:r>
              <w:t>path</w:t>
            </w:r>
          </w:p>
        </w:tc>
        <w:tc>
          <w:tcPr>
            <w:tcW w:w="0" w:type="auto"/>
          </w:tcPr>
          <w:p w:rsidR="00737F4C" w:rsidRDefault="00A43B37">
            <w:r>
              <w:t>name of the security group</w:t>
            </w:r>
          </w:p>
        </w:tc>
        <w:tc>
          <w:tcPr>
            <w:tcW w:w="0" w:type="auto"/>
          </w:tcPr>
          <w:p w:rsidR="00737F4C" w:rsidRDefault="00A43B37">
            <w:r>
              <w:t>True</w:t>
            </w:r>
          </w:p>
        </w:tc>
        <w:tc>
          <w:tcPr>
            <w:tcW w:w="0" w:type="auto"/>
          </w:tcPr>
          <w:p w:rsidR="00737F4C" w:rsidRDefault="00737F4C"/>
        </w:tc>
      </w:tr>
    </w:tbl>
    <w:p w:rsidR="00737F4C" w:rsidRDefault="00A43B37">
      <w:pPr>
        <w:pStyle w:val="Heading5"/>
      </w:pPr>
      <w:bookmarkStart w:id="341" w:name="cloudmeshsecgroupsecgrouprule"/>
      <w:r>
        <w:lastRenderedPageBreak/>
        <w:t>/cloudmesh/secgroup/{secgroup}/rule</w:t>
      </w:r>
      <w:bookmarkEnd w:id="341"/>
    </w:p>
    <w:p w:rsidR="00737F4C" w:rsidRDefault="00A43B37">
      <w:pPr>
        <w:pStyle w:val="Heading6"/>
      </w:pPr>
      <w:bookmarkStart w:id="342" w:name="get-cloudmeshsecgroupsecgrouprule"/>
      <w:r>
        <w:t>GET /cloudmesh/secgroup/{secgroup}/rule</w:t>
      </w:r>
      <w:bookmarkEnd w:id="342"/>
    </w:p>
    <w:p w:rsidR="00737F4C" w:rsidRDefault="00A43B37">
      <w:r>
        <w:t>Get the defi</w:t>
      </w:r>
      <w:r w:rsidR="00847028">
        <w:t>ne</w:t>
      </w:r>
      <w:r>
        <w:t>d security group rules for a specified secgrou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2373"/>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ecurity group rules info</w:t>
            </w:r>
          </w:p>
        </w:tc>
        <w:tc>
          <w:tcPr>
            <w:tcW w:w="0" w:type="auto"/>
          </w:tcPr>
          <w:p w:rsidR="00737F4C" w:rsidRDefault="00737F4C"/>
        </w:tc>
      </w:tr>
    </w:tbl>
    <w:p w:rsidR="00737F4C" w:rsidRDefault="00A43B37" w:rsidP="00CF4713">
      <w:pPr>
        <w:pStyle w:val="BodyText"/>
        <w:keepNext/>
        <w:keepLines/>
      </w:pPr>
      <w:r>
        <w:t>Parameters</w:t>
      </w:r>
    </w:p>
    <w:tbl>
      <w:tblPr>
        <w:tblStyle w:val="BDSpecTables"/>
        <w:tblW w:w="0" w:type="pct"/>
        <w:tblLook w:val="07E0" w:firstRow="1" w:lastRow="1" w:firstColumn="1" w:lastColumn="1" w:noHBand="1" w:noVBand="1"/>
      </w:tblPr>
      <w:tblGrid>
        <w:gridCol w:w="1011"/>
        <w:gridCol w:w="1213"/>
        <w:gridCol w:w="257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Name</w:t>
            </w:r>
          </w:p>
        </w:tc>
        <w:tc>
          <w:tcPr>
            <w:tcW w:w="0" w:type="auto"/>
          </w:tcPr>
          <w:p w:rsidR="00737F4C" w:rsidRDefault="00A43B37" w:rsidP="00CF4713">
            <w:pPr>
              <w:keepNext/>
              <w:keepLines/>
            </w:pPr>
            <w:r>
              <w:t>Located in</w:t>
            </w:r>
          </w:p>
        </w:tc>
        <w:tc>
          <w:tcPr>
            <w:tcW w:w="0" w:type="auto"/>
          </w:tcPr>
          <w:p w:rsidR="00737F4C" w:rsidRDefault="00A43B37" w:rsidP="00CF4713">
            <w:pPr>
              <w:keepNext/>
              <w:keepLines/>
            </w:pPr>
            <w:r>
              <w:t>Description</w:t>
            </w:r>
          </w:p>
        </w:tc>
        <w:tc>
          <w:tcPr>
            <w:tcW w:w="0" w:type="auto"/>
          </w:tcPr>
          <w:p w:rsidR="00737F4C" w:rsidRDefault="00A43B37" w:rsidP="00CF4713">
            <w:pPr>
              <w:keepNext/>
              <w:keepLines/>
            </w:pPr>
            <w:r>
              <w:t>Required</w:t>
            </w:r>
          </w:p>
        </w:tc>
        <w:tc>
          <w:tcPr>
            <w:tcW w:w="0" w:type="auto"/>
          </w:tcPr>
          <w:p w:rsidR="00737F4C" w:rsidRDefault="00A43B37" w:rsidP="00CF4713">
            <w:pPr>
              <w:keepNext/>
              <w:keepLines/>
            </w:pPr>
            <w:r>
              <w:t>Schema</w:t>
            </w:r>
          </w:p>
        </w:tc>
      </w:tr>
      <w:tr w:rsidR="00737F4C" w:rsidTr="003A6005">
        <w:tc>
          <w:tcPr>
            <w:tcW w:w="0" w:type="auto"/>
          </w:tcPr>
          <w:p w:rsidR="00737F4C" w:rsidRDefault="00A43B37" w:rsidP="00CF4713">
            <w:pPr>
              <w:keepNext/>
              <w:keepLines/>
            </w:pPr>
            <w:r>
              <w:t>secgroup</w:t>
            </w:r>
          </w:p>
        </w:tc>
        <w:tc>
          <w:tcPr>
            <w:tcW w:w="0" w:type="auto"/>
          </w:tcPr>
          <w:p w:rsidR="00737F4C" w:rsidRDefault="00A43B37" w:rsidP="00CF4713">
            <w:pPr>
              <w:keepNext/>
              <w:keepLines/>
            </w:pPr>
            <w:r>
              <w:t>path</w:t>
            </w:r>
          </w:p>
        </w:tc>
        <w:tc>
          <w:tcPr>
            <w:tcW w:w="0" w:type="auto"/>
          </w:tcPr>
          <w:p w:rsidR="00737F4C" w:rsidRDefault="00A43B37" w:rsidP="00CF4713">
            <w:pPr>
              <w:keepNext/>
              <w:keepLines/>
            </w:pPr>
            <w:r>
              <w:t>name of the security group</w:t>
            </w:r>
          </w:p>
        </w:tc>
        <w:tc>
          <w:tcPr>
            <w:tcW w:w="0" w:type="auto"/>
          </w:tcPr>
          <w:p w:rsidR="00737F4C" w:rsidRDefault="00A43B37" w:rsidP="00CF4713">
            <w:pPr>
              <w:keepNext/>
              <w:keepLines/>
            </w:pPr>
            <w:r>
              <w:t>True</w:t>
            </w:r>
          </w:p>
        </w:tc>
        <w:tc>
          <w:tcPr>
            <w:tcW w:w="0" w:type="auto"/>
          </w:tcPr>
          <w:p w:rsidR="00737F4C" w:rsidRDefault="00737F4C" w:rsidP="00CF4713">
            <w:pPr>
              <w:keepNext/>
              <w:keepLines/>
            </w:pPr>
          </w:p>
        </w:tc>
      </w:tr>
    </w:tbl>
    <w:p w:rsidR="00737F4C" w:rsidRDefault="00A43B37">
      <w:pPr>
        <w:pStyle w:val="Heading6"/>
      </w:pPr>
      <w:bookmarkStart w:id="343" w:name="post-cloudmeshsecgroupsecgrouprule"/>
      <w:r>
        <w:t>POST /cloudmesh/secgroup/{secgroup}/rule</w:t>
      </w:r>
      <w:bookmarkEnd w:id="343"/>
    </w:p>
    <w:p w:rsidR="00737F4C" w:rsidRDefault="00A43B37">
      <w:r>
        <w:t>Create</w:t>
      </w:r>
      <w:r w:rsidR="00847028">
        <w:t>s</w:t>
      </w:r>
      <w:r>
        <w:t xml:space="preserve"> a new rule in secgrou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292"/>
        <w:gridCol w:w="1213"/>
        <w:gridCol w:w="3729"/>
        <w:gridCol w:w="1096"/>
        <w:gridCol w:w="1512"/>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secgroup</w:t>
            </w:r>
          </w:p>
        </w:tc>
        <w:tc>
          <w:tcPr>
            <w:tcW w:w="0" w:type="auto"/>
          </w:tcPr>
          <w:p w:rsidR="00737F4C" w:rsidRDefault="00A43B37">
            <w:r>
              <w:t>path</w:t>
            </w:r>
          </w:p>
        </w:tc>
        <w:tc>
          <w:tcPr>
            <w:tcW w:w="0" w:type="auto"/>
          </w:tcPr>
          <w:p w:rsidR="00737F4C" w:rsidRDefault="00A43B37">
            <w:r>
              <w:t>The name of the new secgroup to create</w:t>
            </w:r>
          </w:p>
        </w:tc>
        <w:tc>
          <w:tcPr>
            <w:tcW w:w="0" w:type="auto"/>
          </w:tcPr>
          <w:p w:rsidR="00737F4C" w:rsidRDefault="00A43B37">
            <w:r>
              <w:t>True</w:t>
            </w:r>
          </w:p>
        </w:tc>
        <w:tc>
          <w:tcPr>
            <w:tcW w:w="0" w:type="auto"/>
          </w:tcPr>
          <w:p w:rsidR="00737F4C" w:rsidRDefault="00737F4C"/>
        </w:tc>
      </w:tr>
      <w:tr w:rsidR="00737F4C" w:rsidTr="003A6005">
        <w:tc>
          <w:tcPr>
            <w:tcW w:w="0" w:type="auto"/>
          </w:tcPr>
          <w:p w:rsidR="00737F4C" w:rsidRDefault="00A43B37">
            <w:r>
              <w:t>secgroupobj</w:t>
            </w:r>
          </w:p>
        </w:tc>
        <w:tc>
          <w:tcPr>
            <w:tcW w:w="0" w:type="auto"/>
          </w:tcPr>
          <w:p w:rsidR="00737F4C" w:rsidRDefault="00A43B37">
            <w:r>
              <w:t>body</w:t>
            </w:r>
          </w:p>
        </w:tc>
        <w:tc>
          <w:tcPr>
            <w:tcW w:w="0" w:type="auto"/>
          </w:tcPr>
          <w:p w:rsidR="00737F4C" w:rsidRDefault="00A43B37">
            <w:r>
              <w:t>The secgroup object to create</w:t>
            </w:r>
          </w:p>
        </w:tc>
        <w:tc>
          <w:tcPr>
            <w:tcW w:w="0" w:type="auto"/>
          </w:tcPr>
          <w:p w:rsidR="00737F4C" w:rsidRDefault="00A43B37">
            <w:r>
              <w:t>True</w:t>
            </w:r>
          </w:p>
        </w:tc>
        <w:tc>
          <w:tcPr>
            <w:tcW w:w="0" w:type="auto"/>
          </w:tcPr>
          <w:p w:rsidR="00737F4C" w:rsidRDefault="00BA3A67">
            <w:hyperlink w:anchor="secgrouprule">
              <w:r w:rsidR="00A43B37">
                <w:rPr>
                  <w:rStyle w:val="Hyperlink"/>
                </w:rPr>
                <w:t>SecGroupRule</w:t>
              </w:r>
            </w:hyperlink>
          </w:p>
        </w:tc>
      </w:tr>
    </w:tbl>
    <w:p w:rsidR="00737F4C" w:rsidRDefault="00A43B37">
      <w:pPr>
        <w:pStyle w:val="Heading5"/>
      </w:pPr>
      <w:bookmarkStart w:id="344" w:name="cloudmeshsecgroupsecgroupruleruleid"/>
      <w:r>
        <w:t>/cloudmesh/secgroup/{secgroup}/rule/{ruleid}</w:t>
      </w:r>
      <w:bookmarkEnd w:id="344"/>
    </w:p>
    <w:p w:rsidR="00737F4C" w:rsidRDefault="00A43B37">
      <w:pPr>
        <w:pStyle w:val="Heading6"/>
      </w:pPr>
      <w:bookmarkStart w:id="345" w:name="get-cloudmeshsecgroupsecgroupruleruleid"/>
      <w:r>
        <w:t>GET /cloudmesh/secgroup/{secgroup}/rule/{ruleid}</w:t>
      </w:r>
      <w:bookmarkEnd w:id="345"/>
    </w:p>
    <w:p w:rsidR="00737F4C" w:rsidRDefault="00A43B37">
      <w:r>
        <w:t>Create</w:t>
      </w:r>
      <w:r w:rsidR="00847028">
        <w:t>s</w:t>
      </w:r>
      <w:r>
        <w:t xml:space="preserve"> a new rule in secgrou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3595"/>
        <w:gridCol w:w="1512"/>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The security group rule definition info</w:t>
            </w:r>
          </w:p>
        </w:tc>
        <w:tc>
          <w:tcPr>
            <w:tcW w:w="0" w:type="auto"/>
          </w:tcPr>
          <w:p w:rsidR="00737F4C" w:rsidRDefault="00BA3A67">
            <w:hyperlink w:anchor="secgrouprule">
              <w:r w:rsidR="00A43B37">
                <w:rPr>
                  <w:rStyle w:val="Hyperlink"/>
                </w:rPr>
                <w:t>SecGroupRule</w:t>
              </w:r>
            </w:hyperlink>
          </w:p>
        </w:tc>
      </w:tr>
    </w:tbl>
    <w:p w:rsidR="00737F4C" w:rsidRDefault="00A43B37">
      <w:pPr>
        <w:pStyle w:val="BodyText"/>
      </w:pPr>
      <w:r>
        <w:t>Parameters</w:t>
      </w:r>
    </w:p>
    <w:tbl>
      <w:tblPr>
        <w:tblStyle w:val="BDSpecTables"/>
        <w:tblW w:w="4878" w:type="pct"/>
        <w:tblLook w:val="07E0" w:firstRow="1" w:lastRow="1" w:firstColumn="1" w:lastColumn="1" w:noHBand="1" w:noVBand="1"/>
      </w:tblPr>
      <w:tblGrid>
        <w:gridCol w:w="1012"/>
        <w:gridCol w:w="1419"/>
        <w:gridCol w:w="4655"/>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777" w:type="pct"/>
          </w:tcPr>
          <w:p w:rsidR="00737F4C" w:rsidRDefault="00A43B37">
            <w:r>
              <w:t>Located in</w:t>
            </w:r>
          </w:p>
        </w:tc>
        <w:tc>
          <w:tcPr>
            <w:tcW w:w="2549" w:type="pct"/>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secgroup</w:t>
            </w:r>
          </w:p>
        </w:tc>
        <w:tc>
          <w:tcPr>
            <w:tcW w:w="777" w:type="pct"/>
          </w:tcPr>
          <w:p w:rsidR="00737F4C" w:rsidRDefault="00A43B37">
            <w:r>
              <w:t>path</w:t>
            </w:r>
          </w:p>
        </w:tc>
        <w:tc>
          <w:tcPr>
            <w:tcW w:w="2549" w:type="pct"/>
          </w:tcPr>
          <w:p w:rsidR="00737F4C" w:rsidRDefault="00A43B37">
            <w:r>
              <w:t>The named of the secgroup from which the rule will be deleted</w:t>
            </w:r>
          </w:p>
        </w:tc>
        <w:tc>
          <w:tcPr>
            <w:tcW w:w="0" w:type="auto"/>
          </w:tcPr>
          <w:p w:rsidR="00737F4C" w:rsidRDefault="00A43B37">
            <w:r>
              <w:t>True</w:t>
            </w:r>
          </w:p>
        </w:tc>
        <w:tc>
          <w:tcPr>
            <w:tcW w:w="0" w:type="auto"/>
          </w:tcPr>
          <w:p w:rsidR="00737F4C" w:rsidRDefault="00737F4C"/>
        </w:tc>
      </w:tr>
      <w:tr w:rsidR="00737F4C" w:rsidTr="003A6005">
        <w:tc>
          <w:tcPr>
            <w:tcW w:w="0" w:type="auto"/>
          </w:tcPr>
          <w:p w:rsidR="00737F4C" w:rsidRDefault="00A43B37">
            <w:r>
              <w:t>ruleid</w:t>
            </w:r>
          </w:p>
        </w:tc>
        <w:tc>
          <w:tcPr>
            <w:tcW w:w="777" w:type="pct"/>
          </w:tcPr>
          <w:p w:rsidR="00737F4C" w:rsidRDefault="00A43B37">
            <w:r>
              <w:t>path</w:t>
            </w:r>
          </w:p>
        </w:tc>
        <w:tc>
          <w:tcPr>
            <w:tcW w:w="2549" w:type="pct"/>
          </w:tcPr>
          <w:p w:rsidR="00737F4C" w:rsidRDefault="00A43B37">
            <w:r>
              <w:t>The uuid of the rule to be deleted</w:t>
            </w:r>
          </w:p>
        </w:tc>
        <w:tc>
          <w:tcPr>
            <w:tcW w:w="0" w:type="auto"/>
          </w:tcPr>
          <w:p w:rsidR="00737F4C" w:rsidRDefault="00A43B37">
            <w:r>
              <w:t>True</w:t>
            </w:r>
          </w:p>
        </w:tc>
        <w:tc>
          <w:tcPr>
            <w:tcW w:w="0" w:type="auto"/>
          </w:tcPr>
          <w:p w:rsidR="00737F4C" w:rsidRDefault="00737F4C"/>
        </w:tc>
      </w:tr>
    </w:tbl>
    <w:p w:rsidR="00737F4C" w:rsidRDefault="00A43B37">
      <w:pPr>
        <w:pStyle w:val="Heading6"/>
      </w:pPr>
      <w:bookmarkStart w:id="346" w:name="Xa714a2292305df0402a19f98d8ed7b9a9ab4b89"/>
      <w:r>
        <w:t>DELETE /cloudmesh/secgroup/{secgroup}/rule/{ruleid}</w:t>
      </w:r>
      <w:bookmarkEnd w:id="346"/>
    </w:p>
    <w:p w:rsidR="00737F4C" w:rsidRDefault="00A43B37">
      <w:r>
        <w:t>Create</w:t>
      </w:r>
      <w:r w:rsidR="00847028">
        <w:t>s</w:t>
      </w:r>
      <w:r>
        <w:t xml:space="preserve"> a new rule in secgrou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4492"/>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2</w:t>
            </w:r>
          </w:p>
        </w:tc>
        <w:tc>
          <w:tcPr>
            <w:tcW w:w="0" w:type="auto"/>
          </w:tcPr>
          <w:p w:rsidR="00737F4C" w:rsidRDefault="00A43B37">
            <w:r>
              <w:t>Deletion request accepted and will be performed</w:t>
            </w:r>
          </w:p>
        </w:tc>
        <w:tc>
          <w:tcPr>
            <w:tcW w:w="0" w:type="auto"/>
          </w:tcPr>
          <w:p w:rsidR="00737F4C" w:rsidRDefault="00737F4C"/>
        </w:tc>
      </w:tr>
    </w:tbl>
    <w:p w:rsidR="00737F4C" w:rsidRDefault="00A43B37" w:rsidP="00CF4713">
      <w:pPr>
        <w:pStyle w:val="BodyText"/>
        <w:keepNext/>
        <w:keepLines/>
      </w:pPr>
      <w:r>
        <w:t>Parameters</w:t>
      </w:r>
    </w:p>
    <w:tbl>
      <w:tblPr>
        <w:tblStyle w:val="BDSpecTables"/>
        <w:tblW w:w="4878" w:type="pct"/>
        <w:tblLook w:val="07E0" w:firstRow="1" w:lastRow="1" w:firstColumn="1" w:lastColumn="1" w:noHBand="1" w:noVBand="1"/>
      </w:tblPr>
      <w:tblGrid>
        <w:gridCol w:w="1011"/>
        <w:gridCol w:w="1509"/>
        <w:gridCol w:w="4566"/>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Name</w:t>
            </w:r>
          </w:p>
        </w:tc>
        <w:tc>
          <w:tcPr>
            <w:tcW w:w="826" w:type="pct"/>
          </w:tcPr>
          <w:p w:rsidR="00737F4C" w:rsidRDefault="00A43B37" w:rsidP="00CF4713">
            <w:pPr>
              <w:keepNext/>
              <w:keepLines/>
            </w:pPr>
            <w:r>
              <w:t>Located in</w:t>
            </w:r>
          </w:p>
        </w:tc>
        <w:tc>
          <w:tcPr>
            <w:tcW w:w="2500" w:type="pct"/>
          </w:tcPr>
          <w:p w:rsidR="00737F4C" w:rsidRDefault="00A43B37" w:rsidP="00CF4713">
            <w:pPr>
              <w:keepNext/>
              <w:keepLines/>
            </w:pPr>
            <w:r>
              <w:t>Description</w:t>
            </w:r>
          </w:p>
        </w:tc>
        <w:tc>
          <w:tcPr>
            <w:tcW w:w="0" w:type="auto"/>
          </w:tcPr>
          <w:p w:rsidR="00737F4C" w:rsidRDefault="00A43B37" w:rsidP="00CF4713">
            <w:pPr>
              <w:keepNext/>
              <w:keepLines/>
            </w:pPr>
            <w:r>
              <w:t>Required</w:t>
            </w:r>
          </w:p>
        </w:tc>
        <w:tc>
          <w:tcPr>
            <w:tcW w:w="0" w:type="auto"/>
          </w:tcPr>
          <w:p w:rsidR="00737F4C" w:rsidRDefault="00A43B37" w:rsidP="00CF4713">
            <w:pPr>
              <w:keepNext/>
              <w:keepLines/>
            </w:pPr>
            <w:r>
              <w:t>Schema</w:t>
            </w:r>
          </w:p>
        </w:tc>
      </w:tr>
      <w:tr w:rsidR="00737F4C" w:rsidTr="003A6005">
        <w:tc>
          <w:tcPr>
            <w:tcW w:w="0" w:type="auto"/>
          </w:tcPr>
          <w:p w:rsidR="00737F4C" w:rsidRDefault="00A43B37" w:rsidP="00CF4713">
            <w:pPr>
              <w:keepNext/>
              <w:keepLines/>
            </w:pPr>
            <w:r>
              <w:t>secgroup</w:t>
            </w:r>
          </w:p>
        </w:tc>
        <w:tc>
          <w:tcPr>
            <w:tcW w:w="826" w:type="pct"/>
          </w:tcPr>
          <w:p w:rsidR="00737F4C" w:rsidRDefault="00A43B37" w:rsidP="00CF4713">
            <w:pPr>
              <w:keepNext/>
              <w:keepLines/>
            </w:pPr>
            <w:r>
              <w:t>path</w:t>
            </w:r>
          </w:p>
        </w:tc>
        <w:tc>
          <w:tcPr>
            <w:tcW w:w="2500" w:type="pct"/>
          </w:tcPr>
          <w:p w:rsidR="00737F4C" w:rsidRDefault="00A43B37" w:rsidP="00CF4713">
            <w:pPr>
              <w:keepNext/>
              <w:keepLines/>
            </w:pPr>
            <w:r>
              <w:t>The named of the secgroup from which the rule will be deleted</w:t>
            </w:r>
          </w:p>
        </w:tc>
        <w:tc>
          <w:tcPr>
            <w:tcW w:w="0" w:type="auto"/>
          </w:tcPr>
          <w:p w:rsidR="00737F4C" w:rsidRDefault="00A43B37" w:rsidP="00CF4713">
            <w:pPr>
              <w:keepNext/>
              <w:keepLines/>
            </w:pPr>
            <w:r>
              <w:t>True</w:t>
            </w:r>
          </w:p>
        </w:tc>
        <w:tc>
          <w:tcPr>
            <w:tcW w:w="0" w:type="auto"/>
          </w:tcPr>
          <w:p w:rsidR="00737F4C" w:rsidRDefault="00737F4C" w:rsidP="00CF4713">
            <w:pPr>
              <w:keepNext/>
              <w:keepLines/>
            </w:pPr>
          </w:p>
        </w:tc>
      </w:tr>
      <w:tr w:rsidR="00737F4C" w:rsidTr="003A6005">
        <w:tc>
          <w:tcPr>
            <w:tcW w:w="0" w:type="auto"/>
          </w:tcPr>
          <w:p w:rsidR="00737F4C" w:rsidRDefault="00A43B37" w:rsidP="00CF4713">
            <w:pPr>
              <w:keepNext/>
              <w:keepLines/>
            </w:pPr>
            <w:r>
              <w:t>ruleid</w:t>
            </w:r>
          </w:p>
        </w:tc>
        <w:tc>
          <w:tcPr>
            <w:tcW w:w="826" w:type="pct"/>
          </w:tcPr>
          <w:p w:rsidR="00737F4C" w:rsidRDefault="00A43B37" w:rsidP="00CF4713">
            <w:pPr>
              <w:keepNext/>
              <w:keepLines/>
            </w:pPr>
            <w:r>
              <w:t>path</w:t>
            </w:r>
          </w:p>
        </w:tc>
        <w:tc>
          <w:tcPr>
            <w:tcW w:w="2500" w:type="pct"/>
          </w:tcPr>
          <w:p w:rsidR="00737F4C" w:rsidRDefault="00A43B37" w:rsidP="00CF4713">
            <w:pPr>
              <w:keepNext/>
              <w:keepLines/>
            </w:pPr>
            <w:r>
              <w:t>The uuid of the rule to be deleted</w:t>
            </w:r>
          </w:p>
        </w:tc>
        <w:tc>
          <w:tcPr>
            <w:tcW w:w="0" w:type="auto"/>
          </w:tcPr>
          <w:p w:rsidR="00737F4C" w:rsidRDefault="00A43B37" w:rsidP="00CF4713">
            <w:pPr>
              <w:keepNext/>
              <w:keepLines/>
            </w:pPr>
            <w:r>
              <w:t>True</w:t>
            </w:r>
          </w:p>
        </w:tc>
        <w:tc>
          <w:tcPr>
            <w:tcW w:w="0" w:type="auto"/>
          </w:tcPr>
          <w:p w:rsidR="00737F4C" w:rsidRDefault="00737F4C" w:rsidP="00CF4713">
            <w:pPr>
              <w:keepNext/>
              <w:keepLines/>
            </w:pPr>
          </w:p>
        </w:tc>
      </w:tr>
    </w:tbl>
    <w:p w:rsidR="00737F4C" w:rsidRDefault="00A43B37">
      <w:pPr>
        <w:pStyle w:val="Heading4"/>
      </w:pPr>
      <w:bookmarkStart w:id="347" w:name="secgroup.yaml"/>
      <w:proofErr w:type="gramStart"/>
      <w:r>
        <w:t>secgroup.yaml</w:t>
      </w:r>
      <w:bookmarkEnd w:id="347"/>
      <w:proofErr w:type="gramEnd"/>
    </w:p>
    <w:p w:rsidR="00737F4C" w:rsidRDefault="00A43B37">
      <w:pPr>
        <w:pStyle w:val="SourceCode"/>
      </w:pPr>
      <w:r>
        <w:t>swagger: "2.0"</w:t>
      </w:r>
      <w:r>
        <w:br/>
        <w:t>info:</w:t>
      </w:r>
      <w:r>
        <w:br/>
        <w:t xml:space="preserve">  version: 3.1.1</w:t>
      </w:r>
      <w:r>
        <w:br/>
        <w:t xml:space="preserve">  x-date: 02-12-2019</w:t>
      </w:r>
      <w:r>
        <w:br/>
        <w:t xml:space="preserve">  x-status: defined</w:t>
      </w:r>
      <w:r>
        <w:br/>
        <w:t xml:space="preserve">  title: Secgroup</w:t>
      </w:r>
      <w:r>
        <w:br/>
        <w:t xml:space="preserve">  description: |-</w:t>
      </w:r>
      <w:r>
        <w:br/>
        <w:t xml:space="preserve">  </w:t>
      </w:r>
      <w:r>
        <w:br/>
        <w:t xml:space="preserve">   A security group defines the incoming and outgoing security rules</w:t>
      </w:r>
      <w:r>
        <w:br/>
        <w:t xml:space="preserve">   which can then be assigned to a node when a node is being created.</w:t>
      </w:r>
      <w:r>
        <w:br/>
        <w:t xml:space="preserve">   Once the node is up the connection to and from the node will be</w:t>
      </w:r>
      <w:r>
        <w:br/>
        <w:t xml:space="preserve">   decided by the security group rules, in addition to any other possible</w:t>
      </w:r>
      <w:r>
        <w:br/>
        <w:t xml:space="preserve">   rules applied on network devices or from the instance"s firewall</w:t>
      </w:r>
      <w:r>
        <w:br/>
        <w:t xml:space="preserve">   settings.</w:t>
      </w:r>
      <w:r>
        <w:br/>
        <w:t xml:space="preserve">   A security group may have one or multiple rules and a node may be</w:t>
      </w:r>
      <w:r>
        <w:br/>
        <w:t xml:space="preserve">   associated with one or more security groups.</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secgroup:</w:t>
      </w:r>
      <w:r>
        <w:br/>
        <w:t xml:space="preserve">    get:</w:t>
      </w:r>
      <w:r>
        <w:br/>
        <w:t xml:space="preserve">      tags:</w:t>
      </w:r>
      <w:r>
        <w:br/>
        <w:t xml:space="preserve">      - Secgroup</w:t>
      </w:r>
      <w:r>
        <w:br/>
        <w:t xml:space="preserve">      summary: Returns all secgroups</w:t>
      </w:r>
      <w:r>
        <w:br/>
        <w:t xml:space="preserve">      description: Returns all secgroups</w:t>
      </w:r>
      <w:r>
        <w:br/>
        <w:t xml:space="preserve">      operationId: cloudmesh.secgroup.get</w:t>
      </w:r>
      <w:r>
        <w:br/>
        <w:t xml:space="preserve">      produces:</w:t>
      </w:r>
      <w:r>
        <w:br/>
        <w:t xml:space="preserve">        - application/json</w:t>
      </w:r>
      <w:r>
        <w:br/>
        <w:t xml:space="preserve">      responses:</w:t>
      </w:r>
      <w:r>
        <w:br/>
        <w:t xml:space="preserve">        "200":</w:t>
      </w:r>
      <w:r>
        <w:br/>
        <w:t xml:space="preserve">          description: secgroup info</w:t>
      </w:r>
      <w:r>
        <w:br/>
        <w:t xml:space="preserve">          schema:</w:t>
      </w:r>
      <w:r>
        <w:br/>
        <w:t xml:space="preserve">            type: array</w:t>
      </w:r>
      <w:r>
        <w:br/>
        <w:t xml:space="preserve">            items:</w:t>
      </w:r>
      <w:r>
        <w:br/>
        <w:t xml:space="preserve">              $ref: "#/definitions/Secgroup"</w:t>
      </w:r>
      <w:r>
        <w:br/>
        <w:t xml:space="preserve">    post:</w:t>
      </w:r>
      <w:r>
        <w:br/>
        <w:t xml:space="preserve">      tags:</w:t>
      </w:r>
      <w:r>
        <w:br/>
        <w:t xml:space="preserve">      - Secgroup</w:t>
      </w:r>
      <w:r>
        <w:br/>
        <w:t xml:space="preserve">      summary: Create a new secgroup</w:t>
      </w:r>
      <w:r>
        <w:br/>
        <w:t xml:space="preserve">      description: Create a new secgroup</w:t>
      </w:r>
      <w:r>
        <w:br/>
      </w:r>
      <w:r>
        <w:lastRenderedPageBreak/>
        <w:t xml:space="preserve">      operationId: cloudmesh.secgroup.add</w:t>
      </w:r>
      <w:r>
        <w:br/>
        <w:t xml:space="preserve">      parameters:</w:t>
      </w:r>
      <w:r>
        <w:br/>
        <w:t xml:space="preserve">        - in: body</w:t>
      </w:r>
      <w:r>
        <w:br/>
        <w:t xml:space="preserve">          name: secgroup</w:t>
      </w:r>
      <w:r>
        <w:br/>
        <w:t xml:space="preserve">          description: The new secgroup to create</w:t>
      </w:r>
      <w:r>
        <w:br/>
        <w:t xml:space="preserve">          schema:</w:t>
      </w:r>
      <w:r>
        <w:br/>
        <w:t xml:space="preserve">            $ref: "#/definitions/Secgroup"</w:t>
      </w:r>
      <w:r>
        <w:br/>
        <w:t xml:space="preserve">      responses:</w:t>
      </w:r>
      <w:r>
        <w:br/>
        <w:t xml:space="preserve">        "201":</w:t>
      </w:r>
      <w:r>
        <w:br/>
        <w:t xml:space="preserve">          description: Created</w:t>
      </w:r>
      <w:r>
        <w:br/>
        <w:t xml:space="preserve">  "/cloudmesh/secgroup/{secgroup}":</w:t>
      </w:r>
      <w:r>
        <w:br/>
        <w:t xml:space="preserve">    get:</w:t>
      </w:r>
      <w:r>
        <w:br/>
        <w:t xml:space="preserve">      tags:</w:t>
      </w:r>
      <w:r>
        <w:br/>
        <w:t xml:space="preserve">      - Secgroup</w:t>
      </w:r>
      <w:r>
        <w:br/>
        <w:t xml:space="preserve">      summary: Find a secgroup by name</w:t>
      </w:r>
      <w:r>
        <w:br/>
        <w:t xml:space="preserve">      description: Find a secgroup by name</w:t>
      </w:r>
      <w:r>
        <w:br/>
        <w:t xml:space="preserve">      operationId: cloudmesh.secgroup.get_by_name</w:t>
      </w:r>
      <w:r>
        <w:br/>
        <w:t xml:space="preserve">      parameters:</w:t>
      </w:r>
      <w:r>
        <w:br/>
        <w:t xml:space="preserve">        - name: secgroup</w:t>
      </w:r>
      <w:r>
        <w:br/>
        <w:t xml:space="preserve">          description: name of the security group</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secgroup info</w:t>
      </w:r>
      <w:r>
        <w:br/>
        <w:t xml:space="preserve">          schema:</w:t>
      </w:r>
      <w:r>
        <w:br/>
        <w:t xml:space="preserve">            $ref: "#/definitions/Secgroup"</w:t>
      </w:r>
      <w:r>
        <w:br/>
        <w:t xml:space="preserve">  "/cloudmesh/secgroup/{secgroup}/rule":</w:t>
      </w:r>
      <w:r>
        <w:br/>
        <w:t xml:space="preserve">    get:</w:t>
      </w:r>
      <w:r>
        <w:br/>
        <w:t xml:space="preserve">      tags:</w:t>
      </w:r>
      <w:r>
        <w:br/>
        <w:t xml:space="preserve">      - Secgroup</w:t>
      </w:r>
      <w:r>
        <w:br/>
        <w:t xml:space="preserve">      summary: Get the defiend security group rules for a specified secgroup</w:t>
      </w:r>
      <w:r>
        <w:br/>
        <w:t xml:space="preserve">      description: Get the defiend security group rules for a specified secgroup</w:t>
      </w:r>
      <w:r>
        <w:br/>
        <w:t xml:space="preserve">      operationId: cloudmesh.secgroup.get_rules_in_secgroup</w:t>
      </w:r>
      <w:r>
        <w:br/>
        <w:t xml:space="preserve">      parameters:</w:t>
      </w:r>
      <w:r>
        <w:br/>
        <w:t xml:space="preserve">        - name: secgroup</w:t>
      </w:r>
      <w:r>
        <w:br/>
        <w:t xml:space="preserve">          description: name of the security group</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security group rules info</w:t>
      </w:r>
      <w:r>
        <w:br/>
        <w:t xml:space="preserve">          schema:</w:t>
      </w:r>
      <w:r>
        <w:br/>
        <w:t xml:space="preserve">            type: array</w:t>
      </w:r>
      <w:r>
        <w:br/>
        <w:t xml:space="preserve">            items:</w:t>
      </w:r>
      <w:r>
        <w:br/>
        <w:t xml:space="preserve">              $ref: "#/definitions/SecGroupRule"</w:t>
      </w:r>
      <w:r>
        <w:br/>
        <w:t xml:space="preserve">    post:</w:t>
      </w:r>
      <w:r>
        <w:br/>
        <w:t xml:space="preserve">      tags:</w:t>
      </w:r>
      <w:r>
        <w:br/>
        <w:t xml:space="preserve">      - Secgroup</w:t>
      </w:r>
      <w:r>
        <w:br/>
        <w:t xml:space="preserve">      summary: Create a new rule in the specified security group</w:t>
      </w:r>
      <w:r>
        <w:br/>
        <w:t xml:space="preserve">      description: Create a new rule in secgroup</w:t>
      </w:r>
      <w:r>
        <w:br/>
        <w:t xml:space="preserve">      operationId: cloudmesh.secgroup.add_rule_in_secgroup</w:t>
      </w:r>
      <w:r>
        <w:br/>
        <w:t xml:space="preserve">      parameters:</w:t>
      </w:r>
      <w:r>
        <w:br/>
        <w:t xml:space="preserve">        - in: path</w:t>
      </w:r>
      <w:r>
        <w:br/>
        <w:t xml:space="preserve">          name: secgroup</w:t>
      </w:r>
      <w:r>
        <w:br/>
        <w:t xml:space="preserve">          required: true</w:t>
      </w:r>
      <w:r>
        <w:br/>
        <w:t xml:space="preserve">          description: The name of the new secgroup to create</w:t>
      </w:r>
      <w:r>
        <w:br/>
        <w:t xml:space="preserve">          type: string</w:t>
      </w:r>
      <w:r>
        <w:br/>
        <w:t xml:space="preserve">        - in: body</w:t>
      </w:r>
      <w:r>
        <w:br/>
        <w:t xml:space="preserve">          name: secgroupobj</w:t>
      </w:r>
      <w:r>
        <w:br/>
        <w:t xml:space="preserve">          required: true</w:t>
      </w:r>
      <w:r>
        <w:br/>
        <w:t xml:space="preserve">          description: The secgroup object to create</w:t>
      </w:r>
      <w:r>
        <w:br/>
        <w:t xml:space="preserve">          schema:</w:t>
      </w:r>
      <w:r>
        <w:br/>
      </w:r>
      <w:r>
        <w:lastRenderedPageBreak/>
        <w:t xml:space="preserve">            $ref: "#/definitions/SecGroupRule"</w:t>
      </w:r>
      <w:r>
        <w:br/>
        <w:t xml:space="preserve">      responses:</w:t>
      </w:r>
      <w:r>
        <w:br/>
        <w:t xml:space="preserve">        "201":</w:t>
      </w:r>
      <w:r>
        <w:br/>
        <w:t xml:space="preserve">          description: Created</w:t>
      </w:r>
      <w:r>
        <w:br/>
        <w:t xml:space="preserve">  "/cloudmesh/secgroup/{secgroup}/rule/{ruleid}":</w:t>
      </w:r>
      <w:r>
        <w:br/>
        <w:t xml:space="preserve">    get:</w:t>
      </w:r>
      <w:r>
        <w:br/>
        <w:t xml:space="preserve">      tags:</w:t>
      </w:r>
      <w:r>
        <w:br/>
        <w:t xml:space="preserve">      - Secgroup</w:t>
      </w:r>
      <w:r>
        <w:br/>
        <w:t xml:space="preserve">      summary: Get an existing rule from the specified security group</w:t>
      </w:r>
      <w:r>
        <w:br/>
        <w:t xml:space="preserve">      description: Create a new rule in secgroup</w:t>
      </w:r>
      <w:r>
        <w:br/>
        <w:t xml:space="preserve">      operationId: cloudmesh.secgroup.get_rule_by_id_in_secgroup</w:t>
      </w:r>
      <w:r>
        <w:br/>
        <w:t xml:space="preserve">      parameters:</w:t>
      </w:r>
      <w:r>
        <w:br/>
        <w:t xml:space="preserve">        - in: path</w:t>
      </w:r>
      <w:r>
        <w:br/>
        <w:t xml:space="preserve">          name: secgroup</w:t>
      </w:r>
      <w:r>
        <w:br/>
        <w:t xml:space="preserve">          required: true</w:t>
      </w:r>
      <w:r>
        <w:br/>
        <w:t xml:space="preserve">          description: The named of the secgroup from which the rule will be deleted</w:t>
      </w:r>
      <w:r>
        <w:br/>
        <w:t xml:space="preserve">          type: string</w:t>
      </w:r>
      <w:r>
        <w:br/>
        <w:t xml:space="preserve">        - in: path</w:t>
      </w:r>
      <w:r>
        <w:br/>
        <w:t xml:space="preserve">          name: ruleid</w:t>
      </w:r>
      <w:r>
        <w:br/>
        <w:t xml:space="preserve">          required: true</w:t>
      </w:r>
      <w:r>
        <w:br/>
        <w:t xml:space="preserve">          description: The uuid of the rule to be deleted</w:t>
      </w:r>
      <w:r>
        <w:br/>
        <w:t xml:space="preserve">          type: string</w:t>
      </w:r>
      <w:r>
        <w:br/>
        <w:t xml:space="preserve">      responses:</w:t>
      </w:r>
      <w:r>
        <w:br/>
        <w:t xml:space="preserve">        "200":</w:t>
      </w:r>
      <w:r>
        <w:br/>
        <w:t xml:space="preserve">          description: The security group rule definition info</w:t>
      </w:r>
      <w:r>
        <w:br/>
        <w:t xml:space="preserve">          schema:</w:t>
      </w:r>
      <w:r>
        <w:br/>
        <w:t xml:space="preserve">              $ref: "#/definitions/SecGroupRule"</w:t>
      </w:r>
      <w:r>
        <w:br/>
        <w:t xml:space="preserve">    delete:</w:t>
      </w:r>
      <w:r>
        <w:br/>
        <w:t xml:space="preserve">      tags:</w:t>
      </w:r>
      <w:r>
        <w:br/>
        <w:t xml:space="preserve">      - Secgroup</w:t>
      </w:r>
      <w:r>
        <w:br/>
        <w:t xml:space="preserve">      summary: Delete an existing rule from the specified security group</w:t>
      </w:r>
      <w:r>
        <w:br/>
        <w:t xml:space="preserve">      description: Create a new rule in secgroup</w:t>
      </w:r>
      <w:r>
        <w:br/>
        <w:t xml:space="preserve">      operationId: cloudmesh.secgroup.delete_rule_by_id_in_secgroup</w:t>
      </w:r>
      <w:r>
        <w:br/>
        <w:t xml:space="preserve">      parameters:</w:t>
      </w:r>
      <w:r>
        <w:br/>
        <w:t xml:space="preserve">        - in: path</w:t>
      </w:r>
      <w:r>
        <w:br/>
        <w:t xml:space="preserve">          name: secgroup</w:t>
      </w:r>
      <w:r>
        <w:br/>
        <w:t xml:space="preserve">          required: true</w:t>
      </w:r>
      <w:r>
        <w:br/>
        <w:t xml:space="preserve">          description: The named of the secgroup from which the rule will be deleted</w:t>
      </w:r>
      <w:r>
        <w:br/>
        <w:t xml:space="preserve">          type: string</w:t>
      </w:r>
      <w:r>
        <w:br/>
        <w:t xml:space="preserve">        - in: path</w:t>
      </w:r>
      <w:r>
        <w:br/>
        <w:t xml:space="preserve">          name: ruleid</w:t>
      </w:r>
      <w:r>
        <w:br/>
        <w:t xml:space="preserve">          required: true</w:t>
      </w:r>
      <w:r>
        <w:br/>
        <w:t xml:space="preserve">          description: The uuid of the rule to be deleted</w:t>
      </w:r>
      <w:r>
        <w:br/>
        <w:t xml:space="preserve">          type: string</w:t>
      </w:r>
      <w:r>
        <w:br/>
        <w:t xml:space="preserve">      responses:</w:t>
      </w:r>
      <w:r>
        <w:br/>
        <w:t xml:space="preserve">        "202":</w:t>
      </w:r>
      <w:r>
        <w:br/>
        <w:t xml:space="preserve">          description: Deletion request accepted and will be performed</w:t>
      </w:r>
      <w:r>
        <w:br/>
        <w:t>definitions:</w:t>
      </w:r>
      <w:r>
        <w:br/>
        <w:t xml:space="preserve">  Secgroup:</w:t>
      </w:r>
      <w:r>
        <w:br/>
        <w:t xml:space="preserve">    type: object</w:t>
      </w:r>
      <w:r>
        <w:br/>
        <w:t xml:space="preserve">    description: the security group object</w:t>
      </w:r>
      <w:r>
        <w:br/>
        <w:t xml:space="preserve">    properties:</w:t>
      </w:r>
      <w:r>
        <w:br/>
        <w:t xml:space="preserve">      uuid:</w:t>
      </w:r>
      <w:r>
        <w:br/>
        <w:t xml:space="preserve">        type: string</w:t>
      </w:r>
      <w:r>
        <w:br/>
        <w:t xml:space="preserve">        description: Unique identifier of the security group</w:t>
      </w:r>
      <w:r>
        <w:br/>
        <w:t xml:space="preserve">      name:</w:t>
      </w:r>
      <w:r>
        <w:br/>
        <w:t xml:space="preserve">        type: string</w:t>
      </w:r>
      <w:r>
        <w:br/>
        <w:t xml:space="preserve">        description: name of the secgroup</w:t>
      </w:r>
      <w:r>
        <w:br/>
        <w:t xml:space="preserve">      description:</w:t>
      </w:r>
      <w:r>
        <w:br/>
        <w:t xml:space="preserve">        type: string</w:t>
      </w:r>
      <w:r>
        <w:br/>
        <w:t xml:space="preserve">        description: describes what the secgroup is for</w:t>
      </w:r>
      <w:r>
        <w:br/>
        <w:t xml:space="preserve">      rules:</w:t>
      </w:r>
      <w:r>
        <w:br/>
        <w:t xml:space="preserve">        type: array</w:t>
      </w:r>
      <w:r>
        <w:br/>
        <w:t xml:space="preserve">        description: List of Secgroup rules</w:t>
      </w:r>
      <w:r>
        <w:br/>
        <w:t xml:space="preserve">        items:</w:t>
      </w:r>
      <w:r>
        <w:br/>
        <w:t xml:space="preserve">          $ref: "#/definitions/SecGroupRule"</w:t>
      </w:r>
      <w:r>
        <w:br/>
        <w:t xml:space="preserve">  SecGroupRule:</w:t>
      </w:r>
      <w:r>
        <w:br/>
        <w:t xml:space="preserve">    type: object</w:t>
      </w:r>
      <w:r>
        <w:br/>
        <w:t xml:space="preserve">    description: security group rule</w:t>
      </w:r>
      <w:r>
        <w:br/>
      </w:r>
      <w:r>
        <w:lastRenderedPageBreak/>
        <w:t xml:space="preserve">    properties:</w:t>
      </w:r>
      <w:r>
        <w:br/>
        <w:t xml:space="preserve">      uuid:</w:t>
      </w:r>
      <w:r>
        <w:br/>
        <w:t xml:space="preserve">        type: string</w:t>
      </w:r>
      <w:r>
        <w:br/>
        <w:t xml:space="preserve">        description: Unique identifier of the rule</w:t>
      </w:r>
      <w:r>
        <w:br/>
        <w:t xml:space="preserve">      ingress:</w:t>
      </w:r>
      <w:r>
        <w:br/>
        <w:t xml:space="preserve">        type: boolean</w:t>
      </w:r>
      <w:r>
        <w:br/>
        <w:t xml:space="preserve">        description: The defined security group rule is for ingress if True</w:t>
      </w:r>
      <w:r>
        <w:br/>
        <w:t xml:space="preserve">      egress:</w:t>
      </w:r>
      <w:r>
        <w:br/>
        <w:t xml:space="preserve">        type: boolean</w:t>
      </w:r>
      <w:r>
        <w:br/>
        <w:t xml:space="preserve">        description: The defined security group rule is for egress if True</w:t>
      </w:r>
      <w:r>
        <w:br/>
        <w:t xml:space="preserve">      remote_group:</w:t>
      </w:r>
      <w:r>
        <w:br/>
        <w:t xml:space="preserve">        type: string</w:t>
      </w:r>
      <w:r>
        <w:br/>
        <w:t xml:space="preserve">        description: Name of the group if the rule is defined by group instead of IP range</w:t>
      </w:r>
      <w:r>
        <w:br/>
        <w:t xml:space="preserve">      protocol:</w:t>
      </w:r>
      <w:r>
        <w:br/>
        <w:t xml:space="preserve">        type: string</w:t>
      </w:r>
      <w:r>
        <w:br/>
        <w:t xml:space="preserve">        description: The protocol used such as TCP, UDP, ICMP</w:t>
      </w:r>
      <w:r>
        <w:br/>
        <w:t xml:space="preserve">      from_port:</w:t>
      </w:r>
      <w:r>
        <w:br/>
        <w:t xml:space="preserve">        type: integer</w:t>
      </w:r>
      <w:r>
        <w:br/>
        <w:t xml:space="preserve">        description: Port range starting port</w:t>
      </w:r>
      <w:r>
        <w:br/>
        <w:t xml:space="preserve">      to_port:</w:t>
      </w:r>
      <w:r>
        <w:br/>
        <w:t xml:space="preserve">        type: integer</w:t>
      </w:r>
      <w:r>
        <w:br/>
        <w:t xml:space="preserve">        description: Port range ending port</w:t>
      </w:r>
      <w:r>
        <w:br/>
        <w:t xml:space="preserve">      cidr:</w:t>
      </w:r>
      <w:r>
        <w:br/>
        <w:t xml:space="preserve">        type: string</w:t>
      </w:r>
      <w:r>
        <w:br/>
        <w:t xml:space="preserve">        description: The source or destination network in CIDR notation, e.g., 129.79.0.0/16</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348" w:name="nic"/>
      <w:bookmarkStart w:id="349" w:name="_Toc1569591"/>
      <w:bookmarkStart w:id="350" w:name="_Toc1641041"/>
      <w:r>
        <w:t>Nic</w:t>
      </w:r>
      <w:bookmarkEnd w:id="348"/>
      <w:bookmarkEnd w:id="349"/>
      <w:bookmarkEnd w:id="350"/>
    </w:p>
    <w:p w:rsidR="00737F4C" w:rsidRDefault="00A43B37">
      <w:r>
        <w:t>A service to store Network Interface Controller (NIC) information. All of them are stored as Strings.</w:t>
      </w:r>
    </w:p>
    <w:p w:rsidR="00737F4C" w:rsidRDefault="00A43B37">
      <w:pPr>
        <w:pStyle w:val="Heading4"/>
      </w:pPr>
      <w:bookmarkStart w:id="351" w:name="properties-nic-1"/>
      <w:r>
        <w:t>Properties Nic</w:t>
      </w:r>
      <w:bookmarkEnd w:id="351"/>
    </w:p>
    <w:tbl>
      <w:tblPr>
        <w:tblStyle w:val="BDSpecTables"/>
        <w:tblW w:w="0" w:type="pct"/>
        <w:tblLook w:val="07E0" w:firstRow="1" w:lastRow="1" w:firstColumn="1" w:lastColumn="1" w:noHBand="1" w:noVBand="1"/>
      </w:tblPr>
      <w:tblGrid>
        <w:gridCol w:w="1145"/>
        <w:gridCol w:w="827"/>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nic</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kind of the nic, such as wireless</w:t>
            </w:r>
          </w:p>
        </w:tc>
      </w:tr>
      <w:tr w:rsidR="00737F4C" w:rsidTr="003A6005">
        <w:tc>
          <w:tcPr>
            <w:tcW w:w="0" w:type="auto"/>
          </w:tcPr>
          <w:p w:rsidR="00737F4C" w:rsidRDefault="00A43B37">
            <w:r>
              <w:t>mac</w:t>
            </w:r>
          </w:p>
        </w:tc>
        <w:tc>
          <w:tcPr>
            <w:tcW w:w="0" w:type="auto"/>
          </w:tcPr>
          <w:p w:rsidR="00737F4C" w:rsidRDefault="00A43B37">
            <w:r>
              <w:t>string</w:t>
            </w:r>
          </w:p>
        </w:tc>
        <w:tc>
          <w:tcPr>
            <w:tcW w:w="0" w:type="auto"/>
          </w:tcPr>
          <w:p w:rsidR="00737F4C" w:rsidRDefault="00A43B37">
            <w:r>
              <w:t>the mac address</w:t>
            </w:r>
          </w:p>
        </w:tc>
      </w:tr>
      <w:tr w:rsidR="00737F4C" w:rsidTr="003A6005">
        <w:tc>
          <w:tcPr>
            <w:tcW w:w="0" w:type="auto"/>
          </w:tcPr>
          <w:p w:rsidR="00737F4C" w:rsidRDefault="00A43B37">
            <w:r>
              <w:t>ip</w:t>
            </w:r>
          </w:p>
        </w:tc>
        <w:tc>
          <w:tcPr>
            <w:tcW w:w="0" w:type="auto"/>
          </w:tcPr>
          <w:p w:rsidR="00737F4C" w:rsidRDefault="00A43B37">
            <w:r>
              <w:t>string</w:t>
            </w:r>
          </w:p>
        </w:tc>
        <w:tc>
          <w:tcPr>
            <w:tcW w:w="0" w:type="auto"/>
          </w:tcPr>
          <w:p w:rsidR="00737F4C" w:rsidRDefault="00A43B37">
            <w:r>
              <w:t>the ip address</w:t>
            </w:r>
          </w:p>
        </w:tc>
      </w:tr>
      <w:tr w:rsidR="00737F4C" w:rsidTr="003A6005">
        <w:tc>
          <w:tcPr>
            <w:tcW w:w="0" w:type="auto"/>
          </w:tcPr>
          <w:p w:rsidR="00737F4C" w:rsidRDefault="00A43B37">
            <w:r>
              <w:t>mask</w:t>
            </w:r>
          </w:p>
        </w:tc>
        <w:tc>
          <w:tcPr>
            <w:tcW w:w="0" w:type="auto"/>
          </w:tcPr>
          <w:p w:rsidR="00737F4C" w:rsidRDefault="00A43B37">
            <w:r>
              <w:t>string</w:t>
            </w:r>
          </w:p>
        </w:tc>
        <w:tc>
          <w:tcPr>
            <w:tcW w:w="0" w:type="auto"/>
          </w:tcPr>
          <w:p w:rsidR="00737F4C" w:rsidRDefault="00A43B37">
            <w:r>
              <w:t>the network mask</w:t>
            </w:r>
          </w:p>
        </w:tc>
      </w:tr>
      <w:tr w:rsidR="00737F4C" w:rsidTr="003A6005">
        <w:tc>
          <w:tcPr>
            <w:tcW w:w="0" w:type="auto"/>
          </w:tcPr>
          <w:p w:rsidR="00737F4C" w:rsidRDefault="00A43B37">
            <w:r>
              <w:t>broadcast</w:t>
            </w:r>
          </w:p>
        </w:tc>
        <w:tc>
          <w:tcPr>
            <w:tcW w:w="0" w:type="auto"/>
          </w:tcPr>
          <w:p w:rsidR="00737F4C" w:rsidRDefault="00A43B37">
            <w:r>
              <w:t>string</w:t>
            </w:r>
          </w:p>
        </w:tc>
        <w:tc>
          <w:tcPr>
            <w:tcW w:w="0" w:type="auto"/>
          </w:tcPr>
          <w:p w:rsidR="00737F4C" w:rsidRDefault="00A43B37">
            <w:r>
              <w:t>the broadcast address</w:t>
            </w:r>
          </w:p>
        </w:tc>
      </w:tr>
      <w:tr w:rsidR="00737F4C" w:rsidTr="003A6005">
        <w:tc>
          <w:tcPr>
            <w:tcW w:w="0" w:type="auto"/>
          </w:tcPr>
          <w:p w:rsidR="00737F4C" w:rsidRDefault="00A43B37">
            <w:r>
              <w:t>gateway</w:t>
            </w:r>
          </w:p>
        </w:tc>
        <w:tc>
          <w:tcPr>
            <w:tcW w:w="0" w:type="auto"/>
          </w:tcPr>
          <w:p w:rsidR="00737F4C" w:rsidRDefault="00A43B37">
            <w:r>
              <w:t>string</w:t>
            </w:r>
          </w:p>
        </w:tc>
        <w:tc>
          <w:tcPr>
            <w:tcW w:w="0" w:type="auto"/>
          </w:tcPr>
          <w:p w:rsidR="00737F4C" w:rsidRDefault="00A43B37">
            <w:r>
              <w:t>the gateway address</w:t>
            </w:r>
          </w:p>
        </w:tc>
      </w:tr>
      <w:tr w:rsidR="00737F4C" w:rsidTr="003A6005">
        <w:tc>
          <w:tcPr>
            <w:tcW w:w="0" w:type="auto"/>
          </w:tcPr>
          <w:p w:rsidR="00737F4C" w:rsidRDefault="00A43B37">
            <w:r>
              <w:t>mtu</w:t>
            </w:r>
          </w:p>
        </w:tc>
        <w:tc>
          <w:tcPr>
            <w:tcW w:w="0" w:type="auto"/>
          </w:tcPr>
          <w:p w:rsidR="00737F4C" w:rsidRDefault="00A43B37">
            <w:r>
              <w:t>integer</w:t>
            </w:r>
          </w:p>
        </w:tc>
        <w:tc>
          <w:tcPr>
            <w:tcW w:w="0" w:type="auto"/>
          </w:tcPr>
          <w:p w:rsidR="00737F4C" w:rsidRDefault="00A43B37">
            <w:r>
              <w:t>the mtu</w:t>
            </w:r>
          </w:p>
        </w:tc>
      </w:tr>
      <w:tr w:rsidR="00737F4C" w:rsidTr="003A6005">
        <w:tc>
          <w:tcPr>
            <w:tcW w:w="0" w:type="auto"/>
          </w:tcPr>
          <w:p w:rsidR="00737F4C" w:rsidRDefault="00A43B37">
            <w:r>
              <w:t>bandwidth</w:t>
            </w:r>
          </w:p>
        </w:tc>
        <w:tc>
          <w:tcPr>
            <w:tcW w:w="0" w:type="auto"/>
          </w:tcPr>
          <w:p w:rsidR="00737F4C" w:rsidRDefault="00A43B37">
            <w:r>
              <w:t>integer</w:t>
            </w:r>
          </w:p>
        </w:tc>
        <w:tc>
          <w:tcPr>
            <w:tcW w:w="0" w:type="auto"/>
          </w:tcPr>
          <w:p w:rsidR="00737F4C" w:rsidRDefault="00A43B37">
            <w:r>
              <w:t>the bandwidth in bps</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352" w:name="paths-18"/>
      <w:r>
        <w:t>Paths</w:t>
      </w:r>
      <w:bookmarkEnd w:id="352"/>
    </w:p>
    <w:p w:rsidR="00737F4C" w:rsidRDefault="00A43B37">
      <w:pPr>
        <w:pStyle w:val="Heading5"/>
      </w:pPr>
      <w:bookmarkStart w:id="353" w:name="cloudmeshnics"/>
      <w:r>
        <w:t>/cloudmesh/nics</w:t>
      </w:r>
      <w:bookmarkEnd w:id="353"/>
    </w:p>
    <w:p w:rsidR="00737F4C" w:rsidRDefault="00A43B37">
      <w:pPr>
        <w:pStyle w:val="Heading6"/>
      </w:pPr>
      <w:bookmarkStart w:id="354" w:name="get-cloudmeshnics"/>
      <w:r>
        <w:t>GET /cloudmesh/nics</w:t>
      </w:r>
      <w:bookmarkEnd w:id="354"/>
    </w:p>
    <w:p w:rsidR="00737F4C" w:rsidRDefault="00A43B37">
      <w:r>
        <w:t>Returns all nics</w:t>
      </w:r>
    </w:p>
    <w:p w:rsidR="00737F4C" w:rsidRDefault="00A43B37" w:rsidP="00CF4713">
      <w:pPr>
        <w:pStyle w:val="BodyText"/>
        <w:keepNext/>
        <w:keepLines/>
      </w:pPr>
      <w:r>
        <w:lastRenderedPageBreak/>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Code</w:t>
            </w:r>
          </w:p>
        </w:tc>
        <w:tc>
          <w:tcPr>
            <w:tcW w:w="0" w:type="auto"/>
          </w:tcPr>
          <w:p w:rsidR="00737F4C" w:rsidRDefault="00A43B37" w:rsidP="00CF4713">
            <w:pPr>
              <w:keepNext/>
              <w:keepLines/>
            </w:pPr>
            <w:r>
              <w:t>Description</w:t>
            </w:r>
          </w:p>
        </w:tc>
        <w:tc>
          <w:tcPr>
            <w:tcW w:w="0" w:type="auto"/>
          </w:tcPr>
          <w:p w:rsidR="00737F4C" w:rsidRDefault="00A43B37" w:rsidP="00CF4713">
            <w:pPr>
              <w:keepNext/>
              <w:keepLines/>
            </w:pPr>
            <w:r>
              <w:t>Schema</w:t>
            </w:r>
          </w:p>
        </w:tc>
      </w:tr>
      <w:tr w:rsidR="00737F4C" w:rsidTr="003A6005">
        <w:tc>
          <w:tcPr>
            <w:tcW w:w="0" w:type="auto"/>
          </w:tcPr>
          <w:p w:rsidR="00737F4C" w:rsidRDefault="00A43B37" w:rsidP="00CF4713">
            <w:pPr>
              <w:keepNext/>
              <w:keepLines/>
            </w:pPr>
            <w:r>
              <w:t>200</w:t>
            </w:r>
          </w:p>
        </w:tc>
        <w:tc>
          <w:tcPr>
            <w:tcW w:w="0" w:type="auto"/>
          </w:tcPr>
          <w:p w:rsidR="00737F4C" w:rsidRDefault="00A43B37" w:rsidP="00CF4713">
            <w:pPr>
              <w:keepNext/>
              <w:keepLines/>
            </w:pPr>
            <w:r>
              <w:t>nic info</w:t>
            </w:r>
          </w:p>
        </w:tc>
        <w:tc>
          <w:tcPr>
            <w:tcW w:w="0" w:type="auto"/>
          </w:tcPr>
          <w:p w:rsidR="00737F4C" w:rsidRDefault="00737F4C" w:rsidP="00CF4713">
            <w:pPr>
              <w:keepNext/>
              <w:keepLines/>
            </w:pPr>
          </w:p>
        </w:tc>
      </w:tr>
    </w:tbl>
    <w:p w:rsidR="00737F4C" w:rsidRDefault="00A43B37">
      <w:pPr>
        <w:pStyle w:val="Heading6"/>
      </w:pPr>
      <w:bookmarkStart w:id="355" w:name="put-cloudmeshnics"/>
      <w:r>
        <w:t>PUT /cloudmesh/nics</w:t>
      </w:r>
      <w:bookmarkEnd w:id="355"/>
    </w:p>
    <w:p w:rsidR="00737F4C" w:rsidRDefault="00A43B37">
      <w:r>
        <w:t>Create</w:t>
      </w:r>
      <w:r w:rsidR="00847028">
        <w:t>s</w:t>
      </w:r>
      <w:r>
        <w:t xml:space="preserve"> a new nic</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110"/>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ic</w:t>
            </w:r>
          </w:p>
        </w:tc>
        <w:tc>
          <w:tcPr>
            <w:tcW w:w="0" w:type="auto"/>
          </w:tcPr>
          <w:p w:rsidR="00737F4C" w:rsidRDefault="00A43B37">
            <w:r>
              <w:t>body</w:t>
            </w:r>
          </w:p>
        </w:tc>
        <w:tc>
          <w:tcPr>
            <w:tcW w:w="0" w:type="auto"/>
          </w:tcPr>
          <w:p w:rsidR="00737F4C" w:rsidRDefault="00A43B37">
            <w:r>
              <w:t>The new nic to create</w:t>
            </w:r>
          </w:p>
        </w:tc>
        <w:tc>
          <w:tcPr>
            <w:tcW w:w="0" w:type="auto"/>
          </w:tcPr>
          <w:p w:rsidR="00737F4C" w:rsidRDefault="00A43B37">
            <w:r>
              <w:t>False</w:t>
            </w:r>
          </w:p>
        </w:tc>
        <w:tc>
          <w:tcPr>
            <w:tcW w:w="0" w:type="auto"/>
          </w:tcPr>
          <w:p w:rsidR="00737F4C" w:rsidRDefault="00BA3A67">
            <w:hyperlink w:anchor="nic">
              <w:r w:rsidR="00A43B37">
                <w:rPr>
                  <w:rStyle w:val="Hyperlink"/>
                </w:rPr>
                <w:t>Nic</w:t>
              </w:r>
            </w:hyperlink>
          </w:p>
        </w:tc>
      </w:tr>
    </w:tbl>
    <w:p w:rsidR="00737F4C" w:rsidRDefault="00A43B37">
      <w:pPr>
        <w:pStyle w:val="Heading5"/>
      </w:pPr>
      <w:bookmarkStart w:id="356" w:name="cloudmeshnicname"/>
      <w:r>
        <w:t>/cloudmesh/nic/{name}</w:t>
      </w:r>
      <w:bookmarkEnd w:id="356"/>
    </w:p>
    <w:p w:rsidR="00737F4C" w:rsidRDefault="00A43B37">
      <w:pPr>
        <w:pStyle w:val="Heading6"/>
      </w:pPr>
      <w:bookmarkStart w:id="357" w:name="get-cloudmeshnicname"/>
      <w:r>
        <w:t>GET /cloudmesh/nic/{name}</w:t>
      </w:r>
      <w:bookmarkEnd w:id="357"/>
    </w:p>
    <w:p w:rsidR="00737F4C" w:rsidRDefault="00A43B37">
      <w:r>
        <w:t>Returns a nic</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nic info</w:t>
            </w:r>
          </w:p>
        </w:tc>
        <w:tc>
          <w:tcPr>
            <w:tcW w:w="0" w:type="auto"/>
          </w:tcPr>
          <w:p w:rsidR="00737F4C" w:rsidRDefault="00BA3A67">
            <w:hyperlink w:anchor="nic">
              <w:r w:rsidR="00A43B37">
                <w:rPr>
                  <w:rStyle w:val="Hyperlink"/>
                </w:rPr>
                <w:t>Nic</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074"/>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Get nic info by nam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358" w:name="nic.yaml"/>
      <w:proofErr w:type="gramStart"/>
      <w:r>
        <w:t>nic.yaml</w:t>
      </w:r>
      <w:bookmarkEnd w:id="358"/>
      <w:proofErr w:type="gramEnd"/>
    </w:p>
    <w:p w:rsidR="00737F4C" w:rsidRDefault="00A43B37">
      <w:pPr>
        <w:pStyle w:val="SourceCode"/>
      </w:pPr>
      <w:r>
        <w:t>swagger: "2.0"</w:t>
      </w:r>
      <w:r>
        <w:br/>
        <w:t>info:</w:t>
      </w:r>
      <w:r>
        <w:br/>
        <w:t xml:space="preserve">  version: 3.0.1</w:t>
      </w:r>
      <w:r>
        <w:br/>
        <w:t xml:space="preserve">  title: Nic</w:t>
      </w:r>
      <w:r>
        <w:br/>
        <w:t xml:space="preserve">  description: |-</w:t>
      </w:r>
      <w:r>
        <w:br/>
        <w:t xml:space="preserve">  </w:t>
      </w:r>
      <w:r>
        <w:br/>
        <w:t xml:space="preserve">    A service to store Network Interface Controller (NIC) information. All of</w:t>
      </w:r>
      <w:r>
        <w:br/>
        <w:t xml:space="preserve">    them are stored as Strings.</w:t>
      </w:r>
      <w:r>
        <w:br/>
      </w:r>
      <w:r>
        <w:br/>
        <w:t xml:space="preserve">    * TODO: assign and improve</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r>
      <w:r>
        <w:lastRenderedPageBreak/>
        <w:t xml:space="preserve">  - application/json</w:t>
      </w:r>
      <w:r>
        <w:br/>
        <w:t>paths:</w:t>
      </w:r>
      <w:r>
        <w:br/>
        <w:t xml:space="preserve">  /cloudmesh/nics:</w:t>
      </w:r>
      <w:r>
        <w:br/>
        <w:t xml:space="preserve">    get:</w:t>
      </w:r>
      <w:r>
        <w:br/>
        <w:t xml:space="preserve">      tags:</w:t>
      </w:r>
      <w:r>
        <w:br/>
        <w:t xml:space="preserve">      - NIC</w:t>
      </w:r>
      <w:r>
        <w:br/>
        <w:t xml:space="preserve">      summary: Returns all nics</w:t>
      </w:r>
      <w:r>
        <w:br/>
        <w:t xml:space="preserve">      description: Returns all nics</w:t>
      </w:r>
      <w:r>
        <w:br/>
        <w:t xml:space="preserve">      operationId: cloudmesh.nic.get</w:t>
      </w:r>
      <w:r>
        <w:br/>
        <w:t xml:space="preserve">      produces:</w:t>
      </w:r>
      <w:r>
        <w:br/>
        <w:t xml:space="preserve">        - application/json</w:t>
      </w:r>
      <w:r>
        <w:br/>
        <w:t xml:space="preserve">      responses:</w:t>
      </w:r>
      <w:r>
        <w:br/>
        <w:t xml:space="preserve">        '200':</w:t>
      </w:r>
      <w:r>
        <w:br/>
        <w:t xml:space="preserve">          description: nic info</w:t>
      </w:r>
      <w:r>
        <w:br/>
        <w:t xml:space="preserve">          schema:</w:t>
      </w:r>
      <w:r>
        <w:br/>
        <w:t xml:space="preserve">            type: array</w:t>
      </w:r>
      <w:r>
        <w:br/>
        <w:t xml:space="preserve">            items:</w:t>
      </w:r>
      <w:r>
        <w:br/>
        <w:t xml:space="preserve">              $ref: '#/definitions/Nic'</w:t>
      </w:r>
      <w:r>
        <w:br/>
        <w:t xml:space="preserve">    put:</w:t>
      </w:r>
      <w:r>
        <w:br/>
        <w:t xml:space="preserve">      tags:</w:t>
      </w:r>
      <w:r>
        <w:br/>
        <w:t xml:space="preserve">      - NIC</w:t>
      </w:r>
      <w:r>
        <w:br/>
        <w:t xml:space="preserve">      summary: Create a new nic</w:t>
      </w:r>
      <w:r>
        <w:br/>
        <w:t xml:space="preserve">      description: Create a new nic</w:t>
      </w:r>
      <w:r>
        <w:br/>
        <w:t xml:space="preserve">      operationId: cloudmesh.nic.put</w:t>
      </w:r>
      <w:r>
        <w:br/>
        <w:t xml:space="preserve">      parameters:</w:t>
      </w:r>
      <w:r>
        <w:br/>
        <w:t xml:space="preserve">        - in: body</w:t>
      </w:r>
      <w:r>
        <w:br/>
        <w:t xml:space="preserve">          name: nic</w:t>
      </w:r>
      <w:r>
        <w:br/>
        <w:t xml:space="preserve">          description: The new nic to create</w:t>
      </w:r>
      <w:r>
        <w:br/>
        <w:t xml:space="preserve">          schema:</w:t>
      </w:r>
      <w:r>
        <w:br/>
        <w:t xml:space="preserve">            $ref: '#/definitions/Nic'</w:t>
      </w:r>
      <w:r>
        <w:br/>
        <w:t xml:space="preserve">      responses:</w:t>
      </w:r>
      <w:r>
        <w:br/>
        <w:t xml:space="preserve">        '201':</w:t>
      </w:r>
      <w:r>
        <w:br/>
        <w:t xml:space="preserve">          description: Created</w:t>
      </w:r>
      <w:r>
        <w:br/>
        <w:t xml:space="preserve">  '/cloudmesh/nic/{name}':</w:t>
      </w:r>
      <w:r>
        <w:br/>
        <w:t xml:space="preserve">    get:</w:t>
      </w:r>
      <w:r>
        <w:br/>
        <w:t xml:space="preserve">      tags:</w:t>
      </w:r>
      <w:r>
        <w:br/>
        <w:t xml:space="preserve">      - NIC</w:t>
      </w:r>
      <w:r>
        <w:br/>
        <w:t xml:space="preserve">      summary: Returns a nic</w:t>
      </w:r>
      <w:r>
        <w:br/>
        <w:t xml:space="preserve">      description: Returns a nic</w:t>
      </w:r>
      <w:r>
        <w:br/>
        <w:t xml:space="preserve">      operationId: cloudmesh.nic.get_by_name</w:t>
      </w:r>
      <w:r>
        <w:br/>
        <w:t xml:space="preserve">      parameters:</w:t>
      </w:r>
      <w:r>
        <w:br/>
        <w:t xml:space="preserve">        - name: name</w:t>
      </w:r>
      <w:r>
        <w:br/>
        <w:t xml:space="preserve">          description: Get nic info by 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nic info</w:t>
      </w:r>
      <w:r>
        <w:br/>
        <w:t xml:space="preserve">          schema:</w:t>
      </w:r>
      <w:r>
        <w:br/>
        <w:t xml:space="preserve">            $ref: '#/definitions/Nic'</w:t>
      </w:r>
      <w:r>
        <w:br/>
        <w:t>definitions:</w:t>
      </w:r>
      <w:r>
        <w:br/>
        <w:t xml:space="preserve">  Nic:</w:t>
      </w:r>
      <w:r>
        <w:br/>
        <w:t xml:space="preserve">    type: object</w:t>
      </w:r>
      <w:r>
        <w:br/>
        <w:t xml:space="preserve">    description: the nic</w:t>
      </w:r>
      <w:r>
        <w:br/>
        <w:t xml:space="preserve">    properties:</w:t>
      </w:r>
      <w:r>
        <w:br/>
        <w:t xml:space="preserve">      name:</w:t>
      </w:r>
      <w:r>
        <w:br/>
        <w:t xml:space="preserve">        type: string</w:t>
      </w:r>
      <w:r>
        <w:br/>
        <w:t xml:space="preserve">        description: name of the nic</w:t>
      </w:r>
      <w:r>
        <w:br/>
        <w:t xml:space="preserve">      kind:</w:t>
      </w:r>
      <w:r>
        <w:br/>
        <w:t xml:space="preserve">        type: string</w:t>
      </w:r>
      <w:r>
        <w:br/>
        <w:t xml:space="preserve">        description: kind of the nic, such as wireless</w:t>
      </w:r>
      <w:r>
        <w:br/>
        <w:t xml:space="preserve">      mac:</w:t>
      </w:r>
      <w:r>
        <w:br/>
        <w:t xml:space="preserve">        type: string</w:t>
      </w:r>
      <w:r>
        <w:br/>
        <w:t xml:space="preserve">        description: the mac address</w:t>
      </w:r>
      <w:r>
        <w:br/>
        <w:t xml:space="preserve">      ip:</w:t>
      </w:r>
      <w:r>
        <w:br/>
        <w:t xml:space="preserve">        type: string</w:t>
      </w:r>
      <w:r>
        <w:br/>
      </w:r>
      <w:r>
        <w:lastRenderedPageBreak/>
        <w:t xml:space="preserve">        description: the ip address</w:t>
      </w:r>
      <w:r>
        <w:br/>
        <w:t xml:space="preserve">      mask:</w:t>
      </w:r>
      <w:r>
        <w:br/>
        <w:t xml:space="preserve">        type: string</w:t>
      </w:r>
      <w:r>
        <w:br/>
        <w:t xml:space="preserve">        description: the network mask</w:t>
      </w:r>
      <w:r>
        <w:br/>
        <w:t xml:space="preserve">      broadcast:</w:t>
      </w:r>
      <w:r>
        <w:br/>
        <w:t xml:space="preserve">        type: string</w:t>
      </w:r>
      <w:r>
        <w:br/>
        <w:t xml:space="preserve">        description: the broadcast address</w:t>
      </w:r>
      <w:r>
        <w:br/>
        <w:t xml:space="preserve">      gateway:</w:t>
      </w:r>
      <w:r>
        <w:br/>
        <w:t xml:space="preserve">        type: string</w:t>
      </w:r>
      <w:r>
        <w:br/>
        <w:t xml:space="preserve">        description: the gateway address</w:t>
      </w:r>
      <w:r>
        <w:br/>
        <w:t xml:space="preserve">      mtu:</w:t>
      </w:r>
      <w:r>
        <w:br/>
        <w:t xml:space="preserve">        type: integer</w:t>
      </w:r>
      <w:r>
        <w:br/>
        <w:t xml:space="preserve">        description: the mtu</w:t>
      </w:r>
      <w:r>
        <w:br/>
        <w:t xml:space="preserve">      bandwidth:</w:t>
      </w:r>
      <w:r>
        <w:br/>
        <w:t xml:space="preserve">        type: integer</w:t>
      </w:r>
      <w:r>
        <w:br/>
        <w:t xml:space="preserve">        description: the bandwidth in bps</w:t>
      </w:r>
      <w:r>
        <w:br/>
        <w:t xml:space="preserve">      timestamp:</w:t>
      </w:r>
      <w:r>
        <w:br/>
        <w:t xml:space="preserve">        description: timestamps associated with the resource</w:t>
      </w:r>
      <w:r>
        <w:br/>
        <w:t xml:space="preserve">        $ref: '#/definitions/Timestamp'</w:t>
      </w:r>
      <w:r>
        <w:br/>
      </w:r>
    </w:p>
    <w:p w:rsidR="00737F4C" w:rsidRDefault="00A43B37">
      <w:pPr>
        <w:pStyle w:val="Heading2"/>
      </w:pPr>
      <w:bookmarkStart w:id="359" w:name="compute-management---containers"/>
      <w:bookmarkStart w:id="360" w:name="_Toc1569592"/>
      <w:bookmarkStart w:id="361" w:name="_Toc1641042"/>
      <w:r>
        <w:t>Compute Management - Containers</w:t>
      </w:r>
      <w:bookmarkEnd w:id="359"/>
      <w:bookmarkEnd w:id="360"/>
      <w:bookmarkEnd w:id="361"/>
    </w:p>
    <w:p w:rsidR="00737F4C" w:rsidRDefault="00A43B37">
      <w:pPr>
        <w:pStyle w:val="Heading3"/>
      </w:pPr>
      <w:bookmarkStart w:id="362" w:name="containers"/>
      <w:bookmarkStart w:id="363" w:name="_Toc1569593"/>
      <w:bookmarkStart w:id="364" w:name="_Toc1641043"/>
      <w:r>
        <w:t>Containers</w:t>
      </w:r>
      <w:bookmarkEnd w:id="362"/>
      <w:bookmarkEnd w:id="363"/>
      <w:bookmarkEnd w:id="364"/>
    </w:p>
    <w:p w:rsidR="00737F4C" w:rsidRDefault="00A43B37">
      <w:r>
        <w:t>A service to store containers.</w:t>
      </w:r>
    </w:p>
    <w:p w:rsidR="00737F4C" w:rsidRDefault="00A43B37">
      <w:pPr>
        <w:pStyle w:val="Heading4"/>
      </w:pPr>
      <w:bookmarkStart w:id="365" w:name="properties-container"/>
      <w:r>
        <w:t>Properties Container</w:t>
      </w:r>
      <w:bookmarkEnd w:id="365"/>
    </w:p>
    <w:tbl>
      <w:tblPr>
        <w:tblStyle w:val="BDSpecTables"/>
        <w:tblW w:w="0" w:type="pct"/>
        <w:tblLook w:val="07E0" w:firstRow="1" w:lastRow="1" w:firstColumn="1" w:lastColumn="1" w:noHBand="1" w:noVBand="1"/>
      </w:tblPr>
      <w:tblGrid>
        <w:gridCol w:w="1133"/>
        <w:gridCol w:w="1316"/>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container</w:t>
            </w:r>
          </w:p>
        </w:tc>
      </w:tr>
      <w:tr w:rsidR="00737F4C" w:rsidTr="003A6005">
        <w:tc>
          <w:tcPr>
            <w:tcW w:w="0" w:type="auto"/>
          </w:tcPr>
          <w:p w:rsidR="00737F4C" w:rsidRDefault="00A43B37">
            <w:r>
              <w:t>version</w:t>
            </w:r>
          </w:p>
        </w:tc>
        <w:tc>
          <w:tcPr>
            <w:tcW w:w="0" w:type="auto"/>
          </w:tcPr>
          <w:p w:rsidR="00737F4C" w:rsidRDefault="00A43B37">
            <w:r>
              <w:t>string</w:t>
            </w:r>
          </w:p>
        </w:tc>
        <w:tc>
          <w:tcPr>
            <w:tcW w:w="0" w:type="auto"/>
          </w:tcPr>
          <w:p w:rsidR="00737F4C" w:rsidRDefault="00A43B37">
            <w:r>
              <w:t>version of the container</w:t>
            </w:r>
          </w:p>
        </w:tc>
      </w:tr>
      <w:tr w:rsidR="00737F4C" w:rsidTr="003A6005">
        <w:tc>
          <w:tcPr>
            <w:tcW w:w="0" w:type="auto"/>
          </w:tcPr>
          <w:p w:rsidR="00737F4C" w:rsidRDefault="00A43B37">
            <w:r>
              <w:t>label</w:t>
            </w:r>
          </w:p>
        </w:tc>
        <w:tc>
          <w:tcPr>
            <w:tcW w:w="0" w:type="auto"/>
          </w:tcPr>
          <w:p w:rsidR="00737F4C" w:rsidRDefault="00A43B37">
            <w:r>
              <w:t>string</w:t>
            </w:r>
          </w:p>
        </w:tc>
        <w:tc>
          <w:tcPr>
            <w:tcW w:w="0" w:type="auto"/>
          </w:tcPr>
          <w:p w:rsidR="00737F4C" w:rsidRDefault="00A43B37">
            <w:r>
              <w:t>label of the container</w:t>
            </w:r>
          </w:p>
        </w:tc>
      </w:tr>
      <w:tr w:rsidR="00737F4C" w:rsidTr="003A6005">
        <w:tc>
          <w:tcPr>
            <w:tcW w:w="0" w:type="auto"/>
          </w:tcPr>
          <w:p w:rsidR="00737F4C" w:rsidRDefault="00A43B37">
            <w:r>
              <w:t>type</w:t>
            </w:r>
          </w:p>
        </w:tc>
        <w:tc>
          <w:tcPr>
            <w:tcW w:w="0" w:type="auto"/>
          </w:tcPr>
          <w:p w:rsidR="00737F4C" w:rsidRDefault="00A43B37">
            <w:r>
              <w:t>string</w:t>
            </w:r>
          </w:p>
        </w:tc>
        <w:tc>
          <w:tcPr>
            <w:tcW w:w="0" w:type="auto"/>
          </w:tcPr>
          <w:p w:rsidR="00737F4C" w:rsidRDefault="00A43B37">
            <w:r>
              <w:t>type of the container</w:t>
            </w:r>
          </w:p>
        </w:tc>
      </w:tr>
      <w:tr w:rsidR="00737F4C" w:rsidTr="003A6005">
        <w:tc>
          <w:tcPr>
            <w:tcW w:w="0" w:type="auto"/>
          </w:tcPr>
          <w:p w:rsidR="00737F4C" w:rsidRDefault="00A43B37">
            <w:r>
              <w:t>definition</w:t>
            </w:r>
          </w:p>
        </w:tc>
        <w:tc>
          <w:tcPr>
            <w:tcW w:w="0" w:type="auto"/>
          </w:tcPr>
          <w:p w:rsidR="00737F4C" w:rsidRDefault="00A43B37">
            <w:r>
              <w:t>string</w:t>
            </w:r>
          </w:p>
        </w:tc>
        <w:tc>
          <w:tcPr>
            <w:tcW w:w="0" w:type="auto"/>
          </w:tcPr>
          <w:p w:rsidR="00737F4C" w:rsidRDefault="00A43B37">
            <w:r>
              <w:t>definition or manifest of the container</w:t>
            </w:r>
          </w:p>
        </w:tc>
      </w:tr>
      <w:tr w:rsidR="00737F4C" w:rsidTr="003A6005">
        <w:tc>
          <w:tcPr>
            <w:tcW w:w="0" w:type="auto"/>
          </w:tcPr>
          <w:p w:rsidR="00737F4C" w:rsidRDefault="00A43B37">
            <w:r>
              <w:t>imgURI</w:t>
            </w:r>
          </w:p>
        </w:tc>
        <w:tc>
          <w:tcPr>
            <w:tcW w:w="0" w:type="auto"/>
          </w:tcPr>
          <w:p w:rsidR="00737F4C" w:rsidRDefault="00A43B37">
            <w:r>
              <w:t>string</w:t>
            </w:r>
          </w:p>
        </w:tc>
        <w:tc>
          <w:tcPr>
            <w:tcW w:w="0" w:type="auto"/>
          </w:tcPr>
          <w:p w:rsidR="00737F4C" w:rsidRDefault="00A43B37">
            <w:r>
              <w:t>URI of the container</w:t>
            </w:r>
          </w:p>
        </w:tc>
      </w:tr>
      <w:tr w:rsidR="00737F4C" w:rsidTr="003A6005">
        <w:tc>
          <w:tcPr>
            <w:tcW w:w="0" w:type="auto"/>
          </w:tcPr>
          <w:p w:rsidR="00737F4C" w:rsidRDefault="00A43B37">
            <w:r>
              <w:t>tags</w:t>
            </w:r>
          </w:p>
        </w:tc>
        <w:tc>
          <w:tcPr>
            <w:tcW w:w="0" w:type="auto"/>
          </w:tcPr>
          <w:p w:rsidR="00737F4C" w:rsidRDefault="00A43B37">
            <w:r>
              <w:t>array[string]</w:t>
            </w:r>
          </w:p>
        </w:tc>
        <w:tc>
          <w:tcPr>
            <w:tcW w:w="0" w:type="auto"/>
          </w:tcPr>
          <w:p w:rsidR="00737F4C" w:rsidRDefault="00A43B37">
            <w:r>
              <w:t>tags of the container</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366" w:name="paths-19"/>
      <w:r>
        <w:t>Paths</w:t>
      </w:r>
      <w:bookmarkEnd w:id="366"/>
    </w:p>
    <w:p w:rsidR="00737F4C" w:rsidRDefault="00A43B37">
      <w:pPr>
        <w:pStyle w:val="Heading5"/>
      </w:pPr>
      <w:bookmarkStart w:id="367" w:name="cloudmeshcontainer"/>
      <w:r>
        <w:t>/cloudmesh/container</w:t>
      </w:r>
      <w:bookmarkEnd w:id="367"/>
    </w:p>
    <w:p w:rsidR="00737F4C" w:rsidRDefault="00A43B37">
      <w:pPr>
        <w:pStyle w:val="Heading6"/>
      </w:pPr>
      <w:bookmarkStart w:id="368" w:name="get-cloudmeshcontainer"/>
      <w:r>
        <w:t>GET /cloudmesh/container</w:t>
      </w:r>
      <w:bookmarkEnd w:id="368"/>
    </w:p>
    <w:p w:rsidR="00737F4C" w:rsidRDefault="00A43B37">
      <w:r>
        <w:t>Returns all container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530"/>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containers info</w:t>
            </w:r>
          </w:p>
        </w:tc>
        <w:tc>
          <w:tcPr>
            <w:tcW w:w="0" w:type="auto"/>
          </w:tcPr>
          <w:p w:rsidR="00737F4C" w:rsidRDefault="00737F4C"/>
        </w:tc>
      </w:tr>
    </w:tbl>
    <w:p w:rsidR="00737F4C" w:rsidRDefault="00A43B37">
      <w:pPr>
        <w:pStyle w:val="Heading6"/>
      </w:pPr>
      <w:bookmarkStart w:id="369" w:name="put-cloudmeshcontainer"/>
      <w:r>
        <w:lastRenderedPageBreak/>
        <w:t>PUT /cloudmesh/container</w:t>
      </w:r>
      <w:bookmarkEnd w:id="369"/>
    </w:p>
    <w:p w:rsidR="00737F4C" w:rsidRDefault="00A43B37">
      <w:r>
        <w:t>Create</w:t>
      </w:r>
      <w:r w:rsidR="00847028">
        <w:t>s a new contain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121"/>
        <w:gridCol w:w="1213"/>
        <w:gridCol w:w="2745"/>
        <w:gridCol w:w="1096"/>
        <w:gridCol w:w="1084"/>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containers</w:t>
            </w:r>
          </w:p>
        </w:tc>
        <w:tc>
          <w:tcPr>
            <w:tcW w:w="0" w:type="auto"/>
          </w:tcPr>
          <w:p w:rsidR="00737F4C" w:rsidRDefault="00A43B37">
            <w:r>
              <w:t>body</w:t>
            </w:r>
          </w:p>
        </w:tc>
        <w:tc>
          <w:tcPr>
            <w:tcW w:w="0" w:type="auto"/>
          </w:tcPr>
          <w:p w:rsidR="00737F4C" w:rsidRDefault="00A43B37">
            <w:r>
              <w:t>The new containers to create</w:t>
            </w:r>
          </w:p>
        </w:tc>
        <w:tc>
          <w:tcPr>
            <w:tcW w:w="0" w:type="auto"/>
          </w:tcPr>
          <w:p w:rsidR="00737F4C" w:rsidRDefault="00A43B37">
            <w:r>
              <w:t>False</w:t>
            </w:r>
          </w:p>
        </w:tc>
        <w:tc>
          <w:tcPr>
            <w:tcW w:w="0" w:type="auto"/>
          </w:tcPr>
          <w:p w:rsidR="00737F4C" w:rsidRDefault="00BA3A67">
            <w:hyperlink w:anchor="container">
              <w:r w:rsidR="00A43B37">
                <w:rPr>
                  <w:rStyle w:val="Hyperlink"/>
                </w:rPr>
                <w:t>Container</w:t>
              </w:r>
            </w:hyperlink>
          </w:p>
        </w:tc>
      </w:tr>
    </w:tbl>
    <w:p w:rsidR="00737F4C" w:rsidRDefault="00A43B37">
      <w:pPr>
        <w:pStyle w:val="Heading5"/>
      </w:pPr>
      <w:bookmarkStart w:id="370" w:name="cloudmeshcontainername"/>
      <w:r>
        <w:t>/cloudmesh/container/{name}</w:t>
      </w:r>
      <w:bookmarkEnd w:id="370"/>
    </w:p>
    <w:p w:rsidR="00737F4C" w:rsidRDefault="00A43B37">
      <w:pPr>
        <w:pStyle w:val="Heading6"/>
      </w:pPr>
      <w:bookmarkStart w:id="371" w:name="get-cloudmeshcontainername"/>
      <w:r>
        <w:t>GET /cloudmesh/container/{name}</w:t>
      </w:r>
      <w:bookmarkEnd w:id="371"/>
    </w:p>
    <w:p w:rsidR="00737F4C" w:rsidRDefault="00847028">
      <w:r>
        <w:t>Returns a contain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530"/>
        <w:gridCol w:w="1084"/>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containers info</w:t>
            </w:r>
          </w:p>
        </w:tc>
        <w:tc>
          <w:tcPr>
            <w:tcW w:w="0" w:type="auto"/>
          </w:tcPr>
          <w:p w:rsidR="00737F4C" w:rsidRDefault="00BA3A67">
            <w:hyperlink w:anchor="container">
              <w:r w:rsidR="00A43B37">
                <w:rPr>
                  <w:rStyle w:val="Hyperlink"/>
                </w:rPr>
                <w:t>Container</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12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container</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372" w:name="containers.yaml"/>
      <w:proofErr w:type="gramStart"/>
      <w:r>
        <w:t>containers.yaml</w:t>
      </w:r>
      <w:bookmarkEnd w:id="372"/>
      <w:proofErr w:type="gramEnd"/>
    </w:p>
    <w:p w:rsidR="00737F4C" w:rsidRDefault="00A43B37">
      <w:pPr>
        <w:pStyle w:val="SourceCode"/>
      </w:pPr>
      <w:r>
        <w:t>swagger: "2.0"</w:t>
      </w:r>
      <w:r>
        <w:br/>
        <w:t>info:</w:t>
      </w:r>
      <w:r>
        <w:br/>
        <w:t xml:space="preserve">  version: 3.1.1</w:t>
      </w:r>
      <w:r>
        <w:br/>
        <w:t xml:space="preserve">  x-date: 02-15-2019</w:t>
      </w:r>
      <w:r>
        <w:br/>
        <w:t xml:space="preserve">  x-status: defined</w:t>
      </w:r>
      <w:r>
        <w:br/>
        <w:t xml:space="preserve">  title: Containers</w:t>
      </w:r>
      <w:r>
        <w:br/>
        <w:t xml:space="preserve">  description: |-</w:t>
      </w:r>
      <w:r>
        <w:br/>
      </w:r>
      <w:r>
        <w:br/>
        <w:t xml:space="preserve">    A service to store containers.</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container:</w:t>
      </w:r>
      <w:r>
        <w:br/>
        <w:t xml:space="preserve">    get:</w:t>
      </w:r>
      <w:r>
        <w:br/>
        <w:t xml:space="preserve">      tags:</w:t>
      </w:r>
      <w:r>
        <w:br/>
        <w:t xml:space="preserve">        - Container</w:t>
      </w:r>
      <w:r>
        <w:br/>
        <w:t xml:space="preserve">      summary: Returns all containers</w:t>
      </w:r>
      <w:r>
        <w:br/>
        <w:t xml:space="preserve">      description: Returns all containers</w:t>
      </w:r>
      <w:r>
        <w:br/>
      </w:r>
      <w:r>
        <w:lastRenderedPageBreak/>
        <w:t xml:space="preserve">      operationId: cloudmesh.conteiners.get</w:t>
      </w:r>
      <w:r>
        <w:br/>
        <w:t xml:space="preserve">      produces:</w:t>
      </w:r>
      <w:r>
        <w:br/>
        <w:t xml:space="preserve">        - application/json</w:t>
      </w:r>
      <w:r>
        <w:br/>
        <w:t xml:space="preserve">      responses:</w:t>
      </w:r>
      <w:r>
        <w:br/>
        <w:t xml:space="preserve">        200:</w:t>
      </w:r>
      <w:r>
        <w:br/>
        <w:t xml:space="preserve">          description: containers info</w:t>
      </w:r>
      <w:r>
        <w:br/>
        <w:t xml:space="preserve">          schema:</w:t>
      </w:r>
      <w:r>
        <w:br/>
        <w:t xml:space="preserve">            type: array</w:t>
      </w:r>
      <w:r>
        <w:br/>
        <w:t xml:space="preserve">            items:</w:t>
      </w:r>
      <w:r>
        <w:br/>
        <w:t xml:space="preserve">              $ref: '#/definitions/Container'</w:t>
      </w:r>
      <w:r>
        <w:br/>
        <w:t xml:space="preserve">    put:</w:t>
      </w:r>
      <w:r>
        <w:br/>
        <w:t xml:space="preserve">      tags:</w:t>
      </w:r>
      <w:r>
        <w:br/>
        <w:t xml:space="preserve">        - Container</w:t>
      </w:r>
      <w:r>
        <w:br/>
        <w:t xml:space="preserve">      summary: Create a new containers</w:t>
      </w:r>
      <w:r>
        <w:br/>
        <w:t xml:space="preserve">      description: Create a new containers</w:t>
      </w:r>
      <w:r>
        <w:br/>
        <w:t xml:space="preserve">      operationId: cloudmesh.containers.put</w:t>
      </w:r>
      <w:r>
        <w:br/>
        <w:t xml:space="preserve">      parameters:</w:t>
      </w:r>
      <w:r>
        <w:br/>
        <w:t xml:space="preserve">        - in: body</w:t>
      </w:r>
      <w:r>
        <w:br/>
        <w:t xml:space="preserve">          name: containers</w:t>
      </w:r>
      <w:r>
        <w:br/>
        <w:t xml:space="preserve">          description: The new containers to create</w:t>
      </w:r>
      <w:r>
        <w:br/>
        <w:t xml:space="preserve">          schema:</w:t>
      </w:r>
      <w:r>
        <w:br/>
        <w:t xml:space="preserve">            $ref: '#/definitions/Container'</w:t>
      </w:r>
      <w:r>
        <w:br/>
        <w:t xml:space="preserve">      responses:</w:t>
      </w:r>
      <w:r>
        <w:br/>
        <w:t xml:space="preserve">        201:</w:t>
      </w:r>
      <w:r>
        <w:br/>
        <w:t xml:space="preserve">          description: Created</w:t>
      </w:r>
      <w:r>
        <w:br/>
        <w:t xml:space="preserve">  '/cloudmesh/container/{name}':</w:t>
      </w:r>
      <w:r>
        <w:br/>
        <w:t xml:space="preserve">    get:</w:t>
      </w:r>
      <w:r>
        <w:br/>
        <w:t xml:space="preserve">      tags:</w:t>
      </w:r>
      <w:r>
        <w:br/>
        <w:t xml:space="preserve">        - Container</w:t>
      </w:r>
      <w:r>
        <w:br/>
        <w:t xml:space="preserve">      summary: Returns a containers</w:t>
      </w:r>
      <w:r>
        <w:br/>
        <w:t xml:space="preserve">      description: Returns a containers</w:t>
      </w:r>
      <w:r>
        <w:br/>
        <w:t xml:space="preserve">      operationId: cloudmesh.containers.get_by_name</w:t>
      </w:r>
      <w:r>
        <w:br/>
        <w:t xml:space="preserve">      parameters:</w:t>
      </w:r>
      <w:r>
        <w:br/>
        <w:t xml:space="preserve">        - name: name</w:t>
      </w:r>
      <w:r>
        <w:br/>
        <w:t xml:space="preserve">          description: name of the container</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containers info</w:t>
      </w:r>
      <w:r>
        <w:br/>
        <w:t xml:space="preserve">          schema:</w:t>
      </w:r>
      <w:r>
        <w:br/>
        <w:t xml:space="preserve">            $ref: '#/definitions/Container'</w:t>
      </w:r>
      <w:r>
        <w:br/>
        <w:t>definitions:</w:t>
      </w:r>
      <w:r>
        <w:br/>
        <w:t xml:space="preserve">  Container:</w:t>
      </w:r>
      <w:r>
        <w:br/>
        <w:t xml:space="preserve">    type: object</w:t>
      </w:r>
      <w:r>
        <w:br/>
        <w:t xml:space="preserve">    description: A record representing a container</w:t>
      </w:r>
      <w:r>
        <w:br/>
        <w:t xml:space="preserve">    properties:</w:t>
      </w:r>
      <w:r>
        <w:br/>
        <w:t xml:space="preserve">      name:</w:t>
      </w:r>
      <w:r>
        <w:br/>
        <w:t xml:space="preserve">        type: string</w:t>
      </w:r>
      <w:r>
        <w:br/>
        <w:t xml:space="preserve">        description: name of the container</w:t>
      </w:r>
      <w:r>
        <w:br/>
        <w:t xml:space="preserve">      version:</w:t>
      </w:r>
      <w:r>
        <w:br/>
        <w:t xml:space="preserve">        type: string</w:t>
      </w:r>
      <w:r>
        <w:br/>
        <w:t xml:space="preserve">        description: version of the container</w:t>
      </w:r>
      <w:r>
        <w:br/>
        <w:t xml:space="preserve">      label:</w:t>
      </w:r>
      <w:r>
        <w:br/>
        <w:t xml:space="preserve">        type: string</w:t>
      </w:r>
      <w:r>
        <w:br/>
        <w:t xml:space="preserve">        description: label of the container</w:t>
      </w:r>
      <w:r>
        <w:br/>
        <w:t xml:space="preserve">      type:</w:t>
      </w:r>
      <w:r>
        <w:br/>
        <w:t xml:space="preserve">        type: string</w:t>
      </w:r>
      <w:r>
        <w:br/>
        <w:t xml:space="preserve">        description: type of the container</w:t>
      </w:r>
      <w:r>
        <w:br/>
        <w:t xml:space="preserve">      definition:</w:t>
      </w:r>
      <w:r>
        <w:br/>
        <w:t xml:space="preserve">        type: string</w:t>
      </w:r>
      <w:r>
        <w:br/>
        <w:t xml:space="preserve">        description: definition or manifest of the container</w:t>
      </w:r>
      <w:r>
        <w:br/>
        <w:t xml:space="preserve">      imgURI:</w:t>
      </w:r>
      <w:r>
        <w:br/>
        <w:t xml:space="preserve">        type: string</w:t>
      </w:r>
      <w:r>
        <w:br/>
        <w:t xml:space="preserve">        description: URI of the container</w:t>
      </w:r>
      <w:r>
        <w:br/>
        <w:t xml:space="preserve">      tags:</w:t>
      </w:r>
      <w:r>
        <w:br/>
      </w:r>
      <w:r>
        <w:lastRenderedPageBreak/>
        <w:t xml:space="preserve">        type: array</w:t>
      </w:r>
      <w:r>
        <w:br/>
        <w:t xml:space="preserve">        description: tags of the container</w:t>
      </w:r>
      <w:r>
        <w:br/>
        <w:t xml:space="preserve">        items:</w:t>
      </w:r>
      <w:r>
        <w:br/>
        <w:t xml:space="preserve">          type: string</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373" w:name="compute-management---functions"/>
      <w:bookmarkStart w:id="374" w:name="_Toc1569594"/>
      <w:bookmarkStart w:id="375" w:name="_Toc1641044"/>
      <w:r>
        <w:t>Compute Management - Functions</w:t>
      </w:r>
      <w:bookmarkEnd w:id="373"/>
      <w:bookmarkEnd w:id="374"/>
      <w:bookmarkEnd w:id="375"/>
    </w:p>
    <w:p w:rsidR="00737F4C" w:rsidRDefault="00A43B37">
      <w:pPr>
        <w:pStyle w:val="Heading3"/>
      </w:pPr>
      <w:bookmarkStart w:id="376" w:name="microservice"/>
      <w:bookmarkStart w:id="377" w:name="_Toc1569595"/>
      <w:bookmarkStart w:id="378" w:name="_Toc1641045"/>
      <w:r>
        <w:t>Microservice</w:t>
      </w:r>
      <w:bookmarkEnd w:id="376"/>
      <w:bookmarkEnd w:id="377"/>
      <w:bookmarkEnd w:id="378"/>
    </w:p>
    <w:p w:rsidR="00737F4C" w:rsidRDefault="00A43B37" w:rsidP="00176284">
      <w:r>
        <w:t>As part of microservices, a function with parameters that can be invoked has been defined.</w:t>
      </w:r>
    </w:p>
    <w:p w:rsidR="00737F4C" w:rsidRDefault="00A43B37">
      <w:pPr>
        <w:pStyle w:val="Heading4"/>
      </w:pPr>
      <w:bookmarkStart w:id="379" w:name="properties-microservice"/>
      <w:r>
        <w:t>Properties Microservice</w:t>
      </w:r>
      <w:bookmarkEnd w:id="379"/>
    </w:p>
    <w:tbl>
      <w:tblPr>
        <w:tblStyle w:val="BDSpecTables"/>
        <w:tblW w:w="0" w:type="pct"/>
        <w:tblLook w:val="07E0" w:firstRow="1" w:lastRow="1" w:firstColumn="1" w:lastColumn="1" w:noHBand="1" w:noVBand="1"/>
      </w:tblPr>
      <w:tblGrid>
        <w:gridCol w:w="1133"/>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microservice</w:t>
            </w:r>
          </w:p>
        </w:tc>
      </w:tr>
      <w:tr w:rsidR="00737F4C" w:rsidTr="003A6005">
        <w:tc>
          <w:tcPr>
            <w:tcW w:w="0" w:type="auto"/>
          </w:tcPr>
          <w:p w:rsidR="00737F4C" w:rsidRDefault="00A43B37">
            <w:r>
              <w:t>endpoint</w:t>
            </w:r>
          </w:p>
        </w:tc>
        <w:tc>
          <w:tcPr>
            <w:tcW w:w="0" w:type="auto"/>
          </w:tcPr>
          <w:p w:rsidR="00737F4C" w:rsidRDefault="00A43B37">
            <w:r>
              <w:t>string</w:t>
            </w:r>
          </w:p>
        </w:tc>
        <w:tc>
          <w:tcPr>
            <w:tcW w:w="0" w:type="auto"/>
          </w:tcPr>
          <w:p w:rsidR="00737F4C" w:rsidRDefault="00A43B37">
            <w:r>
              <w:t xml:space="preserve">the </w:t>
            </w:r>
            <w:proofErr w:type="gramStart"/>
            <w:r>
              <w:t>end point</w:t>
            </w:r>
            <w:proofErr w:type="gramEnd"/>
            <w:r>
              <w:t xml:space="preserve"> of the microservice</w:t>
            </w:r>
          </w:p>
        </w:tc>
      </w:tr>
      <w:tr w:rsidR="00737F4C" w:rsidTr="003A6005">
        <w:tc>
          <w:tcPr>
            <w:tcW w:w="0" w:type="auto"/>
          </w:tcPr>
          <w:p w:rsidR="00737F4C" w:rsidRDefault="00A43B37">
            <w:r>
              <w:t>function</w:t>
            </w:r>
          </w:p>
        </w:tc>
        <w:tc>
          <w:tcPr>
            <w:tcW w:w="0" w:type="auto"/>
          </w:tcPr>
          <w:p w:rsidR="00737F4C" w:rsidRDefault="00A43B37">
            <w:r>
              <w:t>string</w:t>
            </w:r>
          </w:p>
        </w:tc>
        <w:tc>
          <w:tcPr>
            <w:tcW w:w="0" w:type="auto"/>
          </w:tcPr>
          <w:p w:rsidR="00737F4C" w:rsidRDefault="00A43B37">
            <w:r>
              <w:t>the function the microservice represents</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380" w:name="paths-20"/>
      <w:r>
        <w:t>Paths</w:t>
      </w:r>
      <w:bookmarkEnd w:id="380"/>
    </w:p>
    <w:p w:rsidR="00737F4C" w:rsidRDefault="00A43B37">
      <w:pPr>
        <w:pStyle w:val="Heading5"/>
      </w:pPr>
      <w:bookmarkStart w:id="381" w:name="cloudmeshmicroservices"/>
      <w:r>
        <w:t>/cloudmesh/microservices</w:t>
      </w:r>
      <w:bookmarkEnd w:id="381"/>
    </w:p>
    <w:p w:rsidR="00737F4C" w:rsidRDefault="00A43B37">
      <w:pPr>
        <w:pStyle w:val="Heading6"/>
      </w:pPr>
      <w:bookmarkStart w:id="382" w:name="get-cloudmeshmicroservices"/>
      <w:r>
        <w:t>GET /cloudmesh/microservices</w:t>
      </w:r>
      <w:bookmarkEnd w:id="382"/>
    </w:p>
    <w:p w:rsidR="00737F4C" w:rsidRDefault="00A43B37">
      <w:r>
        <w:t>Returns all microservice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762"/>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microservice info</w:t>
            </w:r>
          </w:p>
        </w:tc>
        <w:tc>
          <w:tcPr>
            <w:tcW w:w="0" w:type="auto"/>
          </w:tcPr>
          <w:p w:rsidR="00737F4C" w:rsidRDefault="00737F4C"/>
        </w:tc>
      </w:tr>
    </w:tbl>
    <w:p w:rsidR="00737F4C" w:rsidRDefault="00A43B37">
      <w:pPr>
        <w:pStyle w:val="Heading6"/>
      </w:pPr>
      <w:bookmarkStart w:id="383" w:name="put-cloudmeshmicroservices"/>
      <w:r>
        <w:t>PUT /cloudmesh/microservices</w:t>
      </w:r>
      <w:bookmarkEnd w:id="383"/>
    </w:p>
    <w:p w:rsidR="00737F4C" w:rsidRDefault="00A43B37">
      <w:r>
        <w:t>Create</w:t>
      </w:r>
      <w:r w:rsidR="00847028">
        <w:t>s</w:t>
      </w:r>
      <w:r>
        <w:t xml:space="preserve"> a new microservice</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353"/>
        <w:gridCol w:w="1213"/>
        <w:gridCol w:w="2977"/>
        <w:gridCol w:w="1096"/>
        <w:gridCol w:w="137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microservice</w:t>
            </w:r>
          </w:p>
        </w:tc>
        <w:tc>
          <w:tcPr>
            <w:tcW w:w="0" w:type="auto"/>
          </w:tcPr>
          <w:p w:rsidR="00737F4C" w:rsidRDefault="00A43B37">
            <w:r>
              <w:t>body</w:t>
            </w:r>
          </w:p>
        </w:tc>
        <w:tc>
          <w:tcPr>
            <w:tcW w:w="0" w:type="auto"/>
          </w:tcPr>
          <w:p w:rsidR="00737F4C" w:rsidRDefault="00A43B37">
            <w:r>
              <w:t>The new microservice to create</w:t>
            </w:r>
          </w:p>
        </w:tc>
        <w:tc>
          <w:tcPr>
            <w:tcW w:w="0" w:type="auto"/>
          </w:tcPr>
          <w:p w:rsidR="00737F4C" w:rsidRDefault="00A43B37">
            <w:r>
              <w:t>False</w:t>
            </w:r>
          </w:p>
        </w:tc>
        <w:tc>
          <w:tcPr>
            <w:tcW w:w="0" w:type="auto"/>
          </w:tcPr>
          <w:p w:rsidR="00737F4C" w:rsidRDefault="00BA3A67">
            <w:hyperlink w:anchor="microservice">
              <w:r w:rsidR="00A43B37">
                <w:rPr>
                  <w:rStyle w:val="Hyperlink"/>
                </w:rPr>
                <w:t>Microservice</w:t>
              </w:r>
            </w:hyperlink>
          </w:p>
        </w:tc>
      </w:tr>
    </w:tbl>
    <w:p w:rsidR="00737F4C" w:rsidRDefault="00A43B37">
      <w:pPr>
        <w:pStyle w:val="Heading5"/>
      </w:pPr>
      <w:bookmarkStart w:id="384" w:name="cloudmeshmicroservicename"/>
      <w:r>
        <w:t>/cloudmesh/microservice/{name}</w:t>
      </w:r>
      <w:bookmarkEnd w:id="384"/>
    </w:p>
    <w:p w:rsidR="00737F4C" w:rsidRDefault="00A43B37">
      <w:pPr>
        <w:pStyle w:val="Heading6"/>
      </w:pPr>
      <w:bookmarkStart w:id="385" w:name="get-cloudmeshmicroservicename"/>
      <w:r>
        <w:t>GET /cloudmesh/microservice/{name}</w:t>
      </w:r>
      <w:bookmarkEnd w:id="385"/>
    </w:p>
    <w:p w:rsidR="00737F4C" w:rsidRDefault="00A43B37">
      <w:r>
        <w:t>Returns a microservice</w:t>
      </w:r>
    </w:p>
    <w:p w:rsidR="00737F4C" w:rsidRDefault="00A43B37">
      <w:pPr>
        <w:pStyle w:val="BodyText"/>
      </w:pPr>
      <w:r>
        <w:lastRenderedPageBreak/>
        <w:t>Responses</w:t>
      </w:r>
    </w:p>
    <w:tbl>
      <w:tblPr>
        <w:tblStyle w:val="BDSpecTables"/>
        <w:tblW w:w="0" w:type="pct"/>
        <w:tblLook w:val="07E0" w:firstRow="1" w:lastRow="1" w:firstColumn="1" w:lastColumn="1" w:noHBand="1" w:noVBand="1"/>
      </w:tblPr>
      <w:tblGrid>
        <w:gridCol w:w="705"/>
        <w:gridCol w:w="1762"/>
        <w:gridCol w:w="137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microservice info</w:t>
            </w:r>
          </w:p>
        </w:tc>
        <w:tc>
          <w:tcPr>
            <w:tcW w:w="0" w:type="auto"/>
          </w:tcPr>
          <w:p w:rsidR="00737F4C" w:rsidRDefault="00BA3A67">
            <w:hyperlink w:anchor="microservice">
              <w:r w:rsidR="00A43B37">
                <w:rPr>
                  <w:rStyle w:val="Hyperlink"/>
                </w:rPr>
                <w:t>Microservice</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843"/>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Get microservie info by nam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386" w:name="microservice.yaml"/>
      <w:proofErr w:type="gramStart"/>
      <w:r>
        <w:t>microservice.yaml</w:t>
      </w:r>
      <w:bookmarkEnd w:id="386"/>
      <w:proofErr w:type="gramEnd"/>
    </w:p>
    <w:p w:rsidR="00737F4C" w:rsidRDefault="00A43B37">
      <w:pPr>
        <w:pStyle w:val="SourceCode"/>
      </w:pPr>
      <w:r>
        <w:t>swagger: "2.0"</w:t>
      </w:r>
      <w:r>
        <w:br/>
        <w:t>info:</w:t>
      </w:r>
      <w:r>
        <w:br/>
        <w:t xml:space="preserve">  version: 3.0.1</w:t>
      </w:r>
      <w:r>
        <w:br/>
        <w:t xml:space="preserve">  title: Microservice</w:t>
      </w:r>
      <w:r>
        <w:br/>
        <w:t xml:space="preserve">  description: |-</w:t>
      </w:r>
      <w:r>
        <w:br/>
        <w:t xml:space="preserve">  </w:t>
      </w:r>
      <w:r>
        <w:br/>
        <w:t xml:space="preserve">    As part of microservices, a function with parameters that can be</w:t>
      </w:r>
      <w:r>
        <w:br/>
        <w:t xml:space="preserve">    invoked has been defined.</w:t>
      </w:r>
      <w:r>
        <w:br/>
      </w:r>
      <w:r>
        <w:br/>
        <w:t xml:space="preserve">    * TODO: assign and improve</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microservices:</w:t>
      </w:r>
      <w:r>
        <w:br/>
        <w:t xml:space="preserve">    get:</w:t>
      </w:r>
      <w:r>
        <w:br/>
        <w:t xml:space="preserve">      tags:</w:t>
      </w:r>
      <w:r>
        <w:br/>
        <w:t xml:space="preserve">      - Microservice</w:t>
      </w:r>
      <w:r>
        <w:br/>
        <w:t xml:space="preserve">      summary: Returns all microservices</w:t>
      </w:r>
      <w:r>
        <w:br/>
        <w:t xml:space="preserve">      description: Returns all microservices</w:t>
      </w:r>
      <w:r>
        <w:br/>
        <w:t xml:space="preserve">      operationId: cloudmesh.microservice.get</w:t>
      </w:r>
      <w:r>
        <w:br/>
        <w:t xml:space="preserve">      produces:</w:t>
      </w:r>
      <w:r>
        <w:br/>
        <w:t xml:space="preserve">        - application/json</w:t>
      </w:r>
      <w:r>
        <w:br/>
        <w:t xml:space="preserve">      responses:</w:t>
      </w:r>
      <w:r>
        <w:br/>
        <w:t xml:space="preserve">        '200':</w:t>
      </w:r>
      <w:r>
        <w:br/>
        <w:t xml:space="preserve">          description: microservice info</w:t>
      </w:r>
      <w:r>
        <w:br/>
        <w:t xml:space="preserve">          schema:</w:t>
      </w:r>
      <w:r>
        <w:br/>
        <w:t xml:space="preserve">            type: array</w:t>
      </w:r>
      <w:r>
        <w:br/>
        <w:t xml:space="preserve">            items:</w:t>
      </w:r>
      <w:r>
        <w:br/>
        <w:t xml:space="preserve">              $ref: '#/definitions/Microservice'</w:t>
      </w:r>
      <w:r>
        <w:br/>
        <w:t xml:space="preserve">    put:</w:t>
      </w:r>
      <w:r>
        <w:br/>
        <w:t xml:space="preserve">      tags:</w:t>
      </w:r>
      <w:r>
        <w:br/>
        <w:t xml:space="preserve">      - Microservice</w:t>
      </w:r>
      <w:r>
        <w:br/>
        <w:t xml:space="preserve">      summary: Create a new microservice</w:t>
      </w:r>
      <w:r>
        <w:br/>
        <w:t xml:space="preserve">      description: Create a new microservice</w:t>
      </w:r>
      <w:r>
        <w:br/>
        <w:t xml:space="preserve">      operationId: cloudmesh.microservice.put</w:t>
      </w:r>
      <w:r>
        <w:br/>
        <w:t xml:space="preserve">      parameters:</w:t>
      </w:r>
      <w:r>
        <w:br/>
        <w:t xml:space="preserve">        - in: body</w:t>
      </w:r>
      <w:r>
        <w:br/>
        <w:t xml:space="preserve">          name: microservice</w:t>
      </w:r>
      <w:r>
        <w:br/>
        <w:t xml:space="preserve">          description: The new microservice to create</w:t>
      </w:r>
      <w:r>
        <w:br/>
        <w:t xml:space="preserve">          schema:</w:t>
      </w:r>
      <w:r>
        <w:br/>
        <w:t xml:space="preserve">            $ref: '#/definitions/Microservice'</w:t>
      </w:r>
      <w:r>
        <w:br/>
      </w:r>
      <w:r>
        <w:lastRenderedPageBreak/>
        <w:t xml:space="preserve">      responses:</w:t>
      </w:r>
      <w:r>
        <w:br/>
        <w:t xml:space="preserve">        '201':</w:t>
      </w:r>
      <w:r>
        <w:br/>
        <w:t xml:space="preserve">          description: Created</w:t>
      </w:r>
      <w:r>
        <w:br/>
        <w:t xml:space="preserve">  '/cloudmesh/microservice/{name}':</w:t>
      </w:r>
      <w:r>
        <w:br/>
        <w:t xml:space="preserve">    get:</w:t>
      </w:r>
      <w:r>
        <w:br/>
        <w:t xml:space="preserve">      tags:</w:t>
      </w:r>
      <w:r>
        <w:br/>
        <w:t xml:space="preserve">      - Microservice</w:t>
      </w:r>
      <w:r>
        <w:br/>
        <w:t xml:space="preserve">      summary: Returns a microservice</w:t>
      </w:r>
      <w:r>
        <w:br/>
        <w:t xml:space="preserve">      description: Returns a microservice</w:t>
      </w:r>
      <w:r>
        <w:br/>
        <w:t xml:space="preserve">      operationId: cloudmesh.microservice.get_by_name</w:t>
      </w:r>
      <w:r>
        <w:br/>
        <w:t xml:space="preserve">      parameters:</w:t>
      </w:r>
      <w:r>
        <w:br/>
        <w:t xml:space="preserve">        - name: name</w:t>
      </w:r>
      <w:r>
        <w:br/>
        <w:t xml:space="preserve">          in: path</w:t>
      </w:r>
      <w:r>
        <w:br/>
        <w:t xml:space="preserve">          description: Get microservie info by name</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microservice info</w:t>
      </w:r>
      <w:r>
        <w:br/>
        <w:t xml:space="preserve">          schema:</w:t>
      </w:r>
      <w:r>
        <w:br/>
        <w:t xml:space="preserve">            $ref: '#/definitions/Microservice'</w:t>
      </w:r>
      <w:r>
        <w:br/>
        <w:t>definitions:</w:t>
      </w:r>
      <w:r>
        <w:br/>
        <w:t xml:space="preserve">  Microservice:</w:t>
      </w:r>
      <w:r>
        <w:br/>
        <w:t xml:space="preserve">    type: object</w:t>
      </w:r>
      <w:r>
        <w:br/>
        <w:t xml:space="preserve">    description: the microservice</w:t>
      </w:r>
      <w:r>
        <w:br/>
        <w:t xml:space="preserve">    properties:</w:t>
      </w:r>
      <w:r>
        <w:br/>
        <w:t xml:space="preserve">      name:</w:t>
      </w:r>
      <w:r>
        <w:br/>
        <w:t xml:space="preserve">        type: string</w:t>
      </w:r>
      <w:r>
        <w:br/>
        <w:t xml:space="preserve">        description: name of the microservice</w:t>
      </w:r>
      <w:r>
        <w:br/>
        <w:t xml:space="preserve">      endpoint:</w:t>
      </w:r>
      <w:r>
        <w:br/>
        <w:t xml:space="preserve">        type: string</w:t>
      </w:r>
      <w:r>
        <w:br/>
        <w:t xml:space="preserve">        description: the end point of the microservice</w:t>
      </w:r>
      <w:r>
        <w:br/>
        <w:t xml:space="preserve">      function:</w:t>
      </w:r>
      <w:r>
        <w:br/>
        <w:t xml:space="preserve">        type: string</w:t>
      </w:r>
      <w:r>
        <w:br/>
        <w:t xml:space="preserve">        description: the function the  microservice represents</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387" w:name="batch-processing"/>
      <w:bookmarkStart w:id="388" w:name="_Toc1569596"/>
      <w:bookmarkStart w:id="389" w:name="_Toc1641046"/>
      <w:r>
        <w:t>Batch Processing</w:t>
      </w:r>
      <w:bookmarkEnd w:id="387"/>
      <w:bookmarkEnd w:id="388"/>
      <w:bookmarkEnd w:id="389"/>
    </w:p>
    <w:p w:rsidR="00737F4C" w:rsidRDefault="00A43B37">
      <w:pPr>
        <w:pStyle w:val="Heading3"/>
      </w:pPr>
      <w:bookmarkStart w:id="390" w:name="batchjob"/>
      <w:bookmarkStart w:id="391" w:name="_Toc1569597"/>
      <w:bookmarkStart w:id="392" w:name="_Toc1641047"/>
      <w:r>
        <w:t>Batchjob</w:t>
      </w:r>
      <w:bookmarkEnd w:id="390"/>
      <w:bookmarkEnd w:id="391"/>
      <w:bookmarkEnd w:id="392"/>
    </w:p>
    <w:p w:rsidR="00737F4C" w:rsidRDefault="00A43B37">
      <w:r>
        <w:t>VM is a service to manage virtual machines.</w:t>
      </w:r>
    </w:p>
    <w:p w:rsidR="00737F4C" w:rsidRDefault="00A43B37" w:rsidP="00CF4713">
      <w:pPr>
        <w:pStyle w:val="Heading4"/>
      </w:pPr>
      <w:bookmarkStart w:id="393" w:name="properties-vm-1"/>
      <w:r>
        <w:lastRenderedPageBreak/>
        <w:t>Properties VM</w:t>
      </w:r>
      <w:bookmarkEnd w:id="393"/>
    </w:p>
    <w:tbl>
      <w:tblPr>
        <w:tblStyle w:val="BDSpecTables"/>
        <w:tblW w:w="0" w:type="pct"/>
        <w:tblLook w:val="07E0" w:firstRow="1" w:lastRow="1" w:firstColumn="1" w:lastColumn="1" w:noHBand="1" w:noVBand="1"/>
      </w:tblPr>
      <w:tblGrid>
        <w:gridCol w:w="1194"/>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Property</w:t>
            </w:r>
          </w:p>
        </w:tc>
        <w:tc>
          <w:tcPr>
            <w:tcW w:w="0" w:type="auto"/>
          </w:tcPr>
          <w:p w:rsidR="00737F4C" w:rsidRDefault="00A43B37" w:rsidP="00CF4713">
            <w:pPr>
              <w:keepNext/>
              <w:keepLines/>
            </w:pPr>
            <w:r>
              <w:t>Type</w:t>
            </w:r>
          </w:p>
        </w:tc>
        <w:tc>
          <w:tcPr>
            <w:tcW w:w="0" w:type="auto"/>
          </w:tcPr>
          <w:p w:rsidR="00737F4C" w:rsidRDefault="00A43B37" w:rsidP="00CF4713">
            <w:pPr>
              <w:keepNext/>
              <w:keepLines/>
            </w:pPr>
            <w:r>
              <w:t>Description</w:t>
            </w:r>
          </w:p>
        </w:tc>
      </w:tr>
      <w:tr w:rsidR="00737F4C" w:rsidTr="003A6005">
        <w:tc>
          <w:tcPr>
            <w:tcW w:w="0" w:type="auto"/>
          </w:tcPr>
          <w:p w:rsidR="00737F4C" w:rsidRDefault="00A43B37" w:rsidP="00CF4713">
            <w:pPr>
              <w:keepNext/>
              <w:keepLines/>
            </w:pPr>
            <w:r>
              <w:t>provider</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Name of the provider</w:t>
            </w:r>
          </w:p>
        </w:tc>
      </w:tr>
      <w:tr w:rsidR="00737F4C" w:rsidTr="003A6005">
        <w:tc>
          <w:tcPr>
            <w:tcW w:w="0" w:type="auto"/>
          </w:tcPr>
          <w:p w:rsidR="00737F4C" w:rsidRDefault="00A43B37" w:rsidP="00CF4713">
            <w:pPr>
              <w:keepNext/>
              <w:keepLines/>
            </w:pPr>
            <w:r>
              <w:t>id</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a unique id for the vm</w:t>
            </w:r>
          </w:p>
        </w:tc>
      </w:tr>
      <w:tr w:rsidR="00737F4C" w:rsidTr="003A6005">
        <w:tc>
          <w:tcPr>
            <w:tcW w:w="0" w:type="auto"/>
          </w:tcPr>
          <w:p w:rsidR="00737F4C" w:rsidRDefault="00A43B37" w:rsidP="00CF4713">
            <w:pPr>
              <w:keepNext/>
              <w:keepLines/>
            </w:pPr>
            <w:r>
              <w:t>nam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name of the vm</w:t>
            </w:r>
          </w:p>
        </w:tc>
      </w:tr>
      <w:tr w:rsidR="00737F4C" w:rsidTr="003A6005">
        <w:tc>
          <w:tcPr>
            <w:tcW w:w="0" w:type="auto"/>
          </w:tcPr>
          <w:p w:rsidR="00737F4C" w:rsidRDefault="00A43B37" w:rsidP="00CF4713">
            <w:pPr>
              <w:keepNext/>
              <w:keepLines/>
            </w:pPr>
            <w:r>
              <w:t>imag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image for the vm</w:t>
            </w:r>
          </w:p>
        </w:tc>
      </w:tr>
      <w:tr w:rsidR="00737F4C" w:rsidTr="003A6005">
        <w:tc>
          <w:tcPr>
            <w:tcW w:w="0" w:type="auto"/>
          </w:tcPr>
          <w:p w:rsidR="00737F4C" w:rsidRDefault="00A43B37" w:rsidP="00CF4713">
            <w:pPr>
              <w:keepNext/>
              <w:keepLines/>
            </w:pPr>
            <w:r>
              <w:t>region</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an optional region</w:t>
            </w:r>
          </w:p>
        </w:tc>
      </w:tr>
      <w:tr w:rsidR="00737F4C" w:rsidTr="003A6005">
        <w:tc>
          <w:tcPr>
            <w:tcW w:w="0" w:type="auto"/>
          </w:tcPr>
          <w:p w:rsidR="00737F4C" w:rsidRDefault="00A43B37" w:rsidP="00CF4713">
            <w:pPr>
              <w:keepNext/>
              <w:keepLines/>
            </w:pPr>
            <w:r>
              <w:t>siz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size of the vm</w:t>
            </w:r>
          </w:p>
        </w:tc>
      </w:tr>
      <w:tr w:rsidR="00737F4C" w:rsidTr="003A6005">
        <w:tc>
          <w:tcPr>
            <w:tcW w:w="0" w:type="auto"/>
          </w:tcPr>
          <w:p w:rsidR="00737F4C" w:rsidRDefault="00A43B37" w:rsidP="00CF4713">
            <w:pPr>
              <w:keepNext/>
              <w:keepLines/>
            </w:pPr>
            <w:r>
              <w:t>stat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state of the vm</w:t>
            </w:r>
          </w:p>
        </w:tc>
      </w:tr>
      <w:tr w:rsidR="00737F4C" w:rsidTr="003A6005">
        <w:tc>
          <w:tcPr>
            <w:tcW w:w="0" w:type="auto"/>
          </w:tcPr>
          <w:p w:rsidR="00737F4C" w:rsidRDefault="00A43B37" w:rsidP="00CF4713">
            <w:pPr>
              <w:keepNext/>
              <w:keepLines/>
            </w:pPr>
            <w:r>
              <w:t>private_ips</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private IPs</w:t>
            </w:r>
          </w:p>
        </w:tc>
      </w:tr>
      <w:tr w:rsidR="00737F4C" w:rsidTr="003A6005">
        <w:tc>
          <w:tcPr>
            <w:tcW w:w="0" w:type="auto"/>
          </w:tcPr>
          <w:p w:rsidR="00737F4C" w:rsidRDefault="00A43B37" w:rsidP="00CF4713">
            <w:pPr>
              <w:keepNext/>
              <w:keepLines/>
            </w:pPr>
            <w:r>
              <w:t>public_ips</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public IPS</w:t>
            </w:r>
          </w:p>
        </w:tc>
      </w:tr>
      <w:tr w:rsidR="00737F4C" w:rsidTr="003A6005">
        <w:tc>
          <w:tcPr>
            <w:tcW w:w="0" w:type="auto"/>
          </w:tcPr>
          <w:p w:rsidR="00737F4C" w:rsidRDefault="00A43B37" w:rsidP="00CF4713">
            <w:pPr>
              <w:keepNext/>
              <w:keepLines/>
            </w:pPr>
            <w:r>
              <w:t>metadata</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meta data passed along to the VM</w:t>
            </w:r>
          </w:p>
        </w:tc>
      </w:tr>
      <w:tr w:rsidR="00737F4C" w:rsidTr="003A6005">
        <w:tc>
          <w:tcPr>
            <w:tcW w:w="0" w:type="auto"/>
          </w:tcPr>
          <w:p w:rsidR="00737F4C" w:rsidRDefault="00A43B37" w:rsidP="00CF4713">
            <w:pPr>
              <w:keepNext/>
              <w:keepLines/>
            </w:pPr>
            <w:r>
              <w:t>timestamp</w:t>
            </w:r>
          </w:p>
        </w:tc>
        <w:tc>
          <w:tcPr>
            <w:tcW w:w="0" w:type="auto"/>
          </w:tcPr>
          <w:p w:rsidR="00737F4C" w:rsidRDefault="00737F4C" w:rsidP="00CF4713">
            <w:pPr>
              <w:keepNext/>
              <w:keepLines/>
            </w:pPr>
          </w:p>
        </w:tc>
        <w:tc>
          <w:tcPr>
            <w:tcW w:w="0" w:type="auto"/>
          </w:tcPr>
          <w:p w:rsidR="00737F4C" w:rsidRDefault="00A43B37" w:rsidP="00CF4713">
            <w:pPr>
              <w:keepNext/>
              <w:keepLines/>
            </w:pPr>
            <w:r>
              <w:t>timestamps associated with the resource</w:t>
            </w:r>
          </w:p>
        </w:tc>
      </w:tr>
    </w:tbl>
    <w:p w:rsidR="00737F4C" w:rsidRDefault="00A43B37">
      <w:pPr>
        <w:pStyle w:val="Heading4"/>
      </w:pPr>
      <w:bookmarkStart w:id="394" w:name="paths-21"/>
      <w:r>
        <w:t>Paths</w:t>
      </w:r>
      <w:bookmarkEnd w:id="394"/>
    </w:p>
    <w:p w:rsidR="00737F4C" w:rsidRDefault="00A43B37">
      <w:pPr>
        <w:pStyle w:val="Heading5"/>
      </w:pPr>
      <w:bookmarkStart w:id="395" w:name="vm-2"/>
      <w:r>
        <w:t>/vm</w:t>
      </w:r>
      <w:bookmarkEnd w:id="395"/>
    </w:p>
    <w:p w:rsidR="00737F4C" w:rsidRDefault="00A43B37">
      <w:pPr>
        <w:pStyle w:val="Heading6"/>
      </w:pPr>
      <w:bookmarkStart w:id="396" w:name="get-vm-1"/>
      <w:r>
        <w:t>GET /vm</w:t>
      </w:r>
      <w:bookmarkEnd w:id="396"/>
    </w:p>
    <w:p w:rsidR="00737F4C" w:rsidRDefault="00A43B37">
      <w:r>
        <w:t>Returns the list of the vm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59"/>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Listing the VMs</w:t>
            </w:r>
          </w:p>
        </w:tc>
        <w:tc>
          <w:tcPr>
            <w:tcW w:w="0" w:type="auto"/>
          </w:tcPr>
          <w:p w:rsidR="00737F4C" w:rsidRDefault="00737F4C"/>
        </w:tc>
      </w:tr>
    </w:tbl>
    <w:p w:rsidR="00737F4C" w:rsidRDefault="00A43B37">
      <w:pPr>
        <w:pStyle w:val="BodyText"/>
      </w:pPr>
      <w:r>
        <w:t>Parameters</w:t>
      </w:r>
    </w:p>
    <w:tbl>
      <w:tblPr>
        <w:tblStyle w:val="BDSpecTables"/>
        <w:tblW w:w="4874" w:type="pct"/>
        <w:tblLook w:val="07E0" w:firstRow="1" w:lastRow="1" w:firstColumn="1" w:lastColumn="1" w:noHBand="1" w:noVBand="1"/>
      </w:tblPr>
      <w:tblGrid>
        <w:gridCol w:w="766"/>
        <w:gridCol w:w="1484"/>
        <w:gridCol w:w="482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813" w:type="pct"/>
          </w:tcPr>
          <w:p w:rsidR="00737F4C" w:rsidRDefault="00A43B37">
            <w:r>
              <w:t>Located in</w:t>
            </w:r>
          </w:p>
        </w:tc>
        <w:tc>
          <w:tcPr>
            <w:tcW w:w="2646" w:type="pct"/>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cloud</w:t>
            </w:r>
          </w:p>
        </w:tc>
        <w:tc>
          <w:tcPr>
            <w:tcW w:w="813" w:type="pct"/>
          </w:tcPr>
          <w:p w:rsidR="00737F4C" w:rsidRDefault="00A43B37">
            <w:r>
              <w:t>query</w:t>
            </w:r>
          </w:p>
        </w:tc>
        <w:tc>
          <w:tcPr>
            <w:tcW w:w="2646" w:type="pct"/>
          </w:tcPr>
          <w:p w:rsidR="00737F4C" w:rsidRDefault="00A43B37">
            <w:r>
              <w:t>specify the</w:t>
            </w:r>
            <w:r w:rsidR="00847028">
              <w:t xml:space="preserve"> cloud from which we list, if o</w:t>
            </w:r>
            <w:r>
              <w:t>mitted all clouds are returned.</w:t>
            </w:r>
          </w:p>
        </w:tc>
        <w:tc>
          <w:tcPr>
            <w:tcW w:w="0" w:type="auto"/>
          </w:tcPr>
          <w:p w:rsidR="00737F4C" w:rsidRDefault="00A43B37">
            <w:r>
              <w:t>False</w:t>
            </w:r>
          </w:p>
        </w:tc>
        <w:tc>
          <w:tcPr>
            <w:tcW w:w="0" w:type="auto"/>
          </w:tcPr>
          <w:p w:rsidR="00737F4C" w:rsidRDefault="00737F4C"/>
        </w:tc>
      </w:tr>
    </w:tbl>
    <w:p w:rsidR="00737F4C" w:rsidRDefault="00A43B37">
      <w:pPr>
        <w:pStyle w:val="Heading4"/>
      </w:pPr>
      <w:bookmarkStart w:id="397" w:name="batchjob.yaml"/>
      <w:proofErr w:type="gramStart"/>
      <w:r>
        <w:t>batchjob.yaml</w:t>
      </w:r>
      <w:bookmarkEnd w:id="397"/>
      <w:proofErr w:type="gramEnd"/>
    </w:p>
    <w:p w:rsidR="00737F4C" w:rsidRDefault="00A43B37">
      <w:pPr>
        <w:pStyle w:val="SourceCode"/>
      </w:pPr>
      <w:r>
        <w:t>swagger: "2.0"</w:t>
      </w:r>
      <w:r>
        <w:br/>
        <w:t>info:</w:t>
      </w:r>
      <w:r>
        <w:br/>
        <w:t xml:space="preserve">  version: 3.0.2</w:t>
      </w:r>
      <w:r>
        <w:br/>
        <w:t xml:space="preserve">  x-date: 10-30-2018</w:t>
      </w:r>
      <w:r>
        <w:br/>
        <w:t xml:space="preserve">  title: Batch Job</w:t>
      </w:r>
      <w:r>
        <w:br/>
        <w:t xml:space="preserve">  description: |-</w:t>
      </w:r>
      <w:r>
        <w:br/>
        <w:t xml:space="preserve">  </w:t>
      </w:r>
      <w:r>
        <w:br/>
        <w:t xml:space="preserve">    Computing jobs that can run without end user interaction, and are</w:t>
      </w:r>
      <w:r>
        <w:br/>
        <w:t xml:space="preserve">    scheduled through queuing systems, are called batch jobs. Batch</w:t>
      </w:r>
      <w:r>
        <w:br/>
        <w:t xml:space="preserve">    jobs are used to minimize human interaction and allow the</w:t>
      </w:r>
      <w:r>
        <w:br/>
        <w:t xml:space="preserve">    submission and scheduling of many jobs in parallel while</w:t>
      </w:r>
      <w:r>
        <w:br/>
        <w:t xml:space="preserve">    attempting to utilize the resources through a resource scheduler</w:t>
      </w:r>
      <w:r>
        <w:br/>
        <w:t xml:space="preserve">    more efficiently or simply in sequential order. Batch processing</w:t>
      </w:r>
      <w:r>
        <w:br/>
        <w:t xml:space="preserve">    scarce resources managed by batch queues are highly optimized and</w:t>
      </w:r>
      <w:r>
        <w:br/>
        <w:t xml:space="preserve">    in many cases, provide significant performance advantages over</w:t>
      </w:r>
      <w:r>
        <w:br/>
        <w:t xml:space="preserve">    other services. Disadvantages include the limited and preinstalled</w:t>
      </w:r>
      <w:r>
        <w:br/>
      </w:r>
      <w:r>
        <w:lastRenderedPageBreak/>
        <w:t xml:space="preserve">    software stacks that, in some cases, do not allow the latest</w:t>
      </w:r>
      <w:r>
        <w:br/>
        <w:t xml:space="preserve">    applications to run.</w:t>
      </w:r>
      <w:r>
        <w:br/>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batch/job:</w:t>
      </w:r>
      <w:r>
        <w:br/>
        <w:t xml:space="preserve">    get:</w:t>
      </w:r>
      <w:r>
        <w:br/>
        <w:t xml:space="preserve">      tags:</w:t>
      </w:r>
      <w:r>
        <w:br/>
        <w:t xml:space="preserve">        - Batchjob</w:t>
      </w:r>
      <w:r>
        <w:br/>
        <w:t xml:space="preserve">      summary: Returns all batchjobs</w:t>
      </w:r>
      <w:r>
        <w:br/>
        <w:t xml:space="preserve">      description: Returns all batchjobs</w:t>
      </w:r>
      <w:r>
        <w:br/>
        <w:t xml:space="preserve">      operationId: cloudmesh.batchjob.get</w:t>
      </w:r>
      <w:r>
        <w:br/>
        <w:t xml:space="preserve">      produces:</w:t>
      </w:r>
      <w:r>
        <w:br/>
        <w:t xml:space="preserve">        - application/json</w:t>
      </w:r>
      <w:r>
        <w:br/>
        <w:t xml:space="preserve">      responses:</w:t>
      </w:r>
      <w:r>
        <w:br/>
        <w:t xml:space="preserve">        200:</w:t>
      </w:r>
      <w:r>
        <w:br/>
        <w:t xml:space="preserve">          description: batchjob info</w:t>
      </w:r>
      <w:r>
        <w:br/>
        <w:t xml:space="preserve">          schema:</w:t>
      </w:r>
      <w:r>
        <w:br/>
        <w:t xml:space="preserve">            type: array</w:t>
      </w:r>
      <w:r>
        <w:br/>
        <w:t xml:space="preserve">            items:</w:t>
      </w:r>
      <w:r>
        <w:br/>
        <w:t xml:space="preserve">              $ref: '#/definitions/Batchjob'</w:t>
      </w:r>
      <w:r>
        <w:br/>
        <w:t xml:space="preserve">    put:</w:t>
      </w:r>
      <w:r>
        <w:br/>
        <w:t xml:space="preserve">      tags:</w:t>
      </w:r>
      <w:r>
        <w:br/>
        <w:t xml:space="preserve">        - Batchjob</w:t>
      </w:r>
      <w:r>
        <w:br/>
        <w:t xml:space="preserve">      summary: Create a new batchjob</w:t>
      </w:r>
      <w:r>
        <w:br/>
        <w:t xml:space="preserve">      description: Create a new batchjob</w:t>
      </w:r>
      <w:r>
        <w:br/>
        <w:t xml:space="preserve">      operationId: cloudmesh.batchjob.add</w:t>
      </w:r>
      <w:r>
        <w:br/>
        <w:t xml:space="preserve">      parameters:</w:t>
      </w:r>
      <w:r>
        <w:br/>
        <w:t xml:space="preserve">        - in: body</w:t>
      </w:r>
      <w:r>
        <w:br/>
        <w:t xml:space="preserve">          name: batchjob</w:t>
      </w:r>
      <w:r>
        <w:br/>
        <w:t xml:space="preserve">          description: The new batchjob to create</w:t>
      </w:r>
      <w:r>
        <w:br/>
        <w:t xml:space="preserve">          schema:</w:t>
      </w:r>
      <w:r>
        <w:br/>
        <w:t xml:space="preserve">            $ref: '#/definitions/Batchjob'</w:t>
      </w:r>
      <w:r>
        <w:br/>
        <w:t xml:space="preserve">      responses:</w:t>
      </w:r>
      <w:r>
        <w:br/>
        <w:t xml:space="preserve">        201:</w:t>
      </w:r>
      <w:r>
        <w:br/>
        <w:t xml:space="preserve">          description: Created</w:t>
      </w:r>
      <w:r>
        <w:br/>
        <w:t xml:space="preserve">  '/cloudmesh/batch/job/{name}':</w:t>
      </w:r>
      <w:r>
        <w:br/>
        <w:t xml:space="preserve">    get:</w:t>
      </w:r>
      <w:r>
        <w:br/>
        <w:t xml:space="preserve">      tags:</w:t>
      </w:r>
      <w:r>
        <w:br/>
        <w:t xml:space="preserve">        - Batchjob</w:t>
      </w:r>
      <w:r>
        <w:br/>
        <w:t xml:space="preserve">      summary: Returns a batchjob</w:t>
      </w:r>
      <w:r>
        <w:br/>
        <w:t xml:space="preserve">      description: Returns a batchjob</w:t>
      </w:r>
      <w:r>
        <w:br/>
        <w:t xml:space="preserve">      operationId: cloudmesh.batchjob.get_by_name</w:t>
      </w:r>
      <w:r>
        <w:br/>
        <w:t xml:space="preserve">      parameters:</w:t>
      </w:r>
      <w:r>
        <w:br/>
        <w:t xml:space="preserve">        - name: name</w:t>
      </w:r>
      <w:r>
        <w:br/>
        <w:t xml:space="preserve">          description: Get batchjob info by 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batchjob info</w:t>
      </w:r>
      <w:r>
        <w:br/>
        <w:t xml:space="preserve">          schema:</w:t>
      </w:r>
      <w:r>
        <w:br/>
        <w:t xml:space="preserve">            $ref: '#/definitions/Batchjob'</w:t>
      </w:r>
      <w:r>
        <w:br/>
        <w:t>definitions:</w:t>
      </w:r>
      <w:r>
        <w:br/>
      </w:r>
      <w:r>
        <w:lastRenderedPageBreak/>
        <w:t xml:space="preserve">  Batchjob:</w:t>
      </w:r>
      <w:r>
        <w:br/>
        <w:t xml:space="preserve">    type: object</w:t>
      </w:r>
      <w:r>
        <w:br/>
        <w:t xml:space="preserve">    description: the batchjob</w:t>
      </w:r>
      <w:r>
        <w:br/>
        <w:t xml:space="preserve">    properties:</w:t>
      </w:r>
      <w:r>
        <w:br/>
        <w:t xml:space="preserve">      name:</w:t>
      </w:r>
      <w:r>
        <w:br/>
        <w:t xml:space="preserve">        type: string</w:t>
      </w:r>
      <w:r>
        <w:br/>
        <w:t xml:space="preserve">        description: name of the batchjob</w:t>
      </w:r>
      <w:r>
        <w:br/>
        <w:t xml:space="preserve">      output:</w:t>
      </w:r>
      <w:r>
        <w:br/>
        <w:t xml:space="preserve">        type: string</w:t>
      </w:r>
      <w:r>
        <w:br/>
        <w:t xml:space="preserve">        description: name of the output file(s) TBD array</w:t>
      </w:r>
      <w:r>
        <w:br/>
        <w:t xml:space="preserve">      script:</w:t>
      </w:r>
      <w:r>
        <w:br/>
        <w:t xml:space="preserve">        type: string</w:t>
      </w:r>
      <w:r>
        <w:br/>
        <w:t xml:space="preserve">        description: the script of the job</w:t>
      </w:r>
      <w:r>
        <w:br/>
        <w:t xml:space="preserve">      cmd:</w:t>
      </w:r>
      <w:r>
        <w:br/>
        <w:t xml:space="preserve">        type: string</w:t>
      </w:r>
      <w:r>
        <w:br/>
        <w:t xml:space="preserve">        description: a command can be scpecified alternatively to the script</w:t>
      </w:r>
      <w:r>
        <w:br/>
        <w:t xml:space="preserve">      queue:</w:t>
      </w:r>
      <w:r>
        <w:br/>
        <w:t xml:space="preserve">        type: string</w:t>
      </w:r>
      <w:r>
        <w:br/>
        <w:t xml:space="preserve">        description: the queue name</w:t>
      </w:r>
      <w:r>
        <w:br/>
        <w:t xml:space="preserve">      id:</w:t>
      </w:r>
      <w:r>
        <w:br/>
        <w:t xml:space="preserve">        type: string</w:t>
      </w:r>
      <w:r>
        <w:br/>
        <w:t xml:space="preserve">        description: after submissin the job gets an id</w:t>
      </w:r>
      <w:r>
        <w:br/>
        <w:t xml:space="preserve">      cluster:</w:t>
      </w:r>
      <w:r>
        <w:br/>
        <w:t xml:space="preserve">        type: string</w:t>
      </w:r>
      <w:r>
        <w:br/>
        <w:t xml:space="preserve">        description: the name of the cluster th job is submitted to</w:t>
      </w:r>
      <w:r>
        <w:br/>
        <w:t xml:space="preserve">      time:</w:t>
      </w:r>
      <w:r>
        <w:br/>
        <w:t xml:space="preserve">        type: string</w:t>
      </w:r>
      <w:r>
        <w:br/>
        <w:t xml:space="preserve">        description: the time the job is to be started</w:t>
      </w:r>
      <w:r>
        <w:br/>
        <w:t xml:space="preserve">      duration:</w:t>
      </w:r>
      <w:r>
        <w:br/>
        <w:t xml:space="preserve">        type: string</w:t>
      </w:r>
      <w:r>
        <w:br/>
        <w:t xml:space="preserve">        description: the duration of the job</w:t>
      </w:r>
      <w:r>
        <w:br/>
        <w:t xml:space="preserve">      script_path:</w:t>
      </w:r>
      <w:r>
        <w:br/>
        <w:t xml:space="preserve">        type: string</w:t>
      </w:r>
      <w:r>
        <w:br/>
        <w:t xml:space="preserve">        description: the path to a script</w:t>
      </w:r>
      <w:r>
        <w:br/>
        <w:t xml:space="preserve">      nodes:</w:t>
      </w:r>
      <w:r>
        <w:br/>
        <w:t xml:space="preserve">        type: string</w:t>
      </w:r>
      <w:r>
        <w:br/>
        <w:t xml:space="preserve">        description: the nodes used to execute the job</w:t>
      </w:r>
      <w:r>
        <w:br/>
        <w:t xml:space="preserve">      dir:</w:t>
      </w:r>
      <w:r>
        <w:br/>
        <w:t xml:space="preserve">        type: string</w:t>
      </w:r>
      <w:r>
        <w:br/>
        <w:t xml:space="preserve">        description: the directory in which to execute the job</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398" w:name="slurmjob"/>
      <w:bookmarkStart w:id="399" w:name="_Toc1569598"/>
      <w:bookmarkStart w:id="400" w:name="_Toc1641048"/>
      <w:r>
        <w:t>Slurmjob</w:t>
      </w:r>
      <w:bookmarkEnd w:id="398"/>
      <w:bookmarkEnd w:id="399"/>
      <w:bookmarkEnd w:id="400"/>
    </w:p>
    <w:p w:rsidR="00737F4C" w:rsidRDefault="00A43B37">
      <w:pPr>
        <w:pStyle w:val="BodyText"/>
      </w:pPr>
      <w:r>
        <w:t>VM is a service to manage virtual machines.</w:t>
      </w:r>
    </w:p>
    <w:p w:rsidR="00737F4C" w:rsidRDefault="00A43B37" w:rsidP="00CF4713">
      <w:pPr>
        <w:pStyle w:val="Heading4"/>
      </w:pPr>
      <w:bookmarkStart w:id="401" w:name="properties-vm-2"/>
      <w:r>
        <w:lastRenderedPageBreak/>
        <w:t>Properties VM</w:t>
      </w:r>
      <w:bookmarkEnd w:id="401"/>
    </w:p>
    <w:tbl>
      <w:tblPr>
        <w:tblStyle w:val="BDSpecTables"/>
        <w:tblW w:w="0" w:type="pct"/>
        <w:tblLook w:val="07E0" w:firstRow="1" w:lastRow="1" w:firstColumn="1" w:lastColumn="1" w:noHBand="1" w:noVBand="1"/>
      </w:tblPr>
      <w:tblGrid>
        <w:gridCol w:w="1194"/>
        <w:gridCol w:w="718"/>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Property</w:t>
            </w:r>
          </w:p>
        </w:tc>
        <w:tc>
          <w:tcPr>
            <w:tcW w:w="0" w:type="auto"/>
          </w:tcPr>
          <w:p w:rsidR="00737F4C" w:rsidRDefault="00A43B37" w:rsidP="00CF4713">
            <w:pPr>
              <w:keepNext/>
              <w:keepLines/>
            </w:pPr>
            <w:r>
              <w:t>Type</w:t>
            </w:r>
          </w:p>
        </w:tc>
        <w:tc>
          <w:tcPr>
            <w:tcW w:w="0" w:type="auto"/>
          </w:tcPr>
          <w:p w:rsidR="00737F4C" w:rsidRDefault="00A43B37" w:rsidP="00CF4713">
            <w:pPr>
              <w:keepNext/>
              <w:keepLines/>
            </w:pPr>
            <w:r>
              <w:t>Description</w:t>
            </w:r>
          </w:p>
        </w:tc>
      </w:tr>
      <w:tr w:rsidR="00737F4C" w:rsidTr="003A6005">
        <w:tc>
          <w:tcPr>
            <w:tcW w:w="0" w:type="auto"/>
          </w:tcPr>
          <w:p w:rsidR="00737F4C" w:rsidRDefault="00A43B37" w:rsidP="00CF4713">
            <w:pPr>
              <w:keepNext/>
              <w:keepLines/>
            </w:pPr>
            <w:r>
              <w:t>provider</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Name of the provider</w:t>
            </w:r>
          </w:p>
        </w:tc>
      </w:tr>
      <w:tr w:rsidR="00737F4C" w:rsidTr="003A6005">
        <w:tc>
          <w:tcPr>
            <w:tcW w:w="0" w:type="auto"/>
          </w:tcPr>
          <w:p w:rsidR="00737F4C" w:rsidRDefault="00A43B37" w:rsidP="00CF4713">
            <w:pPr>
              <w:keepNext/>
              <w:keepLines/>
            </w:pPr>
            <w:r>
              <w:t>id</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a unique id for the vm</w:t>
            </w:r>
          </w:p>
        </w:tc>
      </w:tr>
      <w:tr w:rsidR="00737F4C" w:rsidTr="003A6005">
        <w:tc>
          <w:tcPr>
            <w:tcW w:w="0" w:type="auto"/>
          </w:tcPr>
          <w:p w:rsidR="00737F4C" w:rsidRDefault="00A43B37" w:rsidP="00CF4713">
            <w:pPr>
              <w:keepNext/>
              <w:keepLines/>
            </w:pPr>
            <w:r>
              <w:t>nam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name of the vm</w:t>
            </w:r>
          </w:p>
        </w:tc>
      </w:tr>
      <w:tr w:rsidR="00737F4C" w:rsidTr="003A6005">
        <w:tc>
          <w:tcPr>
            <w:tcW w:w="0" w:type="auto"/>
          </w:tcPr>
          <w:p w:rsidR="00737F4C" w:rsidRDefault="00A43B37" w:rsidP="00CF4713">
            <w:pPr>
              <w:keepNext/>
              <w:keepLines/>
            </w:pPr>
            <w:r>
              <w:t>imag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image for the vm</w:t>
            </w:r>
          </w:p>
        </w:tc>
      </w:tr>
      <w:tr w:rsidR="00737F4C" w:rsidTr="003A6005">
        <w:tc>
          <w:tcPr>
            <w:tcW w:w="0" w:type="auto"/>
          </w:tcPr>
          <w:p w:rsidR="00737F4C" w:rsidRDefault="00A43B37" w:rsidP="00CF4713">
            <w:pPr>
              <w:keepNext/>
              <w:keepLines/>
            </w:pPr>
            <w:r>
              <w:t>region</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an optional region</w:t>
            </w:r>
          </w:p>
        </w:tc>
      </w:tr>
      <w:tr w:rsidR="00737F4C" w:rsidTr="003A6005">
        <w:tc>
          <w:tcPr>
            <w:tcW w:w="0" w:type="auto"/>
          </w:tcPr>
          <w:p w:rsidR="00737F4C" w:rsidRDefault="00A43B37" w:rsidP="00CF4713">
            <w:pPr>
              <w:keepNext/>
              <w:keepLines/>
            </w:pPr>
            <w:r>
              <w:t>siz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size of the vm</w:t>
            </w:r>
          </w:p>
        </w:tc>
      </w:tr>
      <w:tr w:rsidR="00737F4C" w:rsidTr="003A6005">
        <w:tc>
          <w:tcPr>
            <w:tcW w:w="0" w:type="auto"/>
          </w:tcPr>
          <w:p w:rsidR="00737F4C" w:rsidRDefault="00A43B37" w:rsidP="00CF4713">
            <w:pPr>
              <w:keepNext/>
              <w:keepLines/>
            </w:pPr>
            <w:r>
              <w:t>stat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state of the vm</w:t>
            </w:r>
          </w:p>
        </w:tc>
      </w:tr>
      <w:tr w:rsidR="00737F4C" w:rsidTr="003A6005">
        <w:tc>
          <w:tcPr>
            <w:tcW w:w="0" w:type="auto"/>
          </w:tcPr>
          <w:p w:rsidR="00737F4C" w:rsidRDefault="00A43B37" w:rsidP="00CF4713">
            <w:pPr>
              <w:keepNext/>
              <w:keepLines/>
            </w:pPr>
            <w:r>
              <w:t>private_ips</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private IPs</w:t>
            </w:r>
          </w:p>
        </w:tc>
      </w:tr>
      <w:tr w:rsidR="00737F4C" w:rsidTr="003A6005">
        <w:tc>
          <w:tcPr>
            <w:tcW w:w="0" w:type="auto"/>
          </w:tcPr>
          <w:p w:rsidR="00737F4C" w:rsidRDefault="00A43B37" w:rsidP="00CF4713">
            <w:pPr>
              <w:keepNext/>
              <w:keepLines/>
            </w:pPr>
            <w:r>
              <w:t>public_ips</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public IPS</w:t>
            </w:r>
          </w:p>
        </w:tc>
      </w:tr>
      <w:tr w:rsidR="00737F4C" w:rsidTr="003A6005">
        <w:tc>
          <w:tcPr>
            <w:tcW w:w="0" w:type="auto"/>
          </w:tcPr>
          <w:p w:rsidR="00737F4C" w:rsidRDefault="00A43B37" w:rsidP="00CF4713">
            <w:pPr>
              <w:keepNext/>
              <w:keepLines/>
            </w:pPr>
            <w:r>
              <w:t>metadata</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meta data passed along to the VM</w:t>
            </w:r>
          </w:p>
        </w:tc>
      </w:tr>
      <w:tr w:rsidR="00737F4C" w:rsidTr="003A6005">
        <w:tc>
          <w:tcPr>
            <w:tcW w:w="0" w:type="auto"/>
          </w:tcPr>
          <w:p w:rsidR="00737F4C" w:rsidRDefault="00A43B37" w:rsidP="00CF4713">
            <w:pPr>
              <w:keepNext/>
              <w:keepLines/>
            </w:pPr>
            <w:r>
              <w:t>timestamp</w:t>
            </w:r>
          </w:p>
        </w:tc>
        <w:tc>
          <w:tcPr>
            <w:tcW w:w="0" w:type="auto"/>
          </w:tcPr>
          <w:p w:rsidR="00737F4C" w:rsidRDefault="00737F4C" w:rsidP="00CF4713">
            <w:pPr>
              <w:keepNext/>
              <w:keepLines/>
            </w:pPr>
          </w:p>
        </w:tc>
        <w:tc>
          <w:tcPr>
            <w:tcW w:w="0" w:type="auto"/>
          </w:tcPr>
          <w:p w:rsidR="00737F4C" w:rsidRDefault="00A43B37" w:rsidP="00CF4713">
            <w:pPr>
              <w:keepNext/>
              <w:keepLines/>
            </w:pPr>
            <w:r>
              <w:t>timestamps associated with the resource</w:t>
            </w:r>
          </w:p>
        </w:tc>
      </w:tr>
    </w:tbl>
    <w:p w:rsidR="00737F4C" w:rsidRDefault="00A43B37">
      <w:pPr>
        <w:pStyle w:val="Heading4"/>
      </w:pPr>
      <w:bookmarkStart w:id="402" w:name="paths-22"/>
      <w:r>
        <w:t>Paths</w:t>
      </w:r>
      <w:bookmarkEnd w:id="402"/>
    </w:p>
    <w:p w:rsidR="00737F4C" w:rsidRDefault="00A43B37">
      <w:pPr>
        <w:pStyle w:val="Heading5"/>
      </w:pPr>
      <w:bookmarkStart w:id="403" w:name="vm-3"/>
      <w:r>
        <w:t>/vm</w:t>
      </w:r>
      <w:bookmarkEnd w:id="403"/>
    </w:p>
    <w:p w:rsidR="00737F4C" w:rsidRDefault="00A43B37">
      <w:pPr>
        <w:pStyle w:val="Heading6"/>
      </w:pPr>
      <w:bookmarkStart w:id="404" w:name="get-vm-2"/>
      <w:r>
        <w:t>GET /vm</w:t>
      </w:r>
      <w:bookmarkEnd w:id="404"/>
    </w:p>
    <w:p w:rsidR="00737F4C" w:rsidRDefault="00A43B37">
      <w:r>
        <w:t>Returns the list of the vm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59"/>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Listing the VMs</w:t>
            </w:r>
          </w:p>
        </w:tc>
        <w:tc>
          <w:tcPr>
            <w:tcW w:w="0" w:type="auto"/>
          </w:tcPr>
          <w:p w:rsidR="00737F4C" w:rsidRDefault="00737F4C"/>
        </w:tc>
      </w:tr>
    </w:tbl>
    <w:p w:rsidR="00737F4C" w:rsidRDefault="00A43B37">
      <w:pPr>
        <w:pStyle w:val="BodyText"/>
      </w:pPr>
      <w:r>
        <w:t>Parameters</w:t>
      </w:r>
    </w:p>
    <w:tbl>
      <w:tblPr>
        <w:tblStyle w:val="BDSpecTables"/>
        <w:tblW w:w="4874" w:type="pct"/>
        <w:tblLook w:val="07E0" w:firstRow="1" w:lastRow="1" w:firstColumn="1" w:lastColumn="1" w:noHBand="1" w:noVBand="1"/>
      </w:tblPr>
      <w:tblGrid>
        <w:gridCol w:w="766"/>
        <w:gridCol w:w="1484"/>
        <w:gridCol w:w="482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813" w:type="pct"/>
          </w:tcPr>
          <w:p w:rsidR="00737F4C" w:rsidRDefault="00A43B37">
            <w:r>
              <w:t>Located in</w:t>
            </w:r>
          </w:p>
        </w:tc>
        <w:tc>
          <w:tcPr>
            <w:tcW w:w="2646" w:type="pct"/>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cloud</w:t>
            </w:r>
          </w:p>
        </w:tc>
        <w:tc>
          <w:tcPr>
            <w:tcW w:w="813" w:type="pct"/>
          </w:tcPr>
          <w:p w:rsidR="00737F4C" w:rsidRDefault="00A43B37">
            <w:r>
              <w:t>query</w:t>
            </w:r>
          </w:p>
        </w:tc>
        <w:tc>
          <w:tcPr>
            <w:tcW w:w="2646" w:type="pct"/>
          </w:tcPr>
          <w:p w:rsidR="00737F4C" w:rsidRDefault="00A43B37">
            <w:r>
              <w:t>specify the cloud from which we list, if ommitted all clouds are returned.</w:t>
            </w:r>
          </w:p>
        </w:tc>
        <w:tc>
          <w:tcPr>
            <w:tcW w:w="0" w:type="auto"/>
          </w:tcPr>
          <w:p w:rsidR="00737F4C" w:rsidRDefault="00A43B37">
            <w:r>
              <w:t>False</w:t>
            </w:r>
          </w:p>
        </w:tc>
        <w:tc>
          <w:tcPr>
            <w:tcW w:w="0" w:type="auto"/>
          </w:tcPr>
          <w:p w:rsidR="00737F4C" w:rsidRDefault="00737F4C"/>
        </w:tc>
      </w:tr>
    </w:tbl>
    <w:p w:rsidR="00737F4C" w:rsidRDefault="00A43B37">
      <w:pPr>
        <w:pStyle w:val="Heading4"/>
      </w:pPr>
      <w:bookmarkStart w:id="405" w:name="slurmjob.yaml"/>
      <w:proofErr w:type="gramStart"/>
      <w:r>
        <w:t>slurmjob.yaml</w:t>
      </w:r>
      <w:bookmarkEnd w:id="405"/>
      <w:proofErr w:type="gramEnd"/>
    </w:p>
    <w:p w:rsidR="00737F4C" w:rsidRDefault="00A43B37">
      <w:pPr>
        <w:pStyle w:val="SourceCode"/>
      </w:pPr>
      <w:r>
        <w:t>swagger: "2.0"</w:t>
      </w:r>
      <w:r>
        <w:br/>
        <w:t>info:</w:t>
      </w:r>
      <w:r>
        <w:br/>
        <w:t xml:space="preserve">  version: 3.0.0</w:t>
      </w:r>
      <w:r>
        <w:br/>
        <w:t xml:space="preserve">  x-date: 02-08-2019</w:t>
      </w:r>
      <w:r>
        <w:br/>
        <w:t xml:space="preserve">  title: Batch Job</w:t>
      </w:r>
      <w:r>
        <w:br/>
        <w:t xml:space="preserve">  description: |-</w:t>
      </w:r>
      <w:r>
        <w:br/>
      </w:r>
      <w:r>
        <w:br/>
        <w:t xml:space="preserve">    Computing jobs based on a slurm script that can be run on a remote</w:t>
      </w:r>
      <w:r>
        <w:br/>
        <w:t xml:space="preserve">    slurm cluster without end user interaction are called Slurm jobs.</w:t>
      </w:r>
      <w:r>
        <w:br/>
        <w:t xml:space="preserve">    Slurm jobs are helpful to minimize the user's interaction with the</w:t>
      </w:r>
      <w:r>
        <w:br/>
        <w:t xml:space="preserve">    slurm workload manager and allows seamless communication to the remote</w:t>
      </w:r>
      <w:r>
        <w:br/>
        <w:t xml:space="preserve">    server. The script as well as the accompanied files are automatically</w:t>
      </w:r>
      <w:r>
        <w:br/>
        <w:t xml:space="preserve">    transfered to the remote slurm cluster and results are automatically</w:t>
      </w:r>
      <w:r>
        <w:br/>
        <w:t xml:space="preserve">    collected when ready.</w:t>
      </w:r>
      <w:r>
        <w:br/>
      </w:r>
      <w:r>
        <w:br/>
        <w:t xml:space="preserve">  termsOfService: https://github.com/cloudmesh-community/nist/blob/master/LICENSE.txt</w:t>
      </w:r>
      <w:r>
        <w:br/>
      </w:r>
      <w:r>
        <w:lastRenderedPageBreak/>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slurmjob/job:</w:t>
      </w:r>
      <w:r>
        <w:br/>
        <w:t xml:space="preserve">    get:</w:t>
      </w:r>
      <w:r>
        <w:br/>
        <w:t xml:space="preserve">      tags:</w:t>
      </w:r>
      <w:r>
        <w:br/>
        <w:t xml:space="preserve">        - Slurmjob</w:t>
      </w:r>
      <w:r>
        <w:br/>
        <w:t xml:space="preserve">      summary: Returns all slurmjobs</w:t>
      </w:r>
      <w:r>
        <w:br/>
        <w:t xml:space="preserve">      description: Returns all slurmjobs</w:t>
      </w:r>
      <w:r>
        <w:br/>
        <w:t xml:space="preserve">      operationId: cloudmesh.slurmjob.get</w:t>
      </w:r>
      <w:r>
        <w:br/>
        <w:t xml:space="preserve">      produces:</w:t>
      </w:r>
      <w:r>
        <w:br/>
        <w:t xml:space="preserve">        - application/json</w:t>
      </w:r>
      <w:r>
        <w:br/>
        <w:t xml:space="preserve">      responses:</w:t>
      </w:r>
      <w:r>
        <w:br/>
        <w:t xml:space="preserve">        200:</w:t>
      </w:r>
      <w:r>
        <w:br/>
        <w:t xml:space="preserve">          description: slurmjob info</w:t>
      </w:r>
      <w:r>
        <w:br/>
        <w:t xml:space="preserve">          schema:</w:t>
      </w:r>
      <w:r>
        <w:br/>
        <w:t xml:space="preserve">            type: array</w:t>
      </w:r>
      <w:r>
        <w:br/>
        <w:t xml:space="preserve">            items:</w:t>
      </w:r>
      <w:r>
        <w:br/>
        <w:t xml:space="preserve">              $ref: '#/definitions/Slurmjob'</w:t>
      </w:r>
      <w:r>
        <w:br/>
        <w:t xml:space="preserve">    put:</w:t>
      </w:r>
      <w:r>
        <w:br/>
        <w:t xml:space="preserve">      tags:</w:t>
      </w:r>
      <w:r>
        <w:br/>
        <w:t xml:space="preserve">        - Slurmjob</w:t>
      </w:r>
      <w:r>
        <w:br/>
        <w:t xml:space="preserve">      summary: Create a new slurmjob</w:t>
      </w:r>
      <w:r>
        <w:br/>
        <w:t xml:space="preserve">      description: Create a new slurmjob</w:t>
      </w:r>
      <w:r>
        <w:br/>
        <w:t xml:space="preserve">      operationId: cloudmesh.slurmjob.add</w:t>
      </w:r>
      <w:r>
        <w:br/>
        <w:t xml:space="preserve">      parameters:</w:t>
      </w:r>
      <w:r>
        <w:br/>
        <w:t xml:space="preserve">        - name: slurmjob</w:t>
      </w:r>
      <w:r>
        <w:br/>
        <w:t xml:space="preserve">          in: body</w:t>
      </w:r>
      <w:r>
        <w:br/>
        <w:t xml:space="preserve">          description: The new slurmjob to create</w:t>
      </w:r>
      <w:r>
        <w:br/>
        <w:t xml:space="preserve">          schema:</w:t>
      </w:r>
      <w:r>
        <w:br/>
        <w:t xml:space="preserve">            $ref: '#/definitions/Slurmjob'</w:t>
      </w:r>
      <w:r>
        <w:br/>
        <w:t xml:space="preserve">      responses:</w:t>
      </w:r>
      <w:r>
        <w:br/>
        <w:t xml:space="preserve">        200:</w:t>
      </w:r>
      <w:r>
        <w:br/>
        <w:t xml:space="preserve">          description: Created</w:t>
      </w:r>
      <w:r>
        <w:br/>
        <w:t xml:space="preserve">  '/cloudmesh/slurmjob/job/{name}':</w:t>
      </w:r>
      <w:r>
        <w:br/>
        <w:t xml:space="preserve">    get:</w:t>
      </w:r>
      <w:r>
        <w:br/>
        <w:t xml:space="preserve">      tags:</w:t>
      </w:r>
      <w:r>
        <w:br/>
        <w:t xml:space="preserve">        - Slurmjob</w:t>
      </w:r>
      <w:r>
        <w:br/>
        <w:t xml:space="preserve">      summary: Returns a slurmjob</w:t>
      </w:r>
      <w:r>
        <w:br/>
        <w:t xml:space="preserve">      description: Returns a slurmjob</w:t>
      </w:r>
      <w:r>
        <w:br/>
        <w:t xml:space="preserve">      operationId: cloudmesh.slurmjob.get_by_name</w:t>
      </w:r>
      <w:r>
        <w:br/>
        <w:t xml:space="preserve">      parameters:</w:t>
      </w:r>
      <w:r>
        <w:br/>
        <w:t xml:space="preserve">        - name: name</w:t>
      </w:r>
      <w:r>
        <w:br/>
        <w:t xml:space="preserve">          description: name of the slurmjob</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slurmjob info</w:t>
      </w:r>
      <w:r>
        <w:br/>
        <w:t xml:space="preserve">          schema:</w:t>
      </w:r>
      <w:r>
        <w:br/>
        <w:t xml:space="preserve">            $ref: '#/definitions/Slurmjob'</w:t>
      </w:r>
      <w:r>
        <w:br/>
        <w:t>definitions:</w:t>
      </w:r>
      <w:r>
        <w:br/>
        <w:t xml:space="preserve">  Slurmjob:</w:t>
      </w:r>
      <w:r>
        <w:br/>
        <w:t xml:space="preserve">    type: object</w:t>
      </w:r>
      <w:r>
        <w:br/>
        <w:t xml:space="preserve">    description: the batch job</w:t>
      </w:r>
      <w:r>
        <w:br/>
        <w:t xml:space="preserve">    properties:</w:t>
      </w:r>
      <w:r>
        <w:br/>
      </w:r>
      <w:r>
        <w:lastRenderedPageBreak/>
        <w:t xml:space="preserve">      name:</w:t>
      </w:r>
      <w:r>
        <w:br/>
        <w:t xml:space="preserve">        type: string</w:t>
      </w:r>
      <w:r>
        <w:br/>
        <w:t xml:space="preserve">        description: name of the batch job</w:t>
      </w:r>
      <w:r>
        <w:br/>
        <w:t xml:space="preserve">      suffix:</w:t>
      </w:r>
      <w:r>
        <w:br/>
        <w:t xml:space="preserve">        type: string</w:t>
      </w:r>
      <w:r>
        <w:br/>
        <w:t xml:space="preserve">        description: the suffix of the filename for a job</w:t>
      </w:r>
      <w:r>
        <w:br/>
        <w:t xml:space="preserve">      clustername:</w:t>
      </w:r>
      <w:r>
        <w:br/>
        <w:t xml:space="preserve">        type: string</w:t>
      </w:r>
      <w:r>
        <w:br/>
        <w:t xml:space="preserve">        description: slurm cluster on which the job is gonna run</w:t>
      </w:r>
      <w:r>
        <w:br/>
        <w:t xml:space="preserve">      input_type:</w:t>
      </w:r>
      <w:r>
        <w:br/>
        <w:t xml:space="preserve">        type: string</w:t>
      </w:r>
      <w:r>
        <w:br/>
        <w:t xml:space="preserve">        description: type of the input for the script that is going to be run on remote cluster, possible values are params OR params+file</w:t>
      </w:r>
      <w:r>
        <w:br/>
        <w:t xml:space="preserve">      remote_path:</w:t>
      </w:r>
      <w:r>
        <w:br/>
        <w:t xml:space="preserve">        type: string</w:t>
      </w:r>
      <w:r>
        <w:br/>
        <w:t xml:space="preserve">        description: path in the remotes on which the scripts is gonna be copied to and ran from</w:t>
      </w:r>
      <w:r>
        <w:br/>
        <w:t xml:space="preserve">        items:</w:t>
      </w:r>
      <w:r>
        <w:br/>
        <w:t xml:space="preserve">          $ref: '#/definitions/Path'</w:t>
      </w:r>
      <w:r>
        <w:br/>
        <w:t xml:space="preserve">      slurm_script:</w:t>
      </w:r>
      <w:r>
        <w:br/>
        <w:t xml:space="preserve">        type: string</w:t>
      </w:r>
      <w:r>
        <w:br/>
        <w:t xml:space="preserve">        description: path of the slurm script</w:t>
      </w:r>
      <w:r>
        <w:br/>
        <w:t xml:space="preserve">        items:</w:t>
      </w:r>
      <w:r>
        <w:br/>
        <w:t xml:space="preserve">          $ref: '#/definitions/Path'</w:t>
      </w:r>
      <w:r>
        <w:br/>
        <w:t xml:space="preserve">      job_script:</w:t>
      </w:r>
      <w:r>
        <w:br/>
        <w:t xml:space="preserve">        type: string</w:t>
      </w:r>
      <w:r>
        <w:br/>
        <w:t xml:space="preserve">        description: path of the file that is going to be run on the cluster via slurm script</w:t>
      </w:r>
      <w:r>
        <w:br/>
        <w:t xml:space="preserve">        items:</w:t>
      </w:r>
      <w:r>
        <w:br/>
        <w:t xml:space="preserve">          $ref: '#/definitions/Path'</w:t>
      </w:r>
      <w:r>
        <w:br/>
        <w:t xml:space="preserve">      argfile:</w:t>
      </w:r>
      <w:r>
        <w:br/>
        <w:t xml:space="preserve">        type: string</w:t>
      </w:r>
      <w:r>
        <w:br/>
        <w:t xml:space="preserve">        description: path of the file that has to be passed to the file as an argument (if any)</w:t>
      </w:r>
      <w:r>
        <w:br/>
        <w:t xml:space="preserve">        items:</w:t>
      </w:r>
      <w:r>
        <w:br/>
        <w:t xml:space="preserve">          $ref: '#/definitions/Path'</w:t>
      </w:r>
      <w:r>
        <w:br/>
        <w:t xml:space="preserve">      local_folder:</w:t>
      </w:r>
      <w:r>
        <w:br/>
        <w:t xml:space="preserve">        type: string</w:t>
      </w:r>
      <w:r>
        <w:br/>
        <w:t xml:space="preserve">        description: local path to which the results are gonna be copied</w:t>
      </w:r>
      <w:r>
        <w:br/>
        <w:t xml:space="preserve">        items:</w:t>
      </w:r>
      <w:r>
        <w:br/>
        <w:t xml:space="preserve">          $ref: '#/definitions/Path'</w:t>
      </w:r>
      <w:r>
        <w:br/>
        <w:t xml:space="preserve">      timestamp:</w:t>
      </w:r>
      <w:r>
        <w:br/>
        <w:t xml:space="preserve">        description: timestamps associated with the resource</w:t>
      </w:r>
      <w:r>
        <w:br/>
        <w:t xml:space="preserve">        $ref: '#/definitions/Timestamp'</w:t>
      </w:r>
      <w:r>
        <w:br/>
      </w:r>
      <w:r>
        <w:br/>
        <w:t xml:space="preserve">  Path:</w:t>
      </w:r>
      <w:r>
        <w:br/>
        <w:t xml:space="preserve">    type: object</w:t>
      </w:r>
      <w:r>
        <w:br/>
        <w:t xml:space="preserve">    description: path information</w:t>
      </w:r>
      <w:r>
        <w:br/>
        <w:t xml:space="preserve">    properties:</w:t>
      </w:r>
      <w:r>
        <w:br/>
        <w:t xml:space="preserve">      folder_path:</w:t>
      </w:r>
      <w:r>
        <w:br/>
        <w:t xml:space="preserve">        type: string</w:t>
      </w:r>
      <w:r>
        <w:br/>
        <w:t xml:space="preserve">        description: absolute path to the folder</w:t>
      </w:r>
      <w:r>
        <w:br/>
        <w:t xml:space="preserve">      file_path:</w:t>
      </w:r>
      <w:r>
        <w:br/>
        <w:t xml:space="preserve">        type: string</w:t>
      </w:r>
      <w:r>
        <w:br/>
        <w:t xml:space="preserve">        description: absolute path to the file</w:t>
      </w:r>
      <w:r>
        <w:br/>
        <w:t xml:space="preserve">      file_name:</w:t>
      </w:r>
      <w:r>
        <w:br/>
        <w:t xml:space="preserve">        type: string</w:t>
      </w:r>
      <w:r>
        <w:br/>
        <w:t xml:space="preserve">        description: the name of the script/file</w:t>
      </w:r>
    </w:p>
    <w:p w:rsidR="00737F4C" w:rsidRDefault="00A43B37">
      <w:pPr>
        <w:pStyle w:val="Heading2"/>
      </w:pPr>
      <w:bookmarkStart w:id="406" w:name="reservation"/>
      <w:bookmarkStart w:id="407" w:name="_Toc1569599"/>
      <w:bookmarkStart w:id="408" w:name="_Toc1641049"/>
      <w:r>
        <w:t>Reservation</w:t>
      </w:r>
      <w:bookmarkEnd w:id="406"/>
      <w:bookmarkEnd w:id="407"/>
      <w:bookmarkEnd w:id="408"/>
    </w:p>
    <w:p w:rsidR="00737F4C" w:rsidRDefault="00A43B37">
      <w:pPr>
        <w:pStyle w:val="Heading3"/>
      </w:pPr>
      <w:bookmarkStart w:id="409" w:name="reservation-1"/>
      <w:bookmarkStart w:id="410" w:name="_Toc1569600"/>
      <w:bookmarkStart w:id="411" w:name="_Toc1641050"/>
      <w:r>
        <w:t>Reservation</w:t>
      </w:r>
      <w:bookmarkEnd w:id="409"/>
      <w:bookmarkEnd w:id="410"/>
      <w:bookmarkEnd w:id="411"/>
    </w:p>
    <w:p w:rsidR="00737F4C" w:rsidRDefault="00A43B37">
      <w:r>
        <w:t>Some services may consume a considerable amount of resources, necessitating the reservation of resources.</w:t>
      </w:r>
    </w:p>
    <w:p w:rsidR="00737F4C" w:rsidRDefault="00A43B37">
      <w:pPr>
        <w:pStyle w:val="Heading4"/>
      </w:pPr>
      <w:bookmarkStart w:id="412" w:name="properties-reservation"/>
      <w:r>
        <w:lastRenderedPageBreak/>
        <w:t>Properties Reservation</w:t>
      </w:r>
      <w:bookmarkEnd w:id="412"/>
    </w:p>
    <w:tbl>
      <w:tblPr>
        <w:tblStyle w:val="BDSpecTables"/>
        <w:tblW w:w="0" w:type="pct"/>
        <w:tblLook w:val="07E0" w:firstRow="1" w:lastRow="1" w:firstColumn="1" w:lastColumn="1" w:noHBand="1" w:noVBand="1"/>
      </w:tblPr>
      <w:tblGrid>
        <w:gridCol w:w="1194"/>
        <w:gridCol w:w="718"/>
        <w:gridCol w:w="4126"/>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reservation</w:t>
            </w:r>
          </w:p>
        </w:tc>
      </w:tr>
      <w:tr w:rsidR="00737F4C" w:rsidTr="003A6005">
        <w:tc>
          <w:tcPr>
            <w:tcW w:w="0" w:type="auto"/>
          </w:tcPr>
          <w:p w:rsidR="00737F4C" w:rsidRDefault="00A43B37">
            <w:r>
              <w:t>service</w:t>
            </w:r>
          </w:p>
        </w:tc>
        <w:tc>
          <w:tcPr>
            <w:tcW w:w="0" w:type="auto"/>
          </w:tcPr>
          <w:p w:rsidR="00737F4C" w:rsidRDefault="00A43B37">
            <w:r>
              <w:t>string</w:t>
            </w:r>
          </w:p>
        </w:tc>
        <w:tc>
          <w:tcPr>
            <w:tcW w:w="0" w:type="auto"/>
          </w:tcPr>
          <w:p w:rsidR="00737F4C" w:rsidRDefault="00A43B37">
            <w:r>
              <w:t>the name of the service on which we reserve</w:t>
            </w:r>
          </w:p>
        </w:tc>
      </w:tr>
      <w:tr w:rsidR="00737F4C" w:rsidTr="003A6005">
        <w:tc>
          <w:tcPr>
            <w:tcW w:w="0" w:type="auto"/>
          </w:tcPr>
          <w:p w:rsidR="00737F4C" w:rsidRDefault="00A43B37">
            <w:r>
              <w:t>description</w:t>
            </w:r>
          </w:p>
        </w:tc>
        <w:tc>
          <w:tcPr>
            <w:tcW w:w="0" w:type="auto"/>
          </w:tcPr>
          <w:p w:rsidR="00737F4C" w:rsidRDefault="00A43B37">
            <w:r>
              <w:t>string</w:t>
            </w:r>
          </w:p>
        </w:tc>
        <w:tc>
          <w:tcPr>
            <w:tcW w:w="0" w:type="auto"/>
          </w:tcPr>
          <w:p w:rsidR="00737F4C" w:rsidRDefault="00A43B37">
            <w:r>
              <w:t>the description of the reservation</w:t>
            </w:r>
          </w:p>
        </w:tc>
      </w:tr>
      <w:tr w:rsidR="00737F4C" w:rsidTr="003A6005">
        <w:tc>
          <w:tcPr>
            <w:tcW w:w="0" w:type="auto"/>
          </w:tcPr>
          <w:p w:rsidR="00737F4C" w:rsidRDefault="00A43B37">
            <w:r>
              <w:t>start</w:t>
            </w:r>
          </w:p>
        </w:tc>
        <w:tc>
          <w:tcPr>
            <w:tcW w:w="0" w:type="auto"/>
          </w:tcPr>
          <w:p w:rsidR="00737F4C" w:rsidRDefault="00A43B37">
            <w:r>
              <w:t>string</w:t>
            </w:r>
          </w:p>
        </w:tc>
        <w:tc>
          <w:tcPr>
            <w:tcW w:w="0" w:type="auto"/>
          </w:tcPr>
          <w:p w:rsidR="00737F4C" w:rsidRDefault="00A43B37">
            <w:r>
              <w:t>the start time and date</w:t>
            </w:r>
          </w:p>
        </w:tc>
      </w:tr>
      <w:tr w:rsidR="00737F4C" w:rsidTr="003A6005">
        <w:tc>
          <w:tcPr>
            <w:tcW w:w="0" w:type="auto"/>
          </w:tcPr>
          <w:p w:rsidR="00737F4C" w:rsidRDefault="00A43B37">
            <w:r>
              <w:t>end</w:t>
            </w:r>
          </w:p>
        </w:tc>
        <w:tc>
          <w:tcPr>
            <w:tcW w:w="0" w:type="auto"/>
          </w:tcPr>
          <w:p w:rsidR="00737F4C" w:rsidRDefault="00A43B37">
            <w:r>
              <w:t>string</w:t>
            </w:r>
          </w:p>
        </w:tc>
        <w:tc>
          <w:tcPr>
            <w:tcW w:w="0" w:type="auto"/>
          </w:tcPr>
          <w:p w:rsidR="00737F4C" w:rsidRDefault="00A43B37">
            <w:r>
              <w:t>the end time and dat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413" w:name="paths-23"/>
      <w:r>
        <w:t>Paths</w:t>
      </w:r>
      <w:bookmarkEnd w:id="413"/>
    </w:p>
    <w:p w:rsidR="00737F4C" w:rsidRDefault="00A43B37">
      <w:pPr>
        <w:pStyle w:val="Heading5"/>
      </w:pPr>
      <w:bookmarkStart w:id="414" w:name="cloudmeshreservations"/>
      <w:r>
        <w:t>/cloudmesh/reservations</w:t>
      </w:r>
      <w:bookmarkEnd w:id="414"/>
    </w:p>
    <w:p w:rsidR="00737F4C" w:rsidRDefault="00A43B37">
      <w:pPr>
        <w:pStyle w:val="Heading6"/>
      </w:pPr>
      <w:bookmarkStart w:id="415" w:name="get-cloudmeshreservations"/>
      <w:r>
        <w:t>GET /cloudmesh/reservations</w:t>
      </w:r>
      <w:bookmarkEnd w:id="415"/>
    </w:p>
    <w:p w:rsidR="00737F4C" w:rsidRDefault="00A43B37">
      <w:r>
        <w:t>Returns all reservation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03"/>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reservation info</w:t>
            </w:r>
          </w:p>
        </w:tc>
        <w:tc>
          <w:tcPr>
            <w:tcW w:w="0" w:type="auto"/>
          </w:tcPr>
          <w:p w:rsidR="00737F4C" w:rsidRDefault="00737F4C"/>
        </w:tc>
      </w:tr>
    </w:tbl>
    <w:p w:rsidR="00737F4C" w:rsidRDefault="00A43B37">
      <w:pPr>
        <w:pStyle w:val="Heading6"/>
      </w:pPr>
      <w:bookmarkStart w:id="416" w:name="put-cloudmeshreservations"/>
      <w:r>
        <w:t>PUT /cloudmesh/reservations</w:t>
      </w:r>
      <w:bookmarkEnd w:id="416"/>
    </w:p>
    <w:p w:rsidR="00737F4C" w:rsidRDefault="00A43B37">
      <w:r>
        <w:t>Create</w:t>
      </w:r>
      <w:r w:rsidR="00847028">
        <w:t>s</w:t>
      </w:r>
      <w:r>
        <w:t xml:space="preserve"> a new reservation</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194"/>
        <w:gridCol w:w="1213"/>
        <w:gridCol w:w="2818"/>
        <w:gridCol w:w="1096"/>
        <w:gridCol w:w="126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reservation</w:t>
            </w:r>
          </w:p>
        </w:tc>
        <w:tc>
          <w:tcPr>
            <w:tcW w:w="0" w:type="auto"/>
          </w:tcPr>
          <w:p w:rsidR="00737F4C" w:rsidRDefault="00A43B37">
            <w:r>
              <w:t>body</w:t>
            </w:r>
          </w:p>
        </w:tc>
        <w:tc>
          <w:tcPr>
            <w:tcW w:w="0" w:type="auto"/>
          </w:tcPr>
          <w:p w:rsidR="00737F4C" w:rsidRDefault="00A43B37">
            <w:r>
              <w:t>The new reservation to create</w:t>
            </w:r>
          </w:p>
        </w:tc>
        <w:tc>
          <w:tcPr>
            <w:tcW w:w="0" w:type="auto"/>
          </w:tcPr>
          <w:p w:rsidR="00737F4C" w:rsidRDefault="00A43B37">
            <w:r>
              <w:t>False</w:t>
            </w:r>
          </w:p>
        </w:tc>
        <w:tc>
          <w:tcPr>
            <w:tcW w:w="0" w:type="auto"/>
          </w:tcPr>
          <w:p w:rsidR="00737F4C" w:rsidRDefault="00BA3A67">
            <w:hyperlink w:anchor="reservation">
              <w:r w:rsidR="00A43B37">
                <w:rPr>
                  <w:rStyle w:val="Hyperlink"/>
                </w:rPr>
                <w:t>Reservation</w:t>
              </w:r>
            </w:hyperlink>
          </w:p>
        </w:tc>
      </w:tr>
    </w:tbl>
    <w:p w:rsidR="00737F4C" w:rsidRDefault="00A43B37">
      <w:pPr>
        <w:pStyle w:val="Heading5"/>
      </w:pPr>
      <w:bookmarkStart w:id="417" w:name="cloudmeshreservationname"/>
      <w:r>
        <w:t>/cloudmesh/reservation/{name}</w:t>
      </w:r>
      <w:bookmarkEnd w:id="417"/>
    </w:p>
    <w:p w:rsidR="00737F4C" w:rsidRDefault="00A43B37">
      <w:pPr>
        <w:pStyle w:val="Heading6"/>
      </w:pPr>
      <w:bookmarkStart w:id="418" w:name="get-cloudmeshreservationname"/>
      <w:r>
        <w:t>GET /cloudmesh/reservation/{name}</w:t>
      </w:r>
      <w:bookmarkEnd w:id="418"/>
    </w:p>
    <w:p w:rsidR="00737F4C" w:rsidRDefault="00A43B37">
      <w:r>
        <w:t>Returns a reservation</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03"/>
        <w:gridCol w:w="1267"/>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reservation info</w:t>
            </w:r>
          </w:p>
        </w:tc>
        <w:tc>
          <w:tcPr>
            <w:tcW w:w="0" w:type="auto"/>
          </w:tcPr>
          <w:p w:rsidR="00737F4C" w:rsidRDefault="00BA3A67">
            <w:hyperlink w:anchor="reservation">
              <w:r w:rsidR="00A43B37">
                <w:rPr>
                  <w:rStyle w:val="Hyperlink"/>
                </w:rPr>
                <w:t>Reservation</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782"/>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Get reservation info by nam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419" w:name="reservation.yaml"/>
      <w:proofErr w:type="gramStart"/>
      <w:r>
        <w:lastRenderedPageBreak/>
        <w:t>reservation.yaml</w:t>
      </w:r>
      <w:bookmarkEnd w:id="419"/>
      <w:proofErr w:type="gramEnd"/>
    </w:p>
    <w:p w:rsidR="00737F4C" w:rsidRDefault="00A43B37">
      <w:pPr>
        <w:pStyle w:val="SourceCode"/>
      </w:pPr>
      <w:r>
        <w:t>swagger: "2.0"</w:t>
      </w:r>
      <w:r>
        <w:br/>
        <w:t>info:</w:t>
      </w:r>
      <w:r>
        <w:br/>
        <w:t xml:space="preserve">  version: 3.0.2</w:t>
      </w:r>
      <w:r>
        <w:br/>
        <w:t xml:space="preserve">  x-date: 10-30-2018</w:t>
      </w:r>
      <w:r>
        <w:br/>
        <w:t xml:space="preserve">  title: Reservation</w:t>
      </w:r>
      <w:r>
        <w:br/>
        <w:t xml:space="preserve">  description: |-</w:t>
      </w:r>
      <w:r>
        <w:br/>
        <w:t xml:space="preserve">  </w:t>
      </w:r>
      <w:r>
        <w:br/>
        <w:t xml:space="preserve">    Some services may consume a considerable amount of resources,</w:t>
      </w:r>
      <w:r>
        <w:br/>
        <w:t xml:space="preserve">    necessitating the reservation of resources.</w:t>
      </w:r>
      <w:r>
        <w:br/>
      </w:r>
      <w:r>
        <w:br/>
        <w:t xml:space="preserve">    * TODO: assign and improve</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reservations:</w:t>
      </w:r>
      <w:r>
        <w:br/>
        <w:t xml:space="preserve">    get:</w:t>
      </w:r>
      <w:r>
        <w:br/>
        <w:t xml:space="preserve">      tags:</w:t>
      </w:r>
      <w:r>
        <w:br/>
        <w:t xml:space="preserve">      - Reservation</w:t>
      </w:r>
      <w:r>
        <w:br/>
        <w:t xml:space="preserve">      summary: Returns all reservations</w:t>
      </w:r>
      <w:r>
        <w:br/>
        <w:t xml:space="preserve">      description: Returns all reservations</w:t>
      </w:r>
      <w:r>
        <w:br/>
        <w:t xml:space="preserve">      operationId: cloudmesh.reservation.get</w:t>
      </w:r>
      <w:r>
        <w:br/>
        <w:t xml:space="preserve">      produces:</w:t>
      </w:r>
      <w:r>
        <w:br/>
        <w:t xml:space="preserve">        - application/json</w:t>
      </w:r>
      <w:r>
        <w:br/>
        <w:t xml:space="preserve">      responses:</w:t>
      </w:r>
      <w:r>
        <w:br/>
        <w:t xml:space="preserve">        '200':</w:t>
      </w:r>
      <w:r>
        <w:br/>
        <w:t xml:space="preserve">          description: reservation info</w:t>
      </w:r>
      <w:r>
        <w:br/>
        <w:t xml:space="preserve">          schema:</w:t>
      </w:r>
      <w:r>
        <w:br/>
        <w:t xml:space="preserve">            type: array</w:t>
      </w:r>
      <w:r>
        <w:br/>
        <w:t xml:space="preserve">            items:</w:t>
      </w:r>
      <w:r>
        <w:br/>
        <w:t xml:space="preserve">              $ref: '#/definitions/Reservation'</w:t>
      </w:r>
      <w:r>
        <w:br/>
        <w:t xml:space="preserve">    put:</w:t>
      </w:r>
      <w:r>
        <w:br/>
        <w:t xml:space="preserve">      tags:</w:t>
      </w:r>
      <w:r>
        <w:br/>
        <w:t xml:space="preserve">      - Reservation</w:t>
      </w:r>
      <w:r>
        <w:br/>
        <w:t xml:space="preserve">      summary: Create a new reservation</w:t>
      </w:r>
      <w:r>
        <w:br/>
        <w:t xml:space="preserve">      description: Create a new reservation</w:t>
      </w:r>
      <w:r>
        <w:br/>
        <w:t xml:space="preserve">      operationId: cloudmesh.reservation.add</w:t>
      </w:r>
      <w:r>
        <w:br/>
        <w:t xml:space="preserve">      parameters:</w:t>
      </w:r>
      <w:r>
        <w:br/>
        <w:t xml:space="preserve">        - in: body</w:t>
      </w:r>
      <w:r>
        <w:br/>
        <w:t xml:space="preserve">          name: reservation</w:t>
      </w:r>
      <w:r>
        <w:br/>
        <w:t xml:space="preserve">          description: The new reservation to create</w:t>
      </w:r>
      <w:r>
        <w:br/>
        <w:t xml:space="preserve">          schema:</w:t>
      </w:r>
      <w:r>
        <w:br/>
        <w:t xml:space="preserve">            $ref: '#/definitions/Reservation'</w:t>
      </w:r>
      <w:r>
        <w:br/>
        <w:t xml:space="preserve">      responses:</w:t>
      </w:r>
      <w:r>
        <w:br/>
        <w:t xml:space="preserve">        '201':</w:t>
      </w:r>
      <w:r>
        <w:br/>
        <w:t xml:space="preserve">          description: Created</w:t>
      </w:r>
      <w:r>
        <w:br/>
        <w:t xml:space="preserve">  '/cloudmesh/reservation/{name}':</w:t>
      </w:r>
      <w:r>
        <w:br/>
        <w:t xml:space="preserve">    get:</w:t>
      </w:r>
      <w:r>
        <w:br/>
        <w:t xml:space="preserve">      tags:</w:t>
      </w:r>
      <w:r>
        <w:br/>
        <w:t xml:space="preserve">      - Reservation</w:t>
      </w:r>
      <w:r>
        <w:br/>
        <w:t xml:space="preserve">      summary: Returns a reservation</w:t>
      </w:r>
      <w:r>
        <w:br/>
        <w:t xml:space="preserve">      description: Returns a reservation</w:t>
      </w:r>
      <w:r>
        <w:br/>
        <w:t xml:space="preserve">      operationId: cloudmesh.reservation.get_by_name</w:t>
      </w:r>
      <w:r>
        <w:br/>
        <w:t xml:space="preserve">      parameters:</w:t>
      </w:r>
      <w:r>
        <w:br/>
        <w:t xml:space="preserve">        - name: name</w:t>
      </w:r>
      <w:r>
        <w:br/>
        <w:t xml:space="preserve">          description: Get reservation info by name</w:t>
      </w:r>
      <w:r>
        <w:br/>
      </w:r>
      <w:r>
        <w:lastRenderedPageBreak/>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reservation info</w:t>
      </w:r>
      <w:r>
        <w:br/>
        <w:t xml:space="preserve">          schema:</w:t>
      </w:r>
      <w:r>
        <w:br/>
        <w:t xml:space="preserve">            $ref: '#/definitions/Reservation'</w:t>
      </w:r>
      <w:r>
        <w:br/>
        <w:t>definitions:</w:t>
      </w:r>
      <w:r>
        <w:br/>
        <w:t xml:space="preserve">  Reservation:</w:t>
      </w:r>
      <w:r>
        <w:br/>
        <w:t xml:space="preserve">    type: object</w:t>
      </w:r>
      <w:r>
        <w:br/>
        <w:t xml:space="preserve">    description: the reservation</w:t>
      </w:r>
      <w:r>
        <w:br/>
        <w:t xml:space="preserve">    properties:</w:t>
      </w:r>
      <w:r>
        <w:br/>
        <w:t xml:space="preserve">      name:</w:t>
      </w:r>
      <w:r>
        <w:br/>
        <w:t xml:space="preserve">        type: string</w:t>
      </w:r>
      <w:r>
        <w:br/>
        <w:t xml:space="preserve">        description: name of the reservation</w:t>
      </w:r>
      <w:r>
        <w:br/>
        <w:t xml:space="preserve">      service:</w:t>
      </w:r>
      <w:r>
        <w:br/>
        <w:t xml:space="preserve">        type: string</w:t>
      </w:r>
      <w:r>
        <w:br/>
        <w:t xml:space="preserve">        description: the name of the service on which we reserve</w:t>
      </w:r>
      <w:r>
        <w:br/>
        <w:t xml:space="preserve">      description:</w:t>
      </w:r>
      <w:r>
        <w:br/>
        <w:t xml:space="preserve">        type: string</w:t>
      </w:r>
      <w:r>
        <w:br/>
        <w:t xml:space="preserve">        description: the description of the reservation</w:t>
      </w:r>
      <w:r>
        <w:br/>
        <w:t xml:space="preserve">      start:</w:t>
      </w:r>
      <w:r>
        <w:br/>
        <w:t xml:space="preserve">        type: string</w:t>
      </w:r>
      <w:r>
        <w:br/>
        <w:t xml:space="preserve">        format: date</w:t>
      </w:r>
      <w:r>
        <w:br/>
        <w:t xml:space="preserve">        description: the start time and date</w:t>
      </w:r>
      <w:r>
        <w:br/>
        <w:t xml:space="preserve">      end:</w:t>
      </w:r>
      <w:r>
        <w:br/>
        <w:t xml:space="preserve">        type: string</w:t>
      </w:r>
      <w:r>
        <w:br/>
        <w:t xml:space="preserve">        format: date</w:t>
      </w:r>
      <w:r>
        <w:br/>
        <w:t xml:space="preserve">        description: the end time and date</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420" w:name="data-streams"/>
      <w:bookmarkStart w:id="421" w:name="_Toc1569601"/>
      <w:bookmarkStart w:id="422" w:name="_Toc1641051"/>
      <w:r>
        <w:t>Data Streams</w:t>
      </w:r>
      <w:bookmarkEnd w:id="420"/>
      <w:bookmarkEnd w:id="421"/>
      <w:bookmarkEnd w:id="422"/>
    </w:p>
    <w:p w:rsidR="00737F4C" w:rsidRDefault="00A43B37">
      <w:pPr>
        <w:pStyle w:val="Heading3"/>
      </w:pPr>
      <w:bookmarkStart w:id="423" w:name="stream"/>
      <w:bookmarkStart w:id="424" w:name="_Toc1569602"/>
      <w:bookmarkStart w:id="425" w:name="_Toc1641052"/>
      <w:r>
        <w:t>Stream</w:t>
      </w:r>
      <w:bookmarkEnd w:id="423"/>
      <w:bookmarkEnd w:id="424"/>
      <w:bookmarkEnd w:id="425"/>
    </w:p>
    <w:p w:rsidR="00737F4C" w:rsidRDefault="00A43B37">
      <w:r>
        <w:t>The stream object describes a data flow, providing information about the rate and number of items exchanged while issuing requests to the stream. A stream may return data items in a specific format that is defined by the stream.</w:t>
      </w:r>
    </w:p>
    <w:p w:rsidR="00737F4C" w:rsidRDefault="00A43B37">
      <w:pPr>
        <w:pStyle w:val="Heading4"/>
      </w:pPr>
      <w:bookmarkStart w:id="426" w:name="properties-stream"/>
      <w:r>
        <w:t>Properties Stream</w:t>
      </w:r>
      <w:bookmarkEnd w:id="426"/>
    </w:p>
    <w:tbl>
      <w:tblPr>
        <w:tblStyle w:val="BDSpecTables"/>
        <w:tblW w:w="0" w:type="pct"/>
        <w:tblLook w:val="07E0" w:firstRow="1" w:lastRow="1" w:firstColumn="1" w:lastColumn="1" w:noHBand="1" w:noVBand="1"/>
      </w:tblPr>
      <w:tblGrid>
        <w:gridCol w:w="1133"/>
        <w:gridCol w:w="827"/>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stream</w:t>
            </w:r>
          </w:p>
        </w:tc>
      </w:tr>
      <w:tr w:rsidR="00737F4C" w:rsidTr="003A6005">
        <w:tc>
          <w:tcPr>
            <w:tcW w:w="0" w:type="auto"/>
          </w:tcPr>
          <w:p w:rsidR="00737F4C" w:rsidRDefault="00A43B37">
            <w:r>
              <w:t>format</w:t>
            </w:r>
          </w:p>
        </w:tc>
        <w:tc>
          <w:tcPr>
            <w:tcW w:w="0" w:type="auto"/>
          </w:tcPr>
          <w:p w:rsidR="00737F4C" w:rsidRDefault="00A43B37">
            <w:r>
              <w:t>string</w:t>
            </w:r>
          </w:p>
        </w:tc>
        <w:tc>
          <w:tcPr>
            <w:tcW w:w="0" w:type="auto"/>
          </w:tcPr>
          <w:p w:rsidR="00737F4C" w:rsidRDefault="00A43B37">
            <w:r>
              <w:t>format of the stream</w:t>
            </w:r>
          </w:p>
        </w:tc>
      </w:tr>
      <w:tr w:rsidR="00737F4C" w:rsidTr="003A6005">
        <w:tc>
          <w:tcPr>
            <w:tcW w:w="0" w:type="auto"/>
          </w:tcPr>
          <w:p w:rsidR="00737F4C" w:rsidRDefault="00A43B37">
            <w:r>
              <w:t>rate</w:t>
            </w:r>
          </w:p>
        </w:tc>
        <w:tc>
          <w:tcPr>
            <w:tcW w:w="0" w:type="auto"/>
          </w:tcPr>
          <w:p w:rsidR="00737F4C" w:rsidRDefault="00A43B37">
            <w:r>
              <w:t>integer</w:t>
            </w:r>
          </w:p>
        </w:tc>
        <w:tc>
          <w:tcPr>
            <w:tcW w:w="0" w:type="auto"/>
          </w:tcPr>
          <w:p w:rsidR="00737F4C" w:rsidRDefault="00A43B37">
            <w:r>
              <w:t>the rate of messages</w:t>
            </w:r>
          </w:p>
        </w:tc>
      </w:tr>
      <w:tr w:rsidR="00737F4C" w:rsidTr="003A6005">
        <w:tc>
          <w:tcPr>
            <w:tcW w:w="0" w:type="auto"/>
          </w:tcPr>
          <w:p w:rsidR="00737F4C" w:rsidRDefault="00A43B37">
            <w:r>
              <w:t>limit</w:t>
            </w:r>
          </w:p>
        </w:tc>
        <w:tc>
          <w:tcPr>
            <w:tcW w:w="0" w:type="auto"/>
          </w:tcPr>
          <w:p w:rsidR="00737F4C" w:rsidRDefault="00A43B37">
            <w:r>
              <w:t>integer</w:t>
            </w:r>
          </w:p>
        </w:tc>
        <w:tc>
          <w:tcPr>
            <w:tcW w:w="0" w:type="auto"/>
          </w:tcPr>
          <w:p w:rsidR="00737F4C" w:rsidRDefault="00A43B37">
            <w:r>
              <w:t xml:space="preserve">the limit of items </w:t>
            </w:r>
            <w:proofErr w:type="gramStart"/>
            <w:r>
              <w:t>send</w:t>
            </w:r>
            <w:proofErr w:type="gramEnd"/>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427" w:name="paths-24"/>
      <w:r>
        <w:lastRenderedPageBreak/>
        <w:t>Paths</w:t>
      </w:r>
      <w:bookmarkEnd w:id="427"/>
    </w:p>
    <w:p w:rsidR="00737F4C" w:rsidRDefault="00A43B37">
      <w:pPr>
        <w:pStyle w:val="Heading5"/>
      </w:pPr>
      <w:bookmarkStart w:id="428" w:name="cloudmeshstreams"/>
      <w:r>
        <w:t>/cloudmesh/streams</w:t>
      </w:r>
      <w:bookmarkEnd w:id="428"/>
    </w:p>
    <w:p w:rsidR="00737F4C" w:rsidRDefault="00A43B37">
      <w:pPr>
        <w:pStyle w:val="Heading6"/>
      </w:pPr>
      <w:bookmarkStart w:id="429" w:name="get-cloudmeshstreams"/>
      <w:r>
        <w:t>GET /cloudmesh/streams</w:t>
      </w:r>
      <w:bookmarkEnd w:id="429"/>
    </w:p>
    <w:p w:rsidR="00737F4C" w:rsidRDefault="00A43B37">
      <w:r>
        <w:t>Returns all stream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tream info</w:t>
            </w:r>
          </w:p>
        </w:tc>
        <w:tc>
          <w:tcPr>
            <w:tcW w:w="0" w:type="auto"/>
          </w:tcPr>
          <w:p w:rsidR="00737F4C" w:rsidRDefault="00737F4C"/>
        </w:tc>
      </w:tr>
    </w:tbl>
    <w:p w:rsidR="00737F4C" w:rsidRDefault="00A43B37">
      <w:pPr>
        <w:pStyle w:val="Heading6"/>
      </w:pPr>
      <w:bookmarkStart w:id="430" w:name="put-cloudmeshstreams"/>
      <w:r>
        <w:t>PUT /cloudmesh/streams</w:t>
      </w:r>
      <w:bookmarkEnd w:id="430"/>
    </w:p>
    <w:p w:rsidR="00737F4C" w:rsidRDefault="00A43B37">
      <w:r>
        <w:t>Create</w:t>
      </w:r>
      <w:r w:rsidR="00847028">
        <w:t>s</w:t>
      </w:r>
      <w:r>
        <w:t xml:space="preserve"> a new stream</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803"/>
        <w:gridCol w:w="1213"/>
        <w:gridCol w:w="242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stream</w:t>
            </w:r>
          </w:p>
        </w:tc>
        <w:tc>
          <w:tcPr>
            <w:tcW w:w="0" w:type="auto"/>
          </w:tcPr>
          <w:p w:rsidR="00737F4C" w:rsidRDefault="00A43B37">
            <w:r>
              <w:t>body</w:t>
            </w:r>
          </w:p>
        </w:tc>
        <w:tc>
          <w:tcPr>
            <w:tcW w:w="0" w:type="auto"/>
          </w:tcPr>
          <w:p w:rsidR="00737F4C" w:rsidRDefault="00A43B37">
            <w:r>
              <w:t>The new stream to create</w:t>
            </w:r>
          </w:p>
        </w:tc>
        <w:tc>
          <w:tcPr>
            <w:tcW w:w="0" w:type="auto"/>
          </w:tcPr>
          <w:p w:rsidR="00737F4C" w:rsidRDefault="00A43B37">
            <w:r>
              <w:t>False</w:t>
            </w:r>
          </w:p>
        </w:tc>
        <w:tc>
          <w:tcPr>
            <w:tcW w:w="0" w:type="auto"/>
          </w:tcPr>
          <w:p w:rsidR="00737F4C" w:rsidRDefault="00BA3A67">
            <w:hyperlink w:anchor="stream">
              <w:r w:rsidR="00A43B37">
                <w:rPr>
                  <w:rStyle w:val="Hyperlink"/>
                </w:rPr>
                <w:t>Stream</w:t>
              </w:r>
            </w:hyperlink>
          </w:p>
        </w:tc>
      </w:tr>
    </w:tbl>
    <w:p w:rsidR="00737F4C" w:rsidRDefault="00A43B37">
      <w:pPr>
        <w:pStyle w:val="Heading5"/>
      </w:pPr>
      <w:bookmarkStart w:id="431" w:name="cloudmeshstreamname"/>
      <w:r>
        <w:t>/cloudmesh/stream/{name}</w:t>
      </w:r>
      <w:bookmarkEnd w:id="431"/>
    </w:p>
    <w:p w:rsidR="00737F4C" w:rsidRDefault="00A43B37">
      <w:pPr>
        <w:pStyle w:val="Heading6"/>
      </w:pPr>
      <w:bookmarkStart w:id="432" w:name="get-cloudmeshstreamname"/>
      <w:r>
        <w:t>GET /cloudmesh/stream/{name}</w:t>
      </w:r>
      <w:bookmarkEnd w:id="432"/>
    </w:p>
    <w:p w:rsidR="00737F4C" w:rsidRDefault="00A43B37">
      <w:r>
        <w:t>Returns a stream</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stream info</w:t>
            </w:r>
          </w:p>
        </w:tc>
        <w:tc>
          <w:tcPr>
            <w:tcW w:w="0" w:type="auto"/>
          </w:tcPr>
          <w:p w:rsidR="00737F4C" w:rsidRDefault="00BA3A67">
            <w:hyperlink w:anchor="stream">
              <w:r w:rsidR="00A43B37">
                <w:rPr>
                  <w:rStyle w:val="Hyperlink"/>
                </w:rPr>
                <w:t>Stream</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391"/>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Get stream info by nam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433" w:name="stream.yaml"/>
      <w:proofErr w:type="gramStart"/>
      <w:r>
        <w:t>stream.yaml</w:t>
      </w:r>
      <w:bookmarkEnd w:id="433"/>
      <w:proofErr w:type="gramEnd"/>
    </w:p>
    <w:p w:rsidR="00737F4C" w:rsidRDefault="00A43B37">
      <w:pPr>
        <w:pStyle w:val="SourceCode"/>
      </w:pPr>
      <w:r>
        <w:t>swagger: "2.0"</w:t>
      </w:r>
      <w:r>
        <w:br/>
        <w:t>info:</w:t>
      </w:r>
      <w:r>
        <w:br/>
        <w:t xml:space="preserve">  version: 3.0.2</w:t>
      </w:r>
      <w:r>
        <w:br/>
        <w:t xml:space="preserve">  x-date: 10-30-2018</w:t>
      </w:r>
      <w:r>
        <w:br/>
        <w:t xml:space="preserve">  title: Stream</w:t>
      </w:r>
      <w:r>
        <w:br/>
        <w:t xml:space="preserve">  description: |-</w:t>
      </w:r>
      <w:r>
        <w:br/>
        <w:t xml:space="preserve">  </w:t>
      </w:r>
      <w:r>
        <w:br/>
        <w:t xml:space="preserve">   The stream object describes a data flow, providing information</w:t>
      </w:r>
      <w:r>
        <w:br/>
        <w:t xml:space="preserve">   about the rate and number of items exchanged while issuing requests</w:t>
      </w:r>
      <w:r>
        <w:br/>
        <w:t xml:space="preserve">   to the stream. A stream may return data items in a specific format</w:t>
      </w:r>
      <w:r>
        <w:br/>
        <w:t xml:space="preserve">   that is defined by the stream.</w:t>
      </w:r>
      <w:r>
        <w:br/>
      </w:r>
      <w:r>
        <w:br/>
        <w:t xml:space="preserve">   * TODO: assign and improve</w:t>
      </w:r>
      <w:r>
        <w:br/>
        <w:t xml:space="preserve">   </w:t>
      </w:r>
      <w:r>
        <w:br/>
      </w:r>
      <w:r>
        <w:lastRenderedPageBreak/>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streams:</w:t>
      </w:r>
      <w:r>
        <w:br/>
        <w:t xml:space="preserve">    get:</w:t>
      </w:r>
      <w:r>
        <w:br/>
        <w:t xml:space="preserve">      tags:</w:t>
      </w:r>
      <w:r>
        <w:br/>
        <w:t xml:space="preserve">        - Stream</w:t>
      </w:r>
      <w:r>
        <w:br/>
        <w:t xml:space="preserve">      summary: Returns all streams</w:t>
      </w:r>
      <w:r>
        <w:br/>
        <w:t xml:space="preserve">      description: Returns all streams</w:t>
      </w:r>
      <w:r>
        <w:br/>
        <w:t xml:space="preserve">      operationId: cloudmesh.stream.get</w:t>
      </w:r>
      <w:r>
        <w:br/>
        <w:t xml:space="preserve">      produces:</w:t>
      </w:r>
      <w:r>
        <w:br/>
        <w:t xml:space="preserve">        - application/json</w:t>
      </w:r>
      <w:r>
        <w:br/>
        <w:t xml:space="preserve">      responses:</w:t>
      </w:r>
      <w:r>
        <w:br/>
        <w:t xml:space="preserve">        '200':</w:t>
      </w:r>
      <w:r>
        <w:br/>
        <w:t xml:space="preserve">          description: stream info</w:t>
      </w:r>
      <w:r>
        <w:br/>
        <w:t xml:space="preserve">          schema:</w:t>
      </w:r>
      <w:r>
        <w:br/>
        <w:t xml:space="preserve">            type: array</w:t>
      </w:r>
      <w:r>
        <w:br/>
        <w:t xml:space="preserve">            items:</w:t>
      </w:r>
      <w:r>
        <w:br/>
        <w:t xml:space="preserve">              $ref: '#/definitions/Stream'</w:t>
      </w:r>
      <w:r>
        <w:br/>
        <w:t xml:space="preserve">    put:</w:t>
      </w:r>
      <w:r>
        <w:br/>
        <w:t xml:space="preserve">      tags:</w:t>
      </w:r>
      <w:r>
        <w:br/>
        <w:t xml:space="preserve">        - Stream</w:t>
      </w:r>
      <w:r>
        <w:br/>
        <w:t xml:space="preserve">      summary: Create a new stream</w:t>
      </w:r>
      <w:r>
        <w:br/>
        <w:t xml:space="preserve">      description: Create a new stream</w:t>
      </w:r>
      <w:r>
        <w:br/>
        <w:t xml:space="preserve">      operationId: cloudmesh.stream.add</w:t>
      </w:r>
      <w:r>
        <w:br/>
        <w:t xml:space="preserve">      parameters:</w:t>
      </w:r>
      <w:r>
        <w:br/>
        <w:t xml:space="preserve">        - in: body</w:t>
      </w:r>
      <w:r>
        <w:br/>
        <w:t xml:space="preserve">          name: stream</w:t>
      </w:r>
      <w:r>
        <w:br/>
        <w:t xml:space="preserve">          description: The new stream to create</w:t>
      </w:r>
      <w:r>
        <w:br/>
        <w:t xml:space="preserve">          schema:</w:t>
      </w:r>
      <w:r>
        <w:br/>
        <w:t xml:space="preserve">            $ref: '#/definitions/Stream'</w:t>
      </w:r>
      <w:r>
        <w:br/>
        <w:t xml:space="preserve">      responses:</w:t>
      </w:r>
      <w:r>
        <w:br/>
        <w:t xml:space="preserve">        '201':</w:t>
      </w:r>
      <w:r>
        <w:br/>
        <w:t xml:space="preserve">          description: Created</w:t>
      </w:r>
      <w:r>
        <w:br/>
        <w:t xml:space="preserve">  '/cloudmesh/stream/{name}':</w:t>
      </w:r>
      <w:r>
        <w:br/>
        <w:t xml:space="preserve">    get:</w:t>
      </w:r>
      <w:r>
        <w:br/>
        <w:t xml:space="preserve">      tags:</w:t>
      </w:r>
      <w:r>
        <w:br/>
        <w:t xml:space="preserve">        - Stream</w:t>
      </w:r>
      <w:r>
        <w:br/>
        <w:t xml:space="preserve">      summary: Returns a stream</w:t>
      </w:r>
      <w:r>
        <w:br/>
        <w:t xml:space="preserve">      description: Returns a stream</w:t>
      </w:r>
      <w:r>
        <w:br/>
        <w:t xml:space="preserve">      operationId: cloudmesh.stream.get_by_name</w:t>
      </w:r>
      <w:r>
        <w:br/>
        <w:t xml:space="preserve">      parameters:</w:t>
      </w:r>
      <w:r>
        <w:br/>
        <w:t xml:space="preserve">        - name: name</w:t>
      </w:r>
      <w:r>
        <w:br/>
        <w:t xml:space="preserve">          description: Get stream info by 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stream info</w:t>
      </w:r>
      <w:r>
        <w:br/>
        <w:t xml:space="preserve">          schema:</w:t>
      </w:r>
      <w:r>
        <w:br/>
        <w:t xml:space="preserve">            $ref: '#/definitions/Stream'</w:t>
      </w:r>
      <w:r>
        <w:br/>
        <w:t>definitions:</w:t>
      </w:r>
      <w:r>
        <w:br/>
        <w:t xml:space="preserve">  Stream:</w:t>
      </w:r>
      <w:r>
        <w:br/>
        <w:t xml:space="preserve">    type: object</w:t>
      </w:r>
      <w:r>
        <w:br/>
        <w:t xml:space="preserve">    description: the stream</w:t>
      </w:r>
      <w:r>
        <w:br/>
      </w:r>
      <w:r>
        <w:lastRenderedPageBreak/>
        <w:t xml:space="preserve">    properties:</w:t>
      </w:r>
      <w:r>
        <w:br/>
        <w:t xml:space="preserve">      name:</w:t>
      </w:r>
      <w:r>
        <w:br/>
        <w:t xml:space="preserve">        type: string</w:t>
      </w:r>
      <w:r>
        <w:br/>
        <w:t xml:space="preserve">        description: name of the stream</w:t>
      </w:r>
      <w:r>
        <w:br/>
        <w:t xml:space="preserve">      format:</w:t>
      </w:r>
      <w:r>
        <w:br/>
        <w:t xml:space="preserve">        type: string</w:t>
      </w:r>
      <w:r>
        <w:br/>
        <w:t xml:space="preserve">        description: format of the stream</w:t>
      </w:r>
      <w:r>
        <w:br/>
        <w:t xml:space="preserve">      rate:</w:t>
      </w:r>
      <w:r>
        <w:br/>
        <w:t xml:space="preserve">        type: integer</w:t>
      </w:r>
      <w:r>
        <w:br/>
        <w:t xml:space="preserve">        description: the rate of messages</w:t>
      </w:r>
      <w:r>
        <w:br/>
        <w:t xml:space="preserve">      limit:</w:t>
      </w:r>
      <w:r>
        <w:br/>
        <w:t xml:space="preserve">        type: integer</w:t>
      </w:r>
      <w:r>
        <w:br/>
        <w:t xml:space="preserve">        description: the limit of items send</w:t>
      </w:r>
      <w:r>
        <w:br/>
        <w:t xml:space="preserve">      timestamp:</w:t>
      </w:r>
      <w:r>
        <w:br/>
        <w:t xml:space="preserve">        description: timestamps associated with the resource</w:t>
      </w:r>
      <w:r>
        <w:br/>
        <w:t xml:space="preserve">        $ref: '#/definitions/Timestamp'</w:t>
      </w:r>
    </w:p>
    <w:p w:rsidR="00737F4C" w:rsidRDefault="00A43B37">
      <w:pPr>
        <w:pStyle w:val="Heading3"/>
      </w:pPr>
      <w:bookmarkStart w:id="434" w:name="filter"/>
      <w:bookmarkStart w:id="435" w:name="_Toc1569603"/>
      <w:bookmarkStart w:id="436" w:name="_Toc1641053"/>
      <w:r>
        <w:t>Filter</w:t>
      </w:r>
      <w:bookmarkEnd w:id="434"/>
      <w:bookmarkEnd w:id="435"/>
      <w:bookmarkEnd w:id="436"/>
    </w:p>
    <w:p w:rsidR="00737F4C" w:rsidRDefault="00A43B37">
      <w:r>
        <w:t>Filters can operate on a variety of objects and reduce the information received based on a search criterion.</w:t>
      </w:r>
    </w:p>
    <w:p w:rsidR="00737F4C" w:rsidRDefault="00A43B37">
      <w:pPr>
        <w:pStyle w:val="Heading4"/>
      </w:pPr>
      <w:bookmarkStart w:id="437" w:name="properties-filter"/>
      <w:r>
        <w:t>Properties Filter</w:t>
      </w:r>
      <w:bookmarkEnd w:id="437"/>
    </w:p>
    <w:tbl>
      <w:tblPr>
        <w:tblStyle w:val="BDSpecTables"/>
        <w:tblW w:w="0" w:type="pct"/>
        <w:tblLook w:val="07E0" w:firstRow="1" w:lastRow="1" w:firstColumn="1" w:lastColumn="1" w:noHBand="1" w:noVBand="1"/>
      </w:tblPr>
      <w:tblGrid>
        <w:gridCol w:w="1133"/>
        <w:gridCol w:w="718"/>
        <w:gridCol w:w="4444"/>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name</w:t>
            </w:r>
          </w:p>
        </w:tc>
        <w:tc>
          <w:tcPr>
            <w:tcW w:w="0" w:type="auto"/>
          </w:tcPr>
          <w:p w:rsidR="00737F4C" w:rsidRDefault="00A43B37">
            <w:r>
              <w:t>string</w:t>
            </w:r>
          </w:p>
        </w:tc>
        <w:tc>
          <w:tcPr>
            <w:tcW w:w="0" w:type="auto"/>
          </w:tcPr>
          <w:p w:rsidR="00737F4C" w:rsidRDefault="00A43B37">
            <w:r>
              <w:t>name of the filter</w:t>
            </w:r>
          </w:p>
        </w:tc>
      </w:tr>
      <w:tr w:rsidR="00737F4C" w:rsidTr="003A6005">
        <w:tc>
          <w:tcPr>
            <w:tcW w:w="0" w:type="auto"/>
          </w:tcPr>
          <w:p w:rsidR="00737F4C" w:rsidRDefault="00A43B37">
            <w:r>
              <w:t>function</w:t>
            </w:r>
          </w:p>
        </w:tc>
        <w:tc>
          <w:tcPr>
            <w:tcW w:w="0" w:type="auto"/>
          </w:tcPr>
          <w:p w:rsidR="00737F4C" w:rsidRDefault="00A43B37">
            <w:r>
              <w:t>string</w:t>
            </w:r>
          </w:p>
        </w:tc>
        <w:tc>
          <w:tcPr>
            <w:tcW w:w="0" w:type="auto"/>
          </w:tcPr>
          <w:p w:rsidR="00737F4C" w:rsidRDefault="00A43B37">
            <w:r>
              <w:t>the function of the data exchanged in the stream</w:t>
            </w:r>
          </w:p>
        </w:tc>
      </w:tr>
      <w:tr w:rsidR="00737F4C" w:rsidTr="003A6005">
        <w:tc>
          <w:tcPr>
            <w:tcW w:w="0" w:type="auto"/>
          </w:tcPr>
          <w:p w:rsidR="00737F4C" w:rsidRDefault="00A43B37">
            <w:r>
              <w:t>kind</w:t>
            </w:r>
          </w:p>
        </w:tc>
        <w:tc>
          <w:tcPr>
            <w:tcW w:w="0" w:type="auto"/>
          </w:tcPr>
          <w:p w:rsidR="00737F4C" w:rsidRDefault="00A43B37">
            <w:r>
              <w:t>string</w:t>
            </w:r>
          </w:p>
        </w:tc>
        <w:tc>
          <w:tcPr>
            <w:tcW w:w="0" w:type="auto"/>
          </w:tcPr>
          <w:p w:rsidR="00737F4C" w:rsidRDefault="00A43B37">
            <w:r>
              <w:t>the filter kind or type</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438" w:name="paths-25"/>
      <w:r>
        <w:t>Paths</w:t>
      </w:r>
      <w:bookmarkEnd w:id="438"/>
    </w:p>
    <w:p w:rsidR="00737F4C" w:rsidRDefault="00A43B37">
      <w:pPr>
        <w:pStyle w:val="Heading5"/>
      </w:pPr>
      <w:bookmarkStart w:id="439" w:name="cloudmeshfilters"/>
      <w:r>
        <w:t>/cloudmesh/filters</w:t>
      </w:r>
      <w:bookmarkEnd w:id="439"/>
    </w:p>
    <w:p w:rsidR="00737F4C" w:rsidRDefault="00A43B37">
      <w:pPr>
        <w:pStyle w:val="Heading6"/>
      </w:pPr>
      <w:bookmarkStart w:id="440" w:name="get-cloudmeshfilters"/>
      <w:r>
        <w:t>GET /cloudmesh/filters</w:t>
      </w:r>
      <w:bookmarkEnd w:id="440"/>
    </w:p>
    <w:p w:rsidR="00737F4C" w:rsidRDefault="00A43B37">
      <w:r>
        <w:t>Returns all filter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filter info</w:t>
            </w:r>
          </w:p>
        </w:tc>
        <w:tc>
          <w:tcPr>
            <w:tcW w:w="0" w:type="auto"/>
          </w:tcPr>
          <w:p w:rsidR="00737F4C" w:rsidRDefault="00737F4C"/>
        </w:tc>
      </w:tr>
    </w:tbl>
    <w:p w:rsidR="00737F4C" w:rsidRDefault="00A43B37">
      <w:pPr>
        <w:pStyle w:val="Heading6"/>
      </w:pPr>
      <w:bookmarkStart w:id="441" w:name="put-cloudmeshfilters"/>
      <w:r>
        <w:t>PUT /cloudmesh/filters</w:t>
      </w:r>
      <w:bookmarkEnd w:id="441"/>
    </w:p>
    <w:p w:rsidR="00737F4C" w:rsidRDefault="00A43B37">
      <w:r>
        <w:t>Create</w:t>
      </w:r>
      <w:r w:rsidR="00847028">
        <w:t>s</w:t>
      </w:r>
      <w:r>
        <w:t xml:space="preserve"> a new filt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269"/>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filter</w:t>
            </w:r>
          </w:p>
        </w:tc>
        <w:tc>
          <w:tcPr>
            <w:tcW w:w="0" w:type="auto"/>
          </w:tcPr>
          <w:p w:rsidR="00737F4C" w:rsidRDefault="00A43B37">
            <w:r>
              <w:t>body</w:t>
            </w:r>
          </w:p>
        </w:tc>
        <w:tc>
          <w:tcPr>
            <w:tcW w:w="0" w:type="auto"/>
          </w:tcPr>
          <w:p w:rsidR="00737F4C" w:rsidRDefault="00A43B37">
            <w:r>
              <w:t>The new filter to create</w:t>
            </w:r>
          </w:p>
        </w:tc>
        <w:tc>
          <w:tcPr>
            <w:tcW w:w="0" w:type="auto"/>
          </w:tcPr>
          <w:p w:rsidR="00737F4C" w:rsidRDefault="00A43B37">
            <w:r>
              <w:t>False</w:t>
            </w:r>
          </w:p>
        </w:tc>
        <w:tc>
          <w:tcPr>
            <w:tcW w:w="0" w:type="auto"/>
          </w:tcPr>
          <w:p w:rsidR="00737F4C" w:rsidRDefault="00BA3A67">
            <w:hyperlink w:anchor="filter">
              <w:r w:rsidR="00A43B37">
                <w:rPr>
                  <w:rStyle w:val="Hyperlink"/>
                </w:rPr>
                <w:t>Filter</w:t>
              </w:r>
            </w:hyperlink>
          </w:p>
        </w:tc>
      </w:tr>
    </w:tbl>
    <w:p w:rsidR="00737F4C" w:rsidRDefault="00A43B37">
      <w:pPr>
        <w:pStyle w:val="Heading5"/>
      </w:pPr>
      <w:bookmarkStart w:id="442" w:name="cloudmeshfiltername"/>
      <w:r>
        <w:lastRenderedPageBreak/>
        <w:t>/cloudmesh/filter/{name}</w:t>
      </w:r>
      <w:bookmarkEnd w:id="442"/>
    </w:p>
    <w:p w:rsidR="00737F4C" w:rsidRDefault="00A43B37">
      <w:pPr>
        <w:pStyle w:val="Heading6"/>
      </w:pPr>
      <w:bookmarkStart w:id="443" w:name="get-cloudmeshfiltername"/>
      <w:r>
        <w:t>GET /cloudmesh/filter/{name}</w:t>
      </w:r>
      <w:bookmarkEnd w:id="443"/>
    </w:p>
    <w:p w:rsidR="00737F4C" w:rsidRDefault="00A43B37">
      <w:r>
        <w:t>Returns a filter</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filter info</w:t>
            </w:r>
          </w:p>
        </w:tc>
        <w:tc>
          <w:tcPr>
            <w:tcW w:w="0" w:type="auto"/>
          </w:tcPr>
          <w:p w:rsidR="00737F4C" w:rsidRDefault="00BA3A67">
            <w:hyperlink w:anchor="filter">
              <w:r w:rsidR="00A43B37">
                <w:rPr>
                  <w:rStyle w:val="Hyperlink"/>
                </w:rPr>
                <w:t>Filter</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2232"/>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Get filter info by name</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444" w:name="filter.yaml"/>
      <w:proofErr w:type="gramStart"/>
      <w:r>
        <w:t>filter.yaml</w:t>
      </w:r>
      <w:bookmarkEnd w:id="444"/>
      <w:proofErr w:type="gramEnd"/>
    </w:p>
    <w:p w:rsidR="00737F4C" w:rsidRDefault="00A43B37">
      <w:pPr>
        <w:pStyle w:val="SourceCode"/>
      </w:pPr>
      <w:r>
        <w:t>swagger: "2.0"</w:t>
      </w:r>
      <w:r>
        <w:br/>
        <w:t>info:</w:t>
      </w:r>
      <w:r>
        <w:br/>
        <w:t xml:space="preserve">  version: 3.0.2</w:t>
      </w:r>
      <w:r>
        <w:br/>
        <w:t xml:space="preserve">  x-date: 10-30-2018</w:t>
      </w:r>
      <w:r>
        <w:br/>
        <w:t xml:space="preserve">  title: Filter</w:t>
      </w:r>
      <w:r>
        <w:br/>
        <w:t xml:space="preserve">  description: |-</w:t>
      </w:r>
      <w:r>
        <w:br/>
        <w:t xml:space="preserve">  </w:t>
      </w:r>
      <w:r>
        <w:br/>
        <w:t xml:space="preserve">    Filters can operate on a variety of objects and reduce the</w:t>
      </w:r>
      <w:r>
        <w:br/>
        <w:t xml:space="preserve">    information received based on a search criterion.</w:t>
      </w:r>
      <w:r>
        <w:br/>
      </w:r>
      <w:r>
        <w:br/>
        <w:t xml:space="preserve">    * TODO: assign for review and improvement</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filters:</w:t>
      </w:r>
      <w:r>
        <w:br/>
        <w:t xml:space="preserve">    get:</w:t>
      </w:r>
      <w:r>
        <w:br/>
        <w:t xml:space="preserve">      tags:</w:t>
      </w:r>
      <w:r>
        <w:br/>
        <w:t xml:space="preserve">      - Filter</w:t>
      </w:r>
      <w:r>
        <w:br/>
        <w:t xml:space="preserve">      summary: Returns all filters</w:t>
      </w:r>
      <w:r>
        <w:br/>
        <w:t xml:space="preserve">      description: Returns all filters</w:t>
      </w:r>
      <w:r>
        <w:br/>
        <w:t xml:space="preserve">      operationId: cloudmesh.filter.get</w:t>
      </w:r>
      <w:r>
        <w:br/>
        <w:t xml:space="preserve">      produces:</w:t>
      </w:r>
      <w:r>
        <w:br/>
        <w:t xml:space="preserve">        - application/json</w:t>
      </w:r>
      <w:r>
        <w:br/>
        <w:t xml:space="preserve">      responses:</w:t>
      </w:r>
      <w:r>
        <w:br/>
        <w:t xml:space="preserve">        '200':</w:t>
      </w:r>
      <w:r>
        <w:br/>
        <w:t xml:space="preserve">          description: filter info</w:t>
      </w:r>
      <w:r>
        <w:br/>
        <w:t xml:space="preserve">          schema:</w:t>
      </w:r>
      <w:r>
        <w:br/>
        <w:t xml:space="preserve">            type: array</w:t>
      </w:r>
      <w:r>
        <w:br/>
        <w:t xml:space="preserve">            items:</w:t>
      </w:r>
      <w:r>
        <w:br/>
        <w:t xml:space="preserve">              $ref: '#/definitions/Filter'</w:t>
      </w:r>
      <w:r>
        <w:br/>
        <w:t xml:space="preserve">    put:</w:t>
      </w:r>
      <w:r>
        <w:br/>
        <w:t xml:space="preserve">      tags:</w:t>
      </w:r>
      <w:r>
        <w:br/>
        <w:t xml:space="preserve">      - Filter</w:t>
      </w:r>
      <w:r>
        <w:br/>
        <w:t xml:space="preserve">      summary: Create a new filter</w:t>
      </w:r>
      <w:r>
        <w:br/>
        <w:t xml:space="preserve">      description: Create a new filter</w:t>
      </w:r>
      <w:r>
        <w:br/>
      </w:r>
      <w:r>
        <w:lastRenderedPageBreak/>
        <w:t xml:space="preserve">      operationId: cloudmesh.filter.put</w:t>
      </w:r>
      <w:r>
        <w:br/>
        <w:t xml:space="preserve">      parameters:</w:t>
      </w:r>
      <w:r>
        <w:br/>
        <w:t xml:space="preserve">        - in: body</w:t>
      </w:r>
      <w:r>
        <w:br/>
        <w:t xml:space="preserve">          name: filter</w:t>
      </w:r>
      <w:r>
        <w:br/>
        <w:t xml:space="preserve">          description: The new filter to create</w:t>
      </w:r>
      <w:r>
        <w:br/>
        <w:t xml:space="preserve">          schema:</w:t>
      </w:r>
      <w:r>
        <w:br/>
        <w:t xml:space="preserve">            $ref: '#/definitions/Filter'</w:t>
      </w:r>
      <w:r>
        <w:br/>
        <w:t xml:space="preserve">      responses:</w:t>
      </w:r>
      <w:r>
        <w:br/>
        <w:t xml:space="preserve">        '201':</w:t>
      </w:r>
      <w:r>
        <w:br/>
        <w:t xml:space="preserve">          description: Created</w:t>
      </w:r>
      <w:r>
        <w:br/>
        <w:t xml:space="preserve">  '/cloudmesh/filter/{name}':</w:t>
      </w:r>
      <w:r>
        <w:br/>
        <w:t xml:space="preserve">    get:</w:t>
      </w:r>
      <w:r>
        <w:br/>
        <w:t xml:space="preserve">      tags:</w:t>
      </w:r>
      <w:r>
        <w:br/>
        <w:t xml:space="preserve">      - Filter</w:t>
      </w:r>
      <w:r>
        <w:br/>
        <w:t xml:space="preserve">      summary: Returns a filter</w:t>
      </w:r>
      <w:r>
        <w:br/>
        <w:t xml:space="preserve">      description: Returns a filter</w:t>
      </w:r>
      <w:r>
        <w:br/>
        <w:t xml:space="preserve">      operationId: cloudmesh.filter.get_by_name</w:t>
      </w:r>
      <w:r>
        <w:br/>
        <w:t xml:space="preserve">      parameters:</w:t>
      </w:r>
      <w:r>
        <w:br/>
        <w:t xml:space="preserve">        - name: name</w:t>
      </w:r>
      <w:r>
        <w:br/>
        <w:t xml:space="preserve">          description: Get filter info by 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filter info</w:t>
      </w:r>
      <w:r>
        <w:br/>
        <w:t xml:space="preserve">          schema:</w:t>
      </w:r>
      <w:r>
        <w:br/>
        <w:t xml:space="preserve">            $ref: '#/definitions/Filter'</w:t>
      </w:r>
      <w:r>
        <w:br/>
        <w:t>definitions:</w:t>
      </w:r>
      <w:r>
        <w:br/>
        <w:t xml:space="preserve">  Filter:</w:t>
      </w:r>
      <w:r>
        <w:br/>
        <w:t xml:space="preserve">    type: object</w:t>
      </w:r>
      <w:r>
        <w:br/>
        <w:t xml:space="preserve">    description: the filter</w:t>
      </w:r>
      <w:r>
        <w:br/>
        <w:t xml:space="preserve">    properties:</w:t>
      </w:r>
      <w:r>
        <w:br/>
        <w:t xml:space="preserve">      name:</w:t>
      </w:r>
      <w:r>
        <w:br/>
        <w:t xml:space="preserve">        type: string</w:t>
      </w:r>
      <w:r>
        <w:br/>
        <w:t xml:space="preserve">        description: name of the filter</w:t>
      </w:r>
      <w:r>
        <w:br/>
        <w:t xml:space="preserve">      function:</w:t>
      </w:r>
      <w:r>
        <w:br/>
        <w:t xml:space="preserve">        type: string</w:t>
      </w:r>
      <w:r>
        <w:br/>
        <w:t xml:space="preserve">        description: the function  of the data exchanged in the stream</w:t>
      </w:r>
      <w:r>
        <w:br/>
        <w:t xml:space="preserve">      kind:</w:t>
      </w:r>
      <w:r>
        <w:br/>
        <w:t xml:space="preserve">        type: string</w:t>
      </w:r>
      <w:r>
        <w:br/>
        <w:t xml:space="preserve">        description: the filter kind or type</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445" w:name="mapreduce"/>
      <w:bookmarkStart w:id="446" w:name="_Toc1569604"/>
      <w:bookmarkStart w:id="447" w:name="_Toc1641054"/>
      <w:r>
        <w:t>MapReduce</w:t>
      </w:r>
      <w:bookmarkEnd w:id="445"/>
      <w:bookmarkEnd w:id="446"/>
      <w:bookmarkEnd w:id="447"/>
    </w:p>
    <w:p w:rsidR="00737F4C" w:rsidRDefault="00A43B37">
      <w:pPr>
        <w:pStyle w:val="Heading3"/>
      </w:pPr>
      <w:bookmarkStart w:id="448" w:name="hadoop"/>
      <w:bookmarkStart w:id="449" w:name="_Toc1569605"/>
      <w:bookmarkStart w:id="450" w:name="_Toc1641055"/>
      <w:r>
        <w:t>Hadoop</w:t>
      </w:r>
      <w:bookmarkEnd w:id="448"/>
      <w:bookmarkEnd w:id="449"/>
      <w:bookmarkEnd w:id="450"/>
    </w:p>
    <w:p w:rsidR="00737F4C" w:rsidRDefault="00A43B37">
      <w:pPr>
        <w:pStyle w:val="BodyText"/>
      </w:pPr>
      <w:r>
        <w:t xml:space="preserve">A service to store the information of a hadoop deployment definition. </w:t>
      </w:r>
      <w:proofErr w:type="gramStart"/>
      <w:r>
        <w:t>All of</w:t>
      </w:r>
      <w:proofErr w:type="gramEnd"/>
      <w:r>
        <w:t xml:space="preserve"> the attributes are stored as Strings.</w:t>
      </w:r>
    </w:p>
    <w:p w:rsidR="00737F4C" w:rsidRDefault="00A43B37" w:rsidP="00CF4713">
      <w:pPr>
        <w:pStyle w:val="Heading4"/>
      </w:pPr>
      <w:bookmarkStart w:id="451" w:name="properties-hadoop"/>
      <w:r>
        <w:lastRenderedPageBreak/>
        <w:t>Properties Hadoop</w:t>
      </w:r>
      <w:bookmarkEnd w:id="451"/>
    </w:p>
    <w:tbl>
      <w:tblPr>
        <w:tblStyle w:val="BDSpecTables"/>
        <w:tblW w:w="0" w:type="pct"/>
        <w:tblLook w:val="07E0" w:firstRow="1" w:lastRow="1" w:firstColumn="1" w:lastColumn="1" w:noHBand="1" w:noVBand="1"/>
      </w:tblPr>
      <w:tblGrid>
        <w:gridCol w:w="1915"/>
        <w:gridCol w:w="913"/>
        <w:gridCol w:w="4059"/>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CF4713">
            <w:pPr>
              <w:keepNext/>
              <w:keepLines/>
            </w:pPr>
            <w:r>
              <w:t>Property</w:t>
            </w:r>
          </w:p>
        </w:tc>
        <w:tc>
          <w:tcPr>
            <w:tcW w:w="0" w:type="auto"/>
          </w:tcPr>
          <w:p w:rsidR="00737F4C" w:rsidRDefault="00A43B37" w:rsidP="00CF4713">
            <w:pPr>
              <w:keepNext/>
              <w:keepLines/>
            </w:pPr>
            <w:r>
              <w:t>Type</w:t>
            </w:r>
          </w:p>
        </w:tc>
        <w:tc>
          <w:tcPr>
            <w:tcW w:w="0" w:type="auto"/>
          </w:tcPr>
          <w:p w:rsidR="00737F4C" w:rsidRDefault="00A43B37" w:rsidP="00CF4713">
            <w:pPr>
              <w:keepNext/>
              <w:keepLines/>
            </w:pPr>
            <w:r>
              <w:t>Description</w:t>
            </w:r>
          </w:p>
        </w:tc>
      </w:tr>
      <w:tr w:rsidR="00737F4C" w:rsidTr="003A6005">
        <w:tc>
          <w:tcPr>
            <w:tcW w:w="0" w:type="auto"/>
          </w:tcPr>
          <w:p w:rsidR="00737F4C" w:rsidRDefault="00A43B37" w:rsidP="00CF4713">
            <w:pPr>
              <w:keepNext/>
              <w:keepLines/>
            </w:pPr>
            <w:r>
              <w:t>nam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name of the hadoop cluster</w:t>
            </w:r>
          </w:p>
        </w:tc>
      </w:tr>
      <w:tr w:rsidR="00737F4C" w:rsidTr="003A6005">
        <w:tc>
          <w:tcPr>
            <w:tcW w:w="0" w:type="auto"/>
          </w:tcPr>
          <w:p w:rsidR="00737F4C" w:rsidRDefault="00A43B37" w:rsidP="00CF4713">
            <w:pPr>
              <w:keepNext/>
              <w:keepLines/>
            </w:pPr>
            <w:r>
              <w:t>deployment_type</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type of the deployer such as ansible</w:t>
            </w:r>
          </w:p>
        </w:tc>
      </w:tr>
      <w:tr w:rsidR="00737F4C" w:rsidTr="003A6005">
        <w:tc>
          <w:tcPr>
            <w:tcW w:w="0" w:type="auto"/>
          </w:tcPr>
          <w:p w:rsidR="00737F4C" w:rsidRDefault="00A43B37" w:rsidP="00CF4713">
            <w:pPr>
              <w:keepNext/>
              <w:keepLines/>
            </w:pPr>
            <w:r>
              <w:t>deployment_git</w:t>
            </w:r>
          </w:p>
        </w:tc>
        <w:tc>
          <w:tcPr>
            <w:tcW w:w="0" w:type="auto"/>
          </w:tcPr>
          <w:p w:rsidR="00737F4C" w:rsidRDefault="00A43B37" w:rsidP="00CF4713">
            <w:pPr>
              <w:keepNext/>
              <w:keepLines/>
            </w:pPr>
            <w:r>
              <w:t>string</w:t>
            </w:r>
          </w:p>
        </w:tc>
        <w:tc>
          <w:tcPr>
            <w:tcW w:w="0" w:type="auto"/>
          </w:tcPr>
          <w:p w:rsidR="00737F4C" w:rsidRDefault="00A43B37" w:rsidP="00CF4713">
            <w:pPr>
              <w:keepNext/>
              <w:keepLines/>
            </w:pPr>
            <w:r>
              <w:t>the url where to find the deployment scripts</w:t>
            </w:r>
          </w:p>
        </w:tc>
      </w:tr>
      <w:tr w:rsidR="00737F4C" w:rsidTr="003A6005">
        <w:tc>
          <w:tcPr>
            <w:tcW w:w="0" w:type="auto"/>
          </w:tcPr>
          <w:p w:rsidR="00737F4C" w:rsidRDefault="00A43B37" w:rsidP="00CF4713">
            <w:pPr>
              <w:keepNext/>
              <w:keepLines/>
            </w:pPr>
            <w:r>
              <w:t>resource_managers</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resource managers</w:t>
            </w:r>
          </w:p>
        </w:tc>
      </w:tr>
      <w:tr w:rsidR="00737F4C" w:rsidTr="003A6005">
        <w:tc>
          <w:tcPr>
            <w:tcW w:w="0" w:type="auto"/>
          </w:tcPr>
          <w:p w:rsidR="00737F4C" w:rsidRDefault="00A43B37" w:rsidP="00CF4713">
            <w:pPr>
              <w:keepNext/>
              <w:keepLines/>
            </w:pPr>
            <w:r>
              <w:t>namenodes</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name nodes</w:t>
            </w:r>
          </w:p>
        </w:tc>
      </w:tr>
      <w:tr w:rsidR="00737F4C" w:rsidTr="003A6005">
        <w:tc>
          <w:tcPr>
            <w:tcW w:w="0" w:type="auto"/>
          </w:tcPr>
          <w:p w:rsidR="00737F4C" w:rsidRDefault="00A43B37" w:rsidP="00CF4713">
            <w:pPr>
              <w:keepNext/>
              <w:keepLines/>
            </w:pPr>
            <w:r>
              <w:t>datanodes</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data nodes</w:t>
            </w:r>
          </w:p>
        </w:tc>
      </w:tr>
      <w:tr w:rsidR="00737F4C" w:rsidTr="003A6005">
        <w:tc>
          <w:tcPr>
            <w:tcW w:w="0" w:type="auto"/>
          </w:tcPr>
          <w:p w:rsidR="00737F4C" w:rsidRDefault="00A43B37" w:rsidP="00CF4713">
            <w:pPr>
              <w:keepNext/>
              <w:keepLines/>
            </w:pPr>
            <w:r>
              <w:t>historynodes</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history nodes</w:t>
            </w:r>
          </w:p>
        </w:tc>
      </w:tr>
      <w:tr w:rsidR="00737F4C" w:rsidTr="003A6005">
        <w:tc>
          <w:tcPr>
            <w:tcW w:w="0" w:type="auto"/>
          </w:tcPr>
          <w:p w:rsidR="00737F4C" w:rsidRDefault="00A43B37" w:rsidP="00CF4713">
            <w:pPr>
              <w:keepNext/>
              <w:keepLines/>
            </w:pPr>
            <w:r>
              <w:t>journalnodes</w:t>
            </w:r>
          </w:p>
        </w:tc>
        <w:tc>
          <w:tcPr>
            <w:tcW w:w="0" w:type="auto"/>
          </w:tcPr>
          <w:p w:rsidR="00737F4C" w:rsidRDefault="00A43B37" w:rsidP="00CF4713">
            <w:pPr>
              <w:keepNext/>
              <w:keepLines/>
            </w:pPr>
            <w:r>
              <w:t>integer</w:t>
            </w:r>
          </w:p>
        </w:tc>
        <w:tc>
          <w:tcPr>
            <w:tcW w:w="0" w:type="auto"/>
          </w:tcPr>
          <w:p w:rsidR="00737F4C" w:rsidRDefault="00A43B37" w:rsidP="00CF4713">
            <w:pPr>
              <w:keepNext/>
              <w:keepLines/>
            </w:pPr>
            <w:r>
              <w:t>number of journal nodes</w:t>
            </w:r>
          </w:p>
        </w:tc>
      </w:tr>
      <w:tr w:rsidR="00737F4C" w:rsidTr="003A6005">
        <w:tc>
          <w:tcPr>
            <w:tcW w:w="0" w:type="auto"/>
          </w:tcPr>
          <w:p w:rsidR="00737F4C" w:rsidRDefault="00A43B37" w:rsidP="00CF4713">
            <w:pPr>
              <w:keepNext/>
              <w:keepLines/>
            </w:pPr>
            <w:r>
              <w:t>yarn</w:t>
            </w:r>
          </w:p>
        </w:tc>
        <w:tc>
          <w:tcPr>
            <w:tcW w:w="0" w:type="auto"/>
          </w:tcPr>
          <w:p w:rsidR="00737F4C" w:rsidRDefault="00A43B37" w:rsidP="00CF4713">
            <w:pPr>
              <w:keepNext/>
              <w:keepLines/>
            </w:pPr>
            <w:r>
              <w:t>boolean</w:t>
            </w:r>
          </w:p>
        </w:tc>
        <w:tc>
          <w:tcPr>
            <w:tcW w:w="0" w:type="auto"/>
          </w:tcPr>
          <w:p w:rsidR="00737F4C" w:rsidRDefault="00A43B37" w:rsidP="00CF4713">
            <w:pPr>
              <w:keepNext/>
              <w:keepLines/>
            </w:pPr>
            <w:r>
              <w:t>true if yarn is used</w:t>
            </w:r>
          </w:p>
        </w:tc>
      </w:tr>
      <w:tr w:rsidR="00737F4C" w:rsidTr="003A6005">
        <w:tc>
          <w:tcPr>
            <w:tcW w:w="0" w:type="auto"/>
          </w:tcPr>
          <w:p w:rsidR="00737F4C" w:rsidRDefault="00A43B37" w:rsidP="00CF4713">
            <w:pPr>
              <w:keepNext/>
              <w:keepLines/>
            </w:pPr>
            <w:r>
              <w:t>hdfs</w:t>
            </w:r>
          </w:p>
        </w:tc>
        <w:tc>
          <w:tcPr>
            <w:tcW w:w="0" w:type="auto"/>
          </w:tcPr>
          <w:p w:rsidR="00737F4C" w:rsidRDefault="00A43B37" w:rsidP="00CF4713">
            <w:pPr>
              <w:keepNext/>
              <w:keepLines/>
            </w:pPr>
            <w:r>
              <w:t>boolean</w:t>
            </w:r>
          </w:p>
        </w:tc>
        <w:tc>
          <w:tcPr>
            <w:tcW w:w="0" w:type="auto"/>
          </w:tcPr>
          <w:p w:rsidR="00737F4C" w:rsidRDefault="00A43B37" w:rsidP="00CF4713">
            <w:pPr>
              <w:keepNext/>
              <w:keepLines/>
            </w:pPr>
            <w:r>
              <w:t>true if hdfs is used</w:t>
            </w:r>
          </w:p>
        </w:tc>
      </w:tr>
      <w:tr w:rsidR="00737F4C" w:rsidTr="003A6005">
        <w:tc>
          <w:tcPr>
            <w:tcW w:w="0" w:type="auto"/>
          </w:tcPr>
          <w:p w:rsidR="00737F4C" w:rsidRDefault="00A43B37" w:rsidP="00CF4713">
            <w:pPr>
              <w:keepNext/>
              <w:keepLines/>
            </w:pPr>
            <w:r>
              <w:t>timestamp</w:t>
            </w:r>
          </w:p>
        </w:tc>
        <w:tc>
          <w:tcPr>
            <w:tcW w:w="0" w:type="auto"/>
          </w:tcPr>
          <w:p w:rsidR="00737F4C" w:rsidRDefault="00737F4C" w:rsidP="00CF4713">
            <w:pPr>
              <w:keepNext/>
              <w:keepLines/>
            </w:pPr>
          </w:p>
        </w:tc>
        <w:tc>
          <w:tcPr>
            <w:tcW w:w="0" w:type="auto"/>
          </w:tcPr>
          <w:p w:rsidR="00737F4C" w:rsidRDefault="00A43B37" w:rsidP="00CF4713">
            <w:pPr>
              <w:keepNext/>
              <w:keepLines/>
            </w:pPr>
            <w:r>
              <w:t>timestamps associated with the resource</w:t>
            </w:r>
          </w:p>
        </w:tc>
      </w:tr>
    </w:tbl>
    <w:p w:rsidR="00737F4C" w:rsidRDefault="00A43B37">
      <w:pPr>
        <w:pStyle w:val="Heading4"/>
      </w:pPr>
      <w:bookmarkStart w:id="452" w:name="paths-26"/>
      <w:r>
        <w:t>Paths</w:t>
      </w:r>
      <w:bookmarkEnd w:id="452"/>
    </w:p>
    <w:p w:rsidR="00737F4C" w:rsidRDefault="00A43B37">
      <w:pPr>
        <w:pStyle w:val="Heading5"/>
      </w:pPr>
      <w:bookmarkStart w:id="453" w:name="cloudmeshhadoop"/>
      <w:r>
        <w:t>/cloudmesh/hadoop</w:t>
      </w:r>
      <w:bookmarkEnd w:id="453"/>
    </w:p>
    <w:p w:rsidR="00737F4C" w:rsidRDefault="00A43B37">
      <w:pPr>
        <w:pStyle w:val="Heading6"/>
      </w:pPr>
      <w:bookmarkStart w:id="454" w:name="get-cloudmeshhadoop"/>
      <w:r>
        <w:t>GET /cloudmesh/hadoop</w:t>
      </w:r>
      <w:bookmarkEnd w:id="454"/>
    </w:p>
    <w:p w:rsidR="00737F4C" w:rsidRDefault="00A43B37">
      <w:r>
        <w:t>Returns all hadoop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hadoop info</w:t>
            </w:r>
          </w:p>
        </w:tc>
        <w:tc>
          <w:tcPr>
            <w:tcW w:w="0" w:type="auto"/>
          </w:tcPr>
          <w:p w:rsidR="00737F4C" w:rsidRDefault="00737F4C"/>
        </w:tc>
      </w:tr>
    </w:tbl>
    <w:p w:rsidR="00737F4C" w:rsidRDefault="00A43B37">
      <w:pPr>
        <w:pStyle w:val="Heading6"/>
      </w:pPr>
      <w:bookmarkStart w:id="455" w:name="put-cloudmeshhadoop"/>
      <w:r>
        <w:t>PUT /cloudmesh/hadoop</w:t>
      </w:r>
      <w:bookmarkEnd w:id="455"/>
    </w:p>
    <w:p w:rsidR="00737F4C" w:rsidRDefault="00A43B37">
      <w:r>
        <w:t>Create</w:t>
      </w:r>
      <w:r w:rsidR="00847028">
        <w:t>s</w:t>
      </w:r>
      <w:r>
        <w:t xml:space="preserve"> a new hadoo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864"/>
        <w:gridCol w:w="1213"/>
        <w:gridCol w:w="2489"/>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hadoop</w:t>
            </w:r>
          </w:p>
        </w:tc>
        <w:tc>
          <w:tcPr>
            <w:tcW w:w="0" w:type="auto"/>
          </w:tcPr>
          <w:p w:rsidR="00737F4C" w:rsidRDefault="00A43B37">
            <w:r>
              <w:t>body</w:t>
            </w:r>
          </w:p>
        </w:tc>
        <w:tc>
          <w:tcPr>
            <w:tcW w:w="0" w:type="auto"/>
          </w:tcPr>
          <w:p w:rsidR="00737F4C" w:rsidRDefault="00A43B37">
            <w:r>
              <w:t>The new hadoop to create</w:t>
            </w:r>
          </w:p>
        </w:tc>
        <w:tc>
          <w:tcPr>
            <w:tcW w:w="0" w:type="auto"/>
          </w:tcPr>
          <w:p w:rsidR="00737F4C" w:rsidRDefault="00A43B37">
            <w:r>
              <w:t>False</w:t>
            </w:r>
          </w:p>
        </w:tc>
        <w:tc>
          <w:tcPr>
            <w:tcW w:w="0" w:type="auto"/>
          </w:tcPr>
          <w:p w:rsidR="00737F4C" w:rsidRDefault="00BA3A67">
            <w:hyperlink w:anchor="hadoop">
              <w:r w:rsidR="00A43B37">
                <w:rPr>
                  <w:rStyle w:val="Hyperlink"/>
                </w:rPr>
                <w:t>Hadoop</w:t>
              </w:r>
            </w:hyperlink>
          </w:p>
        </w:tc>
      </w:tr>
    </w:tbl>
    <w:p w:rsidR="00737F4C" w:rsidRDefault="00A43B37">
      <w:pPr>
        <w:pStyle w:val="Heading5"/>
      </w:pPr>
      <w:bookmarkStart w:id="456" w:name="cloudmeshhadoopname"/>
      <w:r>
        <w:t>/cloudmesh/hadoop/{name}</w:t>
      </w:r>
      <w:bookmarkEnd w:id="456"/>
    </w:p>
    <w:p w:rsidR="00737F4C" w:rsidRDefault="00A43B37">
      <w:pPr>
        <w:pStyle w:val="Heading6"/>
      </w:pPr>
      <w:bookmarkStart w:id="457" w:name="get-cloudmeshhadoopname"/>
      <w:r>
        <w:t>GET /cloudmesh/hadoop/{name}</w:t>
      </w:r>
      <w:bookmarkEnd w:id="457"/>
    </w:p>
    <w:p w:rsidR="00737F4C" w:rsidRDefault="00A43B37">
      <w:r>
        <w:t>Returns a hadoop</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lastRenderedPageBreak/>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hadoop info</w:t>
            </w:r>
          </w:p>
        </w:tc>
        <w:tc>
          <w:tcPr>
            <w:tcW w:w="0" w:type="auto"/>
          </w:tcPr>
          <w:p w:rsidR="00737F4C" w:rsidRDefault="00BA3A67">
            <w:hyperlink w:anchor="hadoop">
              <w:r w:rsidR="00A43B37">
                <w:rPr>
                  <w:rStyle w:val="Hyperlink"/>
                </w:rPr>
                <w:t>Hadoop</w:t>
              </w:r>
            </w:hyperlink>
          </w:p>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766"/>
        <w:gridCol w:w="1213"/>
        <w:gridCol w:w="1958"/>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name</w:t>
            </w:r>
          </w:p>
        </w:tc>
        <w:tc>
          <w:tcPr>
            <w:tcW w:w="0" w:type="auto"/>
          </w:tcPr>
          <w:p w:rsidR="00737F4C" w:rsidRDefault="00A43B37">
            <w:r>
              <w:t>path</w:t>
            </w:r>
          </w:p>
        </w:tc>
        <w:tc>
          <w:tcPr>
            <w:tcW w:w="0" w:type="auto"/>
          </w:tcPr>
          <w:p w:rsidR="00737F4C" w:rsidRDefault="00A43B37">
            <w:r>
              <w:t>name of the hadoop</w:t>
            </w:r>
          </w:p>
        </w:tc>
        <w:tc>
          <w:tcPr>
            <w:tcW w:w="0" w:type="auto"/>
          </w:tcPr>
          <w:p w:rsidR="00737F4C" w:rsidRDefault="00A43B37">
            <w:r>
              <w:t>True</w:t>
            </w:r>
          </w:p>
        </w:tc>
        <w:tc>
          <w:tcPr>
            <w:tcW w:w="0" w:type="auto"/>
          </w:tcPr>
          <w:p w:rsidR="00737F4C" w:rsidRDefault="00737F4C"/>
        </w:tc>
      </w:tr>
    </w:tbl>
    <w:p w:rsidR="00737F4C" w:rsidRDefault="00A43B37">
      <w:pPr>
        <w:pStyle w:val="Heading4"/>
      </w:pPr>
      <w:bookmarkStart w:id="458" w:name="hadoop.yaml"/>
      <w:proofErr w:type="gramStart"/>
      <w:r>
        <w:t>hadoop.yaml</w:t>
      </w:r>
      <w:bookmarkEnd w:id="458"/>
      <w:proofErr w:type="gramEnd"/>
    </w:p>
    <w:p w:rsidR="00737F4C" w:rsidRDefault="00A43B37">
      <w:pPr>
        <w:pStyle w:val="SourceCode"/>
      </w:pPr>
      <w:r>
        <w:t>swagger: "2.0"</w:t>
      </w:r>
      <w:r>
        <w:br/>
        <w:t>info:</w:t>
      </w:r>
      <w:r>
        <w:br/>
        <w:t xml:space="preserve">  version: 3.1.1</w:t>
      </w:r>
      <w:r>
        <w:br/>
        <w:t xml:space="preserve">  x-date: 02-15-2019</w:t>
      </w:r>
      <w:r>
        <w:br/>
        <w:t xml:space="preserve">  x-status: defined</w:t>
      </w:r>
      <w:r>
        <w:br/>
        <w:t xml:space="preserve">  title: Hadoop</w:t>
      </w:r>
      <w:r>
        <w:br/>
        <w:t xml:space="preserve">  description: |-</w:t>
      </w:r>
      <w:r>
        <w:br/>
        <w:t xml:space="preserve">  </w:t>
      </w:r>
      <w:r>
        <w:br/>
        <w:t xml:space="preserve">    A service to store the information of a hadoop deployment definition. All of the</w:t>
      </w:r>
      <w:r>
        <w:br/>
        <w:t xml:space="preserve">    attributes are stored as Strings.</w:t>
      </w:r>
      <w:r>
        <w:br/>
      </w:r>
      <w:r>
        <w:br/>
        <w:t xml:space="preserve">    * TODO: assign for review and imporvement</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hadoop:</w:t>
      </w:r>
      <w:r>
        <w:br/>
        <w:t xml:space="preserve">    get:</w:t>
      </w:r>
      <w:r>
        <w:br/>
        <w:t xml:space="preserve">      tags:</w:t>
      </w:r>
      <w:r>
        <w:br/>
        <w:t xml:space="preserve">      - Hadoop</w:t>
      </w:r>
      <w:r>
        <w:br/>
        <w:t xml:space="preserve">      summary: Returns all hadoops</w:t>
      </w:r>
      <w:r>
        <w:br/>
        <w:t xml:space="preserve">      description: Returns all hadoops</w:t>
      </w:r>
      <w:r>
        <w:br/>
        <w:t xml:space="preserve">      operationId: cloudmesh.hadoop.get</w:t>
      </w:r>
      <w:r>
        <w:br/>
        <w:t xml:space="preserve">      produces:</w:t>
      </w:r>
      <w:r>
        <w:br/>
        <w:t xml:space="preserve">        - application/json</w:t>
      </w:r>
      <w:r>
        <w:br/>
        <w:t xml:space="preserve">      responses:</w:t>
      </w:r>
      <w:r>
        <w:br/>
        <w:t xml:space="preserve">        '200':</w:t>
      </w:r>
      <w:r>
        <w:br/>
        <w:t xml:space="preserve">          description: hadoop info</w:t>
      </w:r>
      <w:r>
        <w:br/>
        <w:t xml:space="preserve">          schema:</w:t>
      </w:r>
      <w:r>
        <w:br/>
        <w:t xml:space="preserve">            type: array</w:t>
      </w:r>
      <w:r>
        <w:br/>
        <w:t xml:space="preserve">            items:</w:t>
      </w:r>
      <w:r>
        <w:br/>
        <w:t xml:space="preserve">              $ref: '#/definitions/Hadoop'</w:t>
      </w:r>
      <w:r>
        <w:br/>
        <w:t xml:space="preserve">    put:</w:t>
      </w:r>
      <w:r>
        <w:br/>
        <w:t xml:space="preserve">      tags:</w:t>
      </w:r>
      <w:r>
        <w:br/>
        <w:t xml:space="preserve">      - Hadoop</w:t>
      </w:r>
      <w:r>
        <w:br/>
        <w:t xml:space="preserve">      summary: Create a new hadoop</w:t>
      </w:r>
      <w:r>
        <w:br/>
        <w:t xml:space="preserve">      description: Create a new hadoop</w:t>
      </w:r>
      <w:r>
        <w:br/>
        <w:t xml:space="preserve">      operationId: cloudmesh.hadoop.put</w:t>
      </w:r>
      <w:r>
        <w:br/>
        <w:t xml:space="preserve">      parameters:</w:t>
      </w:r>
      <w:r>
        <w:br/>
        <w:t xml:space="preserve">        - in: body</w:t>
      </w:r>
      <w:r>
        <w:br/>
        <w:t xml:space="preserve">          name: hadoop</w:t>
      </w:r>
      <w:r>
        <w:br/>
        <w:t xml:space="preserve">          description: The new hadoop to create</w:t>
      </w:r>
      <w:r>
        <w:br/>
        <w:t xml:space="preserve">          schema:</w:t>
      </w:r>
      <w:r>
        <w:br/>
        <w:t xml:space="preserve">            $ref: '#/definitions/Hadoop'</w:t>
      </w:r>
      <w:r>
        <w:br/>
      </w:r>
      <w:r>
        <w:lastRenderedPageBreak/>
        <w:t xml:space="preserve">      responses:</w:t>
      </w:r>
      <w:r>
        <w:br/>
        <w:t xml:space="preserve">        '201':</w:t>
      </w:r>
      <w:r>
        <w:br/>
        <w:t xml:space="preserve">          description: Created</w:t>
      </w:r>
      <w:r>
        <w:br/>
        <w:t xml:space="preserve">  '/cloudmesh/hadoop/{name}':</w:t>
      </w:r>
      <w:r>
        <w:br/>
        <w:t xml:space="preserve">    get:</w:t>
      </w:r>
      <w:r>
        <w:br/>
        <w:t xml:space="preserve">      tags:</w:t>
      </w:r>
      <w:r>
        <w:br/>
        <w:t xml:space="preserve">      - Hadoop</w:t>
      </w:r>
      <w:r>
        <w:br/>
        <w:t xml:space="preserve">      summary: Returns a hadoop</w:t>
      </w:r>
      <w:r>
        <w:br/>
        <w:t xml:space="preserve">      description: Returns a hadoop</w:t>
      </w:r>
      <w:r>
        <w:br/>
        <w:t xml:space="preserve">      operationId: cloudmesh.hadoop.get_by_name</w:t>
      </w:r>
      <w:r>
        <w:br/>
        <w:t xml:space="preserve">      parameters:</w:t>
      </w:r>
      <w:r>
        <w:br/>
        <w:t xml:space="preserve">        - name: name</w:t>
      </w:r>
      <w:r>
        <w:br/>
        <w:t xml:space="preserve">          in: path</w:t>
      </w:r>
      <w:r>
        <w:br/>
        <w:t xml:space="preserve">          description: name of the hadoop</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hadoop info</w:t>
      </w:r>
      <w:r>
        <w:br/>
        <w:t xml:space="preserve">          schema:</w:t>
      </w:r>
      <w:r>
        <w:br/>
        <w:t xml:space="preserve">            $ref: '#/definitions/Hadoop'</w:t>
      </w:r>
      <w:r>
        <w:br/>
        <w:t>definitions:</w:t>
      </w:r>
      <w:r>
        <w:br/>
        <w:t xml:space="preserve">  Hadoop:</w:t>
      </w:r>
      <w:r>
        <w:br/>
        <w:t xml:space="preserve">    type: object</w:t>
      </w:r>
      <w:r>
        <w:br/>
        <w:t xml:space="preserve">    description: An object representing a Hadoop deployment definition</w:t>
      </w:r>
      <w:r>
        <w:br/>
        <w:t xml:space="preserve">    properties:</w:t>
      </w:r>
      <w:r>
        <w:br/>
        <w:t xml:space="preserve">      name:</w:t>
      </w:r>
      <w:r>
        <w:br/>
        <w:t xml:space="preserve">        type: string</w:t>
      </w:r>
      <w:r>
        <w:br/>
        <w:t xml:space="preserve">        description: name of the hadoop cluster</w:t>
      </w:r>
      <w:r>
        <w:br/>
        <w:t xml:space="preserve">      deployment_type:</w:t>
      </w:r>
      <w:r>
        <w:br/>
        <w:t xml:space="preserve">        type: string</w:t>
      </w:r>
      <w:r>
        <w:br/>
        <w:t xml:space="preserve">        description: the type of the deployer such as ansible</w:t>
      </w:r>
      <w:r>
        <w:br/>
        <w:t xml:space="preserve">      deployment_git:</w:t>
      </w:r>
      <w:r>
        <w:br/>
        <w:t xml:space="preserve">        type: string</w:t>
      </w:r>
      <w:r>
        <w:br/>
        <w:t xml:space="preserve">        description: the url where to find the deployment scripts</w:t>
      </w:r>
      <w:r>
        <w:br/>
        <w:t xml:space="preserve">      resource_managers:</w:t>
      </w:r>
      <w:r>
        <w:br/>
        <w:t xml:space="preserve">        type: integer</w:t>
      </w:r>
      <w:r>
        <w:br/>
        <w:t xml:space="preserve">        description: number of resource managers</w:t>
      </w:r>
      <w:r>
        <w:br/>
        <w:t xml:space="preserve">      namenodes:</w:t>
      </w:r>
      <w:r>
        <w:br/>
        <w:t xml:space="preserve">        type: integer</w:t>
      </w:r>
      <w:r>
        <w:br/>
        <w:t xml:space="preserve">        description: number of name nodes</w:t>
      </w:r>
      <w:r>
        <w:br/>
        <w:t xml:space="preserve">      datanodes:</w:t>
      </w:r>
      <w:r>
        <w:br/>
        <w:t xml:space="preserve">        type: integer</w:t>
      </w:r>
      <w:r>
        <w:br/>
        <w:t xml:space="preserve">        description: number of data nodes</w:t>
      </w:r>
      <w:r>
        <w:br/>
        <w:t xml:space="preserve">      historynodes:</w:t>
      </w:r>
      <w:r>
        <w:br/>
        <w:t xml:space="preserve">        type: integer</w:t>
      </w:r>
      <w:r>
        <w:br/>
        <w:t xml:space="preserve">        description: number of history nodes</w:t>
      </w:r>
      <w:r>
        <w:br/>
        <w:t xml:space="preserve">      journalnodes:</w:t>
      </w:r>
      <w:r>
        <w:br/>
        <w:t xml:space="preserve">        type: integer</w:t>
      </w:r>
      <w:r>
        <w:br/>
        <w:t xml:space="preserve">        description: number of journal nodes</w:t>
      </w:r>
      <w:r>
        <w:br/>
        <w:t xml:space="preserve">      yarn:</w:t>
      </w:r>
      <w:r>
        <w:br/>
        <w:t xml:space="preserve">        type: boolean</w:t>
      </w:r>
      <w:r>
        <w:br/>
        <w:t xml:space="preserve">        description: true if yarn is used</w:t>
      </w:r>
      <w:r>
        <w:br/>
        <w:t xml:space="preserve">      hdfs:</w:t>
      </w:r>
      <w:r>
        <w:br/>
        <w:t xml:space="preserve">        type: boolean</w:t>
      </w:r>
      <w:r>
        <w:br/>
        <w:t xml:space="preserve">        description: true if hdfs is used</w:t>
      </w:r>
      <w:r>
        <w:br/>
        <w:t xml:space="preserve">      timestamp:</w:t>
      </w:r>
      <w:r>
        <w:br/>
        <w:t xml:space="preserve">        description: timestamps associated with the resource</w:t>
      </w:r>
      <w:r>
        <w:br/>
        <w:t xml:space="preserve">        $ref: '#/definitions/Timestamp'</w:t>
      </w:r>
    </w:p>
    <w:p w:rsidR="00737F4C" w:rsidRDefault="00A43B37">
      <w:pPr>
        <w:pStyle w:val="Heading2"/>
      </w:pPr>
      <w:bookmarkStart w:id="459" w:name="deployment"/>
      <w:bookmarkStart w:id="460" w:name="_Toc1569606"/>
      <w:bookmarkStart w:id="461" w:name="_Toc1641056"/>
      <w:r>
        <w:lastRenderedPageBreak/>
        <w:t>Deployment</w:t>
      </w:r>
      <w:bookmarkEnd w:id="459"/>
      <w:bookmarkEnd w:id="460"/>
      <w:bookmarkEnd w:id="461"/>
    </w:p>
    <w:p w:rsidR="00737F4C" w:rsidRDefault="00A43B37">
      <w:pPr>
        <w:pStyle w:val="Heading3"/>
      </w:pPr>
      <w:bookmarkStart w:id="462" w:name="deployment-1"/>
      <w:bookmarkStart w:id="463" w:name="_Toc1569607"/>
      <w:bookmarkStart w:id="464" w:name="_Toc1641057"/>
      <w:r>
        <w:t>Deployment</w:t>
      </w:r>
      <w:bookmarkEnd w:id="462"/>
      <w:bookmarkEnd w:id="463"/>
      <w:bookmarkEnd w:id="464"/>
    </w:p>
    <w:p w:rsidR="00737F4C" w:rsidRDefault="00A43B37">
      <w:r>
        <w:t>A service to store deployment, value, type information. All of them are stored as Strings.</w:t>
      </w:r>
    </w:p>
    <w:p w:rsidR="00737F4C" w:rsidRDefault="00A43B37">
      <w:pPr>
        <w:pStyle w:val="Heading4"/>
      </w:pPr>
      <w:bookmarkStart w:id="465" w:name="properties-deployment"/>
      <w:r>
        <w:t>Properties Deployment</w:t>
      </w:r>
      <w:bookmarkEnd w:id="465"/>
    </w:p>
    <w:tbl>
      <w:tblPr>
        <w:tblStyle w:val="BDSpecTables"/>
        <w:tblW w:w="0" w:type="pct"/>
        <w:tblLook w:val="07E0" w:firstRow="1" w:lastRow="1" w:firstColumn="1" w:lastColumn="1" w:noHBand="1" w:noVBand="1"/>
      </w:tblPr>
      <w:tblGrid>
        <w:gridCol w:w="1133"/>
        <w:gridCol w:w="1352"/>
        <w:gridCol w:w="3748"/>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Property</w:t>
            </w:r>
          </w:p>
        </w:tc>
        <w:tc>
          <w:tcPr>
            <w:tcW w:w="0" w:type="auto"/>
          </w:tcPr>
          <w:p w:rsidR="00737F4C" w:rsidRDefault="00A43B37">
            <w:r>
              <w:t>Type</w:t>
            </w:r>
          </w:p>
        </w:tc>
        <w:tc>
          <w:tcPr>
            <w:tcW w:w="0" w:type="auto"/>
          </w:tcPr>
          <w:p w:rsidR="00737F4C" w:rsidRDefault="00A43B37">
            <w:r>
              <w:t>Description</w:t>
            </w:r>
          </w:p>
        </w:tc>
      </w:tr>
      <w:tr w:rsidR="00737F4C" w:rsidTr="003A6005">
        <w:tc>
          <w:tcPr>
            <w:tcW w:w="0" w:type="auto"/>
          </w:tcPr>
          <w:p w:rsidR="00737F4C" w:rsidRDefault="00A43B37">
            <w:r>
              <w:t>cluster</w:t>
            </w:r>
          </w:p>
        </w:tc>
        <w:tc>
          <w:tcPr>
            <w:tcW w:w="0" w:type="auto"/>
          </w:tcPr>
          <w:p w:rsidR="00737F4C" w:rsidRDefault="00A43B37">
            <w:r>
              <w:t>string</w:t>
            </w:r>
          </w:p>
        </w:tc>
        <w:tc>
          <w:tcPr>
            <w:tcW w:w="0" w:type="auto"/>
          </w:tcPr>
          <w:p w:rsidR="00737F4C" w:rsidRDefault="00A43B37">
            <w:r>
              <w:t>the name of the cluster</w:t>
            </w:r>
          </w:p>
        </w:tc>
      </w:tr>
      <w:tr w:rsidR="00737F4C" w:rsidTr="003A6005">
        <w:tc>
          <w:tcPr>
            <w:tcW w:w="0" w:type="auto"/>
          </w:tcPr>
          <w:p w:rsidR="00737F4C" w:rsidRDefault="00A43B37">
            <w:r>
              <w:t>stack</w:t>
            </w:r>
          </w:p>
        </w:tc>
        <w:tc>
          <w:tcPr>
            <w:tcW w:w="0" w:type="auto"/>
          </w:tcPr>
          <w:p w:rsidR="00737F4C" w:rsidRDefault="00A43B37">
            <w:r>
              <w:t>array[object]</w:t>
            </w:r>
          </w:p>
        </w:tc>
        <w:tc>
          <w:tcPr>
            <w:tcW w:w="0" w:type="auto"/>
          </w:tcPr>
          <w:p w:rsidR="00737F4C" w:rsidRDefault="00A43B37">
            <w:r>
              <w:t>ERROR: description missing</w:t>
            </w:r>
          </w:p>
        </w:tc>
      </w:tr>
      <w:tr w:rsidR="00737F4C" w:rsidTr="003A6005">
        <w:tc>
          <w:tcPr>
            <w:tcW w:w="0" w:type="auto"/>
          </w:tcPr>
          <w:p w:rsidR="00737F4C" w:rsidRDefault="00A43B37">
            <w:r>
              <w:t>timestamp</w:t>
            </w:r>
          </w:p>
        </w:tc>
        <w:tc>
          <w:tcPr>
            <w:tcW w:w="0" w:type="auto"/>
          </w:tcPr>
          <w:p w:rsidR="00737F4C" w:rsidRDefault="00737F4C"/>
        </w:tc>
        <w:tc>
          <w:tcPr>
            <w:tcW w:w="0" w:type="auto"/>
          </w:tcPr>
          <w:p w:rsidR="00737F4C" w:rsidRDefault="00A43B37">
            <w:r>
              <w:t>timestamps associated with the resource</w:t>
            </w:r>
          </w:p>
        </w:tc>
      </w:tr>
    </w:tbl>
    <w:p w:rsidR="00737F4C" w:rsidRDefault="00A43B37">
      <w:pPr>
        <w:pStyle w:val="Heading4"/>
      </w:pPr>
      <w:bookmarkStart w:id="466" w:name="paths-27"/>
      <w:r>
        <w:t>Paths</w:t>
      </w:r>
      <w:bookmarkEnd w:id="466"/>
    </w:p>
    <w:p w:rsidR="00737F4C" w:rsidRDefault="00A43B37">
      <w:pPr>
        <w:pStyle w:val="Heading5"/>
      </w:pPr>
      <w:bookmarkStart w:id="467" w:name="cloudmeshdeployments"/>
      <w:r>
        <w:t>/cloudmesh/deployments</w:t>
      </w:r>
      <w:bookmarkEnd w:id="467"/>
    </w:p>
    <w:p w:rsidR="00737F4C" w:rsidRDefault="00A43B37">
      <w:pPr>
        <w:pStyle w:val="Heading6"/>
      </w:pPr>
      <w:bookmarkStart w:id="468" w:name="get-cloudmeshdeployments"/>
      <w:r>
        <w:t>GET /cloudmesh/deployments</w:t>
      </w:r>
      <w:bookmarkEnd w:id="468"/>
    </w:p>
    <w:p w:rsidR="00737F4C" w:rsidRDefault="00A43B37">
      <w:r>
        <w:t>Returns all deployments</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65"/>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eployment info</w:t>
            </w:r>
          </w:p>
        </w:tc>
        <w:tc>
          <w:tcPr>
            <w:tcW w:w="0" w:type="auto"/>
          </w:tcPr>
          <w:p w:rsidR="00737F4C" w:rsidRDefault="00737F4C"/>
        </w:tc>
      </w:tr>
    </w:tbl>
    <w:p w:rsidR="00737F4C" w:rsidRDefault="00A43B37">
      <w:pPr>
        <w:pStyle w:val="Heading6"/>
      </w:pPr>
      <w:bookmarkStart w:id="469" w:name="put-cloudmeshdeployments"/>
      <w:r>
        <w:t>PUT /cloudmesh/deployments</w:t>
      </w:r>
      <w:bookmarkEnd w:id="469"/>
    </w:p>
    <w:p w:rsidR="00737F4C" w:rsidRDefault="00A43B37">
      <w:r>
        <w:t>Create</w:t>
      </w:r>
      <w:r w:rsidR="00847028">
        <w:t>s</w:t>
      </w:r>
      <w:r>
        <w:t xml:space="preserve"> a new deployment</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304"/>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1</w:t>
            </w:r>
          </w:p>
        </w:tc>
        <w:tc>
          <w:tcPr>
            <w:tcW w:w="0" w:type="auto"/>
          </w:tcPr>
          <w:p w:rsidR="00737F4C" w:rsidRDefault="00A43B37">
            <w:r>
              <w:t>Created</w:t>
            </w:r>
          </w:p>
        </w:tc>
        <w:tc>
          <w:tcPr>
            <w:tcW w:w="0" w:type="auto"/>
          </w:tcPr>
          <w:p w:rsidR="00737F4C" w:rsidRDefault="00737F4C"/>
        </w:tc>
      </w:tr>
    </w:tbl>
    <w:p w:rsidR="00737F4C" w:rsidRDefault="00A43B37">
      <w:pPr>
        <w:pStyle w:val="BodyText"/>
      </w:pPr>
      <w:r>
        <w:t>Parameters</w:t>
      </w:r>
    </w:p>
    <w:tbl>
      <w:tblPr>
        <w:tblStyle w:val="BDSpecTables"/>
        <w:tblW w:w="0" w:type="pct"/>
        <w:tblLook w:val="07E0" w:firstRow="1" w:lastRow="1" w:firstColumn="1" w:lastColumn="1" w:noHBand="1" w:noVBand="1"/>
      </w:tblPr>
      <w:tblGrid>
        <w:gridCol w:w="1255"/>
        <w:gridCol w:w="1213"/>
        <w:gridCol w:w="2880"/>
        <w:gridCol w:w="1096"/>
        <w:gridCol w:w="1304"/>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Name</w:t>
            </w:r>
          </w:p>
        </w:tc>
        <w:tc>
          <w:tcPr>
            <w:tcW w:w="0" w:type="auto"/>
          </w:tcPr>
          <w:p w:rsidR="00737F4C" w:rsidRDefault="00A43B37">
            <w:r>
              <w:t>Located in</w:t>
            </w:r>
          </w:p>
        </w:tc>
        <w:tc>
          <w:tcPr>
            <w:tcW w:w="0" w:type="auto"/>
          </w:tcPr>
          <w:p w:rsidR="00737F4C" w:rsidRDefault="00A43B37">
            <w:r>
              <w:t>Description</w:t>
            </w:r>
          </w:p>
        </w:tc>
        <w:tc>
          <w:tcPr>
            <w:tcW w:w="0" w:type="auto"/>
          </w:tcPr>
          <w:p w:rsidR="00737F4C" w:rsidRDefault="00A43B37">
            <w:r>
              <w:t>Required</w:t>
            </w:r>
          </w:p>
        </w:tc>
        <w:tc>
          <w:tcPr>
            <w:tcW w:w="0" w:type="auto"/>
          </w:tcPr>
          <w:p w:rsidR="00737F4C" w:rsidRDefault="00A43B37">
            <w:r>
              <w:t>Schema</w:t>
            </w:r>
          </w:p>
        </w:tc>
      </w:tr>
      <w:tr w:rsidR="00737F4C" w:rsidTr="003A6005">
        <w:tc>
          <w:tcPr>
            <w:tcW w:w="0" w:type="auto"/>
          </w:tcPr>
          <w:p w:rsidR="00737F4C" w:rsidRDefault="00A43B37">
            <w:r>
              <w:t>deployment</w:t>
            </w:r>
          </w:p>
        </w:tc>
        <w:tc>
          <w:tcPr>
            <w:tcW w:w="0" w:type="auto"/>
          </w:tcPr>
          <w:p w:rsidR="00737F4C" w:rsidRDefault="00A43B37">
            <w:r>
              <w:t>body</w:t>
            </w:r>
          </w:p>
        </w:tc>
        <w:tc>
          <w:tcPr>
            <w:tcW w:w="0" w:type="auto"/>
          </w:tcPr>
          <w:p w:rsidR="00737F4C" w:rsidRDefault="00A43B37">
            <w:r>
              <w:t>The new deployment to create</w:t>
            </w:r>
          </w:p>
        </w:tc>
        <w:tc>
          <w:tcPr>
            <w:tcW w:w="0" w:type="auto"/>
          </w:tcPr>
          <w:p w:rsidR="00737F4C" w:rsidRDefault="00A43B37">
            <w:r>
              <w:t>False</w:t>
            </w:r>
          </w:p>
        </w:tc>
        <w:tc>
          <w:tcPr>
            <w:tcW w:w="0" w:type="auto"/>
          </w:tcPr>
          <w:p w:rsidR="00737F4C" w:rsidRDefault="00BA3A67">
            <w:hyperlink w:anchor="deployment">
              <w:r w:rsidR="00A43B37">
                <w:rPr>
                  <w:rStyle w:val="Hyperlink"/>
                </w:rPr>
                <w:t>Deployment</w:t>
              </w:r>
            </w:hyperlink>
          </w:p>
        </w:tc>
      </w:tr>
    </w:tbl>
    <w:p w:rsidR="00737F4C" w:rsidRDefault="00A43B37">
      <w:pPr>
        <w:pStyle w:val="Heading5"/>
      </w:pPr>
      <w:bookmarkStart w:id="470" w:name="cloudmeshdeploymentname"/>
      <w:r>
        <w:t>/cloudmesh/deployment/{name}</w:t>
      </w:r>
      <w:bookmarkEnd w:id="470"/>
    </w:p>
    <w:p w:rsidR="00737F4C" w:rsidRDefault="00A43B37">
      <w:pPr>
        <w:pStyle w:val="Heading6"/>
      </w:pPr>
      <w:bookmarkStart w:id="471" w:name="get-cloudmeshdeploymentname"/>
      <w:r>
        <w:t>GET /cloudmesh/deployment/{name}</w:t>
      </w:r>
      <w:bookmarkEnd w:id="471"/>
    </w:p>
    <w:p w:rsidR="00737F4C" w:rsidRDefault="00A43B37">
      <w:r>
        <w:t>Returns a deployment</w:t>
      </w:r>
    </w:p>
    <w:p w:rsidR="00737F4C" w:rsidRDefault="00A43B37">
      <w:pPr>
        <w:pStyle w:val="BodyText"/>
      </w:pPr>
      <w:r>
        <w:t>Responses</w:t>
      </w:r>
    </w:p>
    <w:tbl>
      <w:tblPr>
        <w:tblStyle w:val="BDSpecTables"/>
        <w:tblW w:w="0" w:type="pct"/>
        <w:tblLook w:val="07E0" w:firstRow="1" w:lastRow="1" w:firstColumn="1" w:lastColumn="1" w:noHBand="1" w:noVBand="1"/>
      </w:tblPr>
      <w:tblGrid>
        <w:gridCol w:w="705"/>
        <w:gridCol w:w="1665"/>
        <w:gridCol w:w="1304"/>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
              <w:t>Code</w:t>
            </w:r>
          </w:p>
        </w:tc>
        <w:tc>
          <w:tcPr>
            <w:tcW w:w="0" w:type="auto"/>
          </w:tcPr>
          <w:p w:rsidR="00737F4C" w:rsidRDefault="00A43B37">
            <w:r>
              <w:t>Description</w:t>
            </w:r>
          </w:p>
        </w:tc>
        <w:tc>
          <w:tcPr>
            <w:tcW w:w="0" w:type="auto"/>
          </w:tcPr>
          <w:p w:rsidR="00737F4C" w:rsidRDefault="00A43B37">
            <w:r>
              <w:t>Schema</w:t>
            </w:r>
          </w:p>
        </w:tc>
      </w:tr>
      <w:tr w:rsidR="00737F4C" w:rsidTr="003A6005">
        <w:tc>
          <w:tcPr>
            <w:tcW w:w="0" w:type="auto"/>
          </w:tcPr>
          <w:p w:rsidR="00737F4C" w:rsidRDefault="00A43B37">
            <w:r>
              <w:t>200</w:t>
            </w:r>
          </w:p>
        </w:tc>
        <w:tc>
          <w:tcPr>
            <w:tcW w:w="0" w:type="auto"/>
          </w:tcPr>
          <w:p w:rsidR="00737F4C" w:rsidRDefault="00A43B37">
            <w:r>
              <w:t>deployment info</w:t>
            </w:r>
          </w:p>
        </w:tc>
        <w:tc>
          <w:tcPr>
            <w:tcW w:w="0" w:type="auto"/>
          </w:tcPr>
          <w:p w:rsidR="00737F4C" w:rsidRDefault="00BA3A67">
            <w:hyperlink w:anchor="deployment">
              <w:r w:rsidR="00A43B37">
                <w:rPr>
                  <w:rStyle w:val="Hyperlink"/>
                </w:rPr>
                <w:t>Deployment</w:t>
              </w:r>
            </w:hyperlink>
          </w:p>
        </w:tc>
      </w:tr>
    </w:tbl>
    <w:p w:rsidR="00737F4C" w:rsidRDefault="00A43B37" w:rsidP="009A76E3">
      <w:pPr>
        <w:pStyle w:val="BodyText"/>
        <w:keepNext/>
        <w:keepLines/>
      </w:pPr>
      <w:r>
        <w:lastRenderedPageBreak/>
        <w:t>Parameters</w:t>
      </w:r>
    </w:p>
    <w:tbl>
      <w:tblPr>
        <w:tblStyle w:val="BDSpecTables"/>
        <w:tblW w:w="0" w:type="pct"/>
        <w:tblLook w:val="07E0" w:firstRow="1" w:lastRow="1" w:firstColumn="1" w:lastColumn="1" w:noHBand="1" w:noVBand="1"/>
      </w:tblPr>
      <w:tblGrid>
        <w:gridCol w:w="766"/>
        <w:gridCol w:w="1213"/>
        <w:gridCol w:w="2844"/>
        <w:gridCol w:w="1096"/>
        <w:gridCol w:w="950"/>
      </w:tblGrid>
      <w:tr w:rsidR="007349A1" w:rsidTr="003A6005">
        <w:trPr>
          <w:cnfStyle w:val="100000000000" w:firstRow="1" w:lastRow="0" w:firstColumn="0" w:lastColumn="0" w:oddVBand="0" w:evenVBand="0" w:oddHBand="0" w:evenHBand="0" w:firstRowFirstColumn="0" w:firstRowLastColumn="0" w:lastRowFirstColumn="0" w:lastRowLastColumn="0"/>
        </w:trPr>
        <w:tc>
          <w:tcPr>
            <w:tcW w:w="0" w:type="auto"/>
          </w:tcPr>
          <w:p w:rsidR="00737F4C" w:rsidRDefault="00A43B37" w:rsidP="009A76E3">
            <w:pPr>
              <w:keepNext/>
              <w:keepLines/>
            </w:pPr>
            <w:r>
              <w:t>Name</w:t>
            </w:r>
          </w:p>
        </w:tc>
        <w:tc>
          <w:tcPr>
            <w:tcW w:w="0" w:type="auto"/>
          </w:tcPr>
          <w:p w:rsidR="00737F4C" w:rsidRDefault="00A43B37" w:rsidP="009A76E3">
            <w:pPr>
              <w:keepNext/>
              <w:keepLines/>
            </w:pPr>
            <w:r>
              <w:t>Located in</w:t>
            </w:r>
          </w:p>
        </w:tc>
        <w:tc>
          <w:tcPr>
            <w:tcW w:w="0" w:type="auto"/>
          </w:tcPr>
          <w:p w:rsidR="00737F4C" w:rsidRDefault="00A43B37" w:rsidP="009A76E3">
            <w:pPr>
              <w:keepNext/>
              <w:keepLines/>
            </w:pPr>
            <w:r>
              <w:t>Description</w:t>
            </w:r>
          </w:p>
        </w:tc>
        <w:tc>
          <w:tcPr>
            <w:tcW w:w="0" w:type="auto"/>
          </w:tcPr>
          <w:p w:rsidR="00737F4C" w:rsidRDefault="00A43B37" w:rsidP="009A76E3">
            <w:pPr>
              <w:keepNext/>
              <w:keepLines/>
            </w:pPr>
            <w:r>
              <w:t>Required</w:t>
            </w:r>
          </w:p>
        </w:tc>
        <w:tc>
          <w:tcPr>
            <w:tcW w:w="0" w:type="auto"/>
          </w:tcPr>
          <w:p w:rsidR="00737F4C" w:rsidRDefault="00A43B37" w:rsidP="009A76E3">
            <w:pPr>
              <w:keepNext/>
              <w:keepLines/>
            </w:pPr>
            <w:r>
              <w:t>Schema</w:t>
            </w:r>
          </w:p>
        </w:tc>
      </w:tr>
      <w:tr w:rsidR="00737F4C" w:rsidTr="003A6005">
        <w:tc>
          <w:tcPr>
            <w:tcW w:w="0" w:type="auto"/>
          </w:tcPr>
          <w:p w:rsidR="00737F4C" w:rsidRDefault="00A43B37" w:rsidP="009A76E3">
            <w:pPr>
              <w:keepNext/>
              <w:keepLines/>
            </w:pPr>
            <w:r>
              <w:t>name</w:t>
            </w:r>
          </w:p>
        </w:tc>
        <w:tc>
          <w:tcPr>
            <w:tcW w:w="0" w:type="auto"/>
          </w:tcPr>
          <w:p w:rsidR="00737F4C" w:rsidRDefault="00A43B37" w:rsidP="009A76E3">
            <w:pPr>
              <w:keepNext/>
              <w:keepLines/>
            </w:pPr>
            <w:r>
              <w:t>path</w:t>
            </w:r>
          </w:p>
        </w:tc>
        <w:tc>
          <w:tcPr>
            <w:tcW w:w="0" w:type="auto"/>
          </w:tcPr>
          <w:p w:rsidR="00737F4C" w:rsidRDefault="00A43B37" w:rsidP="009A76E3">
            <w:pPr>
              <w:keepNext/>
              <w:keepLines/>
            </w:pPr>
            <w:r>
              <w:t>Get deployment info by name</w:t>
            </w:r>
          </w:p>
        </w:tc>
        <w:tc>
          <w:tcPr>
            <w:tcW w:w="0" w:type="auto"/>
          </w:tcPr>
          <w:p w:rsidR="00737F4C" w:rsidRDefault="00A43B37" w:rsidP="009A76E3">
            <w:pPr>
              <w:keepNext/>
              <w:keepLines/>
            </w:pPr>
            <w:r>
              <w:t>True</w:t>
            </w:r>
          </w:p>
        </w:tc>
        <w:tc>
          <w:tcPr>
            <w:tcW w:w="0" w:type="auto"/>
          </w:tcPr>
          <w:p w:rsidR="00737F4C" w:rsidRDefault="00737F4C" w:rsidP="009A76E3">
            <w:pPr>
              <w:keepNext/>
              <w:keepLines/>
            </w:pPr>
          </w:p>
        </w:tc>
      </w:tr>
    </w:tbl>
    <w:p w:rsidR="00737F4C" w:rsidRDefault="00A43B37">
      <w:pPr>
        <w:pStyle w:val="Heading4"/>
      </w:pPr>
      <w:bookmarkStart w:id="472" w:name="deployment.yaml"/>
      <w:proofErr w:type="gramStart"/>
      <w:r>
        <w:t>deployment.yaml</w:t>
      </w:r>
      <w:bookmarkEnd w:id="472"/>
      <w:proofErr w:type="gramEnd"/>
    </w:p>
    <w:p w:rsidR="00737F4C" w:rsidRDefault="00A43B37">
      <w:pPr>
        <w:pStyle w:val="SourceCode"/>
      </w:pPr>
      <w:r>
        <w:t>swagger: "2.0"</w:t>
      </w:r>
      <w:r>
        <w:br/>
        <w:t>info:</w:t>
      </w:r>
      <w:r>
        <w:br/>
        <w:t xml:space="preserve">  version: 3.0.2</w:t>
      </w:r>
      <w:r>
        <w:br/>
        <w:t xml:space="preserve">  x-date: 10-30-2018</w:t>
      </w:r>
      <w:r>
        <w:br/>
        <w:t xml:space="preserve">  title: Deployment</w:t>
      </w:r>
      <w:r>
        <w:br/>
        <w:t xml:space="preserve">  description: |-</w:t>
      </w:r>
      <w:r>
        <w:br/>
        <w:t xml:space="preserve">  </w:t>
      </w:r>
      <w:r>
        <w:br/>
        <w:t xml:space="preserve">    A service to store deployment, value, type information. All of</w:t>
      </w:r>
      <w:r>
        <w:br/>
        <w:t xml:space="preserve">    them are stored as Strings.</w:t>
      </w:r>
      <w:r>
        <w:br/>
      </w:r>
      <w:r>
        <w:br/>
        <w:t xml:space="preserve">    * TODO: assign for review and improvement</w:t>
      </w:r>
      <w:r>
        <w:br/>
        <w:t xml:space="preserve">    </w:t>
      </w:r>
      <w:r>
        <w:br/>
        <w:t xml:space="preserve">  termsOfService: https://github.com/cloudmesh-community/nist/blob/master/LICENSE.txt</w:t>
      </w:r>
      <w:r>
        <w:br/>
        <w:t xml:space="preserve">  contact:</w:t>
      </w:r>
      <w:r>
        <w:br/>
        <w:t xml:space="preserve">    name: NIST BDRA Interface Subgroup</w:t>
      </w:r>
      <w:r>
        <w:br/>
        <w:t xml:space="preserve">    url: https://cloudmesh-community.github.io/nist</w:t>
      </w:r>
      <w:r>
        <w:br/>
        <w:t xml:space="preserve">  license:</w:t>
      </w:r>
      <w:r>
        <w:br/>
        <w:t xml:space="preserve">    name: Apache</w:t>
      </w:r>
      <w:r>
        <w:br/>
        <w:t>host: localhost:8080</w:t>
      </w:r>
      <w:r>
        <w:br/>
        <w:t>schemes:</w:t>
      </w:r>
      <w:r>
        <w:br/>
        <w:t xml:space="preserve">  - http</w:t>
      </w:r>
      <w:r>
        <w:br/>
        <w:t>consumes:</w:t>
      </w:r>
      <w:r>
        <w:br/>
        <w:t xml:space="preserve">  - application/json</w:t>
      </w:r>
      <w:r>
        <w:br/>
        <w:t>produces:</w:t>
      </w:r>
      <w:r>
        <w:br/>
        <w:t xml:space="preserve">  - application/json</w:t>
      </w:r>
      <w:r>
        <w:br/>
        <w:t>paths:</w:t>
      </w:r>
      <w:r>
        <w:br/>
        <w:t xml:space="preserve">  /cloudmesh/deployments:</w:t>
      </w:r>
      <w:r>
        <w:br/>
        <w:t xml:space="preserve">    get:</w:t>
      </w:r>
      <w:r>
        <w:br/>
        <w:t xml:space="preserve">      tags:</w:t>
      </w:r>
      <w:r>
        <w:br/>
        <w:t xml:space="preserve">        - Deployment</w:t>
      </w:r>
      <w:r>
        <w:br/>
        <w:t xml:space="preserve">      summary: Returns all deployments</w:t>
      </w:r>
      <w:r>
        <w:br/>
        <w:t xml:space="preserve">      description: Returns all deployments</w:t>
      </w:r>
      <w:r>
        <w:br/>
        <w:t xml:space="preserve">      operationId: cloudmesh.deployment.get</w:t>
      </w:r>
      <w:r>
        <w:br/>
        <w:t xml:space="preserve">      produces:</w:t>
      </w:r>
      <w:r>
        <w:br/>
        <w:t xml:space="preserve">        - application/json</w:t>
      </w:r>
      <w:r>
        <w:br/>
        <w:t xml:space="preserve">      responses:</w:t>
      </w:r>
      <w:r>
        <w:br/>
        <w:t xml:space="preserve">        200:</w:t>
      </w:r>
      <w:r>
        <w:br/>
        <w:t xml:space="preserve">          description: deployment info</w:t>
      </w:r>
      <w:r>
        <w:br/>
        <w:t xml:space="preserve">          schema:</w:t>
      </w:r>
      <w:r>
        <w:br/>
        <w:t xml:space="preserve">            type: array</w:t>
      </w:r>
      <w:r>
        <w:br/>
        <w:t xml:space="preserve">            items:</w:t>
      </w:r>
      <w:r>
        <w:br/>
        <w:t xml:space="preserve">              $ref: '#/definitions/Deployment'</w:t>
      </w:r>
      <w:r>
        <w:br/>
        <w:t xml:space="preserve">    put:</w:t>
      </w:r>
      <w:r>
        <w:br/>
        <w:t xml:space="preserve">      tags:</w:t>
      </w:r>
      <w:r>
        <w:br/>
        <w:t xml:space="preserve">        - Deployment</w:t>
      </w:r>
      <w:r>
        <w:br/>
        <w:t xml:space="preserve">      summary: Create a new deployment</w:t>
      </w:r>
      <w:r>
        <w:br/>
        <w:t xml:space="preserve">      description: Create a new deployment</w:t>
      </w:r>
      <w:r>
        <w:br/>
        <w:t xml:space="preserve">      operationId: cloudmesh.deployment.add</w:t>
      </w:r>
      <w:r>
        <w:br/>
        <w:t xml:space="preserve">      parameters:</w:t>
      </w:r>
      <w:r>
        <w:br/>
        <w:t xml:space="preserve">        - in: body</w:t>
      </w:r>
      <w:r>
        <w:br/>
        <w:t xml:space="preserve">          name: deployment</w:t>
      </w:r>
      <w:r>
        <w:br/>
        <w:t xml:space="preserve">          description: The new deployment to create</w:t>
      </w:r>
      <w:r>
        <w:br/>
        <w:t xml:space="preserve">          schema:</w:t>
      </w:r>
      <w:r>
        <w:br/>
        <w:t xml:space="preserve">            $ref: '#/definitions/Deployment'</w:t>
      </w:r>
      <w:r>
        <w:br/>
        <w:t xml:space="preserve">      responses:</w:t>
      </w:r>
      <w:r>
        <w:br/>
        <w:t xml:space="preserve">        '201':</w:t>
      </w:r>
      <w:r>
        <w:br/>
        <w:t xml:space="preserve">          description: Created</w:t>
      </w:r>
      <w:r>
        <w:br/>
        <w:t xml:space="preserve">  '/cloudmesh/deployment/{name}':</w:t>
      </w:r>
      <w:r>
        <w:br/>
        <w:t xml:space="preserve">    get:</w:t>
      </w:r>
      <w:r>
        <w:br/>
      </w:r>
      <w:r>
        <w:lastRenderedPageBreak/>
        <w:t xml:space="preserve">      tags:</w:t>
      </w:r>
      <w:r>
        <w:br/>
        <w:t xml:space="preserve">        - Deployment</w:t>
      </w:r>
      <w:r>
        <w:br/>
        <w:t xml:space="preserve">      summary: Returns a deployment</w:t>
      </w:r>
      <w:r>
        <w:br/>
        <w:t xml:space="preserve">      description: Returns a deployment</w:t>
      </w:r>
      <w:r>
        <w:br/>
        <w:t xml:space="preserve">      operationId: cloudmesh.deployment.get_by_name</w:t>
      </w:r>
      <w:r>
        <w:br/>
        <w:t xml:space="preserve">      parameters:</w:t>
      </w:r>
      <w:r>
        <w:br/>
        <w:t xml:space="preserve">        - name: name</w:t>
      </w:r>
      <w:r>
        <w:br/>
        <w:t xml:space="preserve">          description: Get deployment info by name</w:t>
      </w:r>
      <w:r>
        <w:br/>
        <w:t xml:space="preserve">          in: path</w:t>
      </w:r>
      <w:r>
        <w:br/>
        <w:t xml:space="preserve">          required: true</w:t>
      </w:r>
      <w:r>
        <w:br/>
        <w:t xml:space="preserve">          type: string</w:t>
      </w:r>
      <w:r>
        <w:br/>
        <w:t xml:space="preserve">      produces:</w:t>
      </w:r>
      <w:r>
        <w:br/>
        <w:t xml:space="preserve">        - application/json</w:t>
      </w:r>
      <w:r>
        <w:br/>
        <w:t xml:space="preserve">      responses:</w:t>
      </w:r>
      <w:r>
        <w:br/>
        <w:t xml:space="preserve">        '200':</w:t>
      </w:r>
      <w:r>
        <w:br/>
        <w:t xml:space="preserve">          description: deployment info</w:t>
      </w:r>
      <w:r>
        <w:br/>
        <w:t xml:space="preserve">          schema:</w:t>
      </w:r>
      <w:r>
        <w:br/>
        <w:t xml:space="preserve">            $ref: '#/definitions/Deployment'</w:t>
      </w:r>
      <w:r>
        <w:br/>
        <w:t>definitions:</w:t>
      </w:r>
      <w:r>
        <w:br/>
        <w:t xml:space="preserve">  Deployment:</w:t>
      </w:r>
      <w:r>
        <w:br/>
        <w:t xml:space="preserve">    type: object</w:t>
      </w:r>
      <w:r>
        <w:br/>
        <w:t xml:space="preserve">    description: the deployment</w:t>
      </w:r>
      <w:r>
        <w:br/>
        <w:t xml:space="preserve">    properties:</w:t>
      </w:r>
      <w:r>
        <w:br/>
        <w:t xml:space="preserve">      cluster:</w:t>
      </w:r>
      <w:r>
        <w:br/>
        <w:t xml:space="preserve">        type: string</w:t>
      </w:r>
      <w:r>
        <w:br/>
        <w:t xml:space="preserve">        description: the name of the cluster</w:t>
      </w:r>
      <w:r>
        <w:br/>
        <w:t xml:space="preserve">      stack:</w:t>
      </w:r>
      <w:r>
        <w:br/>
        <w:t xml:space="preserve">        type: array</w:t>
      </w:r>
      <w:r>
        <w:br/>
        <w:t xml:space="preserve">        items:</w:t>
      </w:r>
      <w:r>
        <w:br/>
        <w:t xml:space="preserve">           type: object</w:t>
      </w:r>
      <w:r>
        <w:br/>
        <w:t xml:space="preserve">           #layers: string</w:t>
      </w:r>
      <w:r>
        <w:br/>
        <w:t xml:space="preserve">      timestamp:</w:t>
      </w:r>
      <w:r>
        <w:br/>
        <w:t xml:space="preserve">        description: timestamps associated with the resource</w:t>
      </w:r>
      <w:r>
        <w:br/>
        <w:t xml:space="preserve">        $ref: '#/definitions/Timestamp'</w:t>
      </w:r>
    </w:p>
    <w:p w:rsidR="00B26E47" w:rsidRDefault="00B26E47">
      <w:pPr>
        <w:pStyle w:val="Heading1"/>
        <w:sectPr w:rsidR="00B26E47" w:rsidSect="00DC082B">
          <w:pgSz w:w="12240" w:h="15840"/>
          <w:pgMar w:top="1440" w:right="1440" w:bottom="1440" w:left="1440" w:header="720" w:footer="720" w:gutter="0"/>
          <w:lnNumType w:countBy="1" w:restart="continuous"/>
          <w:cols w:space="720"/>
          <w:docGrid w:linePitch="360"/>
        </w:sectPr>
      </w:pPr>
      <w:bookmarkStart w:id="473" w:name="status-codes-and-error-responses"/>
      <w:bookmarkStart w:id="474" w:name="_Toc1569608"/>
    </w:p>
    <w:p w:rsidR="00737F4C" w:rsidRDefault="00A43B37">
      <w:pPr>
        <w:pStyle w:val="Heading1"/>
      </w:pPr>
      <w:bookmarkStart w:id="475" w:name="_Toc1641058"/>
      <w:r>
        <w:lastRenderedPageBreak/>
        <w:t>Status Codes and Error Responses</w:t>
      </w:r>
      <w:bookmarkEnd w:id="473"/>
      <w:bookmarkEnd w:id="474"/>
      <w:bookmarkEnd w:id="475"/>
    </w:p>
    <w:p w:rsidR="00737F4C" w:rsidRDefault="00A43B37">
      <w:r>
        <w:t xml:space="preserve">In case of an error or a successful response, the response header contains a HTTP code (see </w:t>
      </w:r>
      <w:hyperlink r:id="rId26">
        <w:r>
          <w:rPr>
            <w:rStyle w:val="Hyperlink"/>
          </w:rPr>
          <w:t>https://tools.ietf.org/html/rfc7231</w:t>
        </w:r>
      </w:hyperlink>
      <w:r>
        <w:t>). The response body usually contains the following:</w:t>
      </w:r>
    </w:p>
    <w:p w:rsidR="00737F4C" w:rsidRDefault="00A43B37" w:rsidP="00B26E47">
      <w:pPr>
        <w:pStyle w:val="BDTextBulletList"/>
      </w:pPr>
      <w:r>
        <w:t>The HTTP response code;</w:t>
      </w:r>
    </w:p>
    <w:p w:rsidR="00737F4C" w:rsidRDefault="00A43B37" w:rsidP="00B26E47">
      <w:pPr>
        <w:pStyle w:val="BDTextBulletList"/>
      </w:pPr>
      <w:r>
        <w:t>An accompanying message for the HTTP response code; and</w:t>
      </w:r>
    </w:p>
    <w:p w:rsidR="00737F4C" w:rsidRDefault="00A43B37" w:rsidP="00B26E47">
      <w:pPr>
        <w:pStyle w:val="BDTextBulletList"/>
      </w:pPr>
      <w:r>
        <w:t>A field or object where the error occurred.</w:t>
      </w:r>
    </w:p>
    <w:p w:rsidR="00737F4C" w:rsidRDefault="00847028" w:rsidP="00B26E47">
      <w:pPr>
        <w:pStyle w:val="BDTableCaption"/>
      </w:pPr>
      <w:bookmarkStart w:id="476" w:name="_Toc1641065"/>
      <w:r>
        <w:t>Table 2</w:t>
      </w:r>
      <w:r w:rsidR="00A43B37">
        <w:t>: HTTP Response Codes</w:t>
      </w:r>
      <w:bookmarkEnd w:id="476"/>
    </w:p>
    <w:tbl>
      <w:tblPr>
        <w:tblStyle w:val="BDMultilevel"/>
        <w:tblW w:w="0" w:type="pct"/>
        <w:tblLook w:val="07E0" w:firstRow="1" w:lastRow="1" w:firstColumn="1" w:lastColumn="1" w:noHBand="1" w:noVBand="1"/>
      </w:tblPr>
      <w:tblGrid>
        <w:gridCol w:w="1682"/>
        <w:gridCol w:w="7678"/>
      </w:tblGrid>
      <w:tr w:rsidR="00737F4C" w:rsidTr="008470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7F4C" w:rsidRPr="00B26E47" w:rsidRDefault="00A43B37">
            <w:pPr>
              <w:rPr>
                <w:b w:val="0"/>
              </w:rPr>
            </w:pPr>
            <w:r w:rsidRPr="00B26E47">
              <w:t>HTTP Response</w:t>
            </w:r>
          </w:p>
        </w:tc>
        <w:tc>
          <w:tcPr>
            <w:tcW w:w="0" w:type="auto"/>
          </w:tcPr>
          <w:p w:rsidR="00737F4C" w:rsidRPr="00B26E47" w:rsidRDefault="00A43B37">
            <w:pPr>
              <w:cnfStyle w:val="100000000000" w:firstRow="1" w:lastRow="0" w:firstColumn="0" w:lastColumn="0" w:oddVBand="0" w:evenVBand="0" w:oddHBand="0" w:evenHBand="0" w:firstRowFirstColumn="0" w:firstRowLastColumn="0" w:lastRowFirstColumn="0" w:lastRowLastColumn="0"/>
              <w:rPr>
                <w:b w:val="0"/>
              </w:rPr>
            </w:pPr>
            <w:r w:rsidRPr="00B26E47">
              <w:t>Description Code</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200</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rPr>
                <w:i/>
              </w:rPr>
              <w:t>OK</w:t>
            </w:r>
            <w:r>
              <w:t xml:space="preserve"> success code, for GET or HEAD request.</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201</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rPr>
                <w:i/>
              </w:rPr>
              <w:t>Created</w:t>
            </w:r>
            <w:r>
              <w:t xml:space="preserve"> success code, for POST request.</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204</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rPr>
                <w:i/>
              </w:rPr>
              <w:t>No Content</w:t>
            </w:r>
            <w:r>
              <w:t xml:space="preserve"> success code, for DELETE request.</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300</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value returned when an external ID exists in more than one record.</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304</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request content has not changed since a specified date and time.</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400</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request could not be understood.</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401</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session ID or OAuth token used has expired or is invalid.</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403</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request has been refused.</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404</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requested resource could not be found.</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405</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method specified in the Request-Line isn’t allowed for the resource specified in the URI.</w:t>
            </w:r>
          </w:p>
        </w:tc>
      </w:tr>
      <w:tr w:rsidR="00737F4C" w:rsidTr="00847028">
        <w:tc>
          <w:tcPr>
            <w:cnfStyle w:val="001000000000" w:firstRow="0" w:lastRow="0" w:firstColumn="1" w:lastColumn="0" w:oddVBand="0" w:evenVBand="0" w:oddHBand="0" w:evenHBand="0" w:firstRowFirstColumn="0" w:firstRowLastColumn="0" w:lastRowFirstColumn="0" w:lastRowLastColumn="0"/>
            <w:tcW w:w="0" w:type="auto"/>
          </w:tcPr>
          <w:p w:rsidR="00737F4C" w:rsidRDefault="00A43B37">
            <w:r>
              <w:t>415</w:t>
            </w:r>
          </w:p>
        </w:tc>
        <w:tc>
          <w:tcPr>
            <w:tcW w:w="0" w:type="auto"/>
          </w:tcPr>
          <w:p w:rsidR="00737F4C" w:rsidRDefault="00A43B37">
            <w:pPr>
              <w:cnfStyle w:val="000000000000" w:firstRow="0" w:lastRow="0" w:firstColumn="0" w:lastColumn="0" w:oddVBand="0" w:evenVBand="0" w:oddHBand="0" w:evenHBand="0" w:firstRowFirstColumn="0" w:firstRowLastColumn="0" w:lastRowFirstColumn="0" w:lastRowLastColumn="0"/>
            </w:pPr>
            <w:r>
              <w:t>The entity in the request is in a format that’s not supported by the specified method.</w:t>
            </w:r>
          </w:p>
        </w:tc>
      </w:tr>
    </w:tbl>
    <w:p w:rsidR="00B26E47" w:rsidRDefault="00B26E47">
      <w:pPr>
        <w:pStyle w:val="Heading1"/>
        <w:sectPr w:rsidR="00B26E47" w:rsidSect="00DC082B">
          <w:pgSz w:w="12240" w:h="15840"/>
          <w:pgMar w:top="1440" w:right="1440" w:bottom="1440" w:left="1440" w:header="720" w:footer="720" w:gutter="0"/>
          <w:lnNumType w:countBy="1" w:restart="continuous"/>
          <w:cols w:space="720"/>
          <w:docGrid w:linePitch="360"/>
        </w:sectPr>
      </w:pPr>
      <w:bookmarkStart w:id="477" w:name="acronyms-and-terms"/>
      <w:bookmarkStart w:id="478" w:name="_Toc1569609"/>
    </w:p>
    <w:p w:rsidR="00737F4C" w:rsidRDefault="00A43B37" w:rsidP="00B26E47">
      <w:pPr>
        <w:pStyle w:val="BDAppendices"/>
      </w:pPr>
      <w:bookmarkStart w:id="479" w:name="_Toc1641059"/>
      <w:r>
        <w:lastRenderedPageBreak/>
        <w:t>Acronyms and Terms</w:t>
      </w:r>
      <w:bookmarkEnd w:id="477"/>
      <w:bookmarkEnd w:id="478"/>
      <w:bookmarkEnd w:id="479"/>
    </w:p>
    <w:p w:rsidR="00737F4C" w:rsidRDefault="00A43B37">
      <w:r>
        <w:t>The following acronyms and terms are used in this volume.</w:t>
      </w:r>
    </w:p>
    <w:p w:rsidR="00737F4C" w:rsidRDefault="00A43B37" w:rsidP="00B26E47">
      <w:pPr>
        <w:pStyle w:val="BodyText"/>
        <w:tabs>
          <w:tab w:val="left" w:pos="2160"/>
        </w:tabs>
        <w:ind w:left="2160" w:hanging="2160"/>
      </w:pPr>
      <w:r w:rsidRPr="00B26E47">
        <w:t>ACID</w:t>
      </w:r>
      <w:r w:rsidR="00B26E47">
        <w:tab/>
      </w:r>
      <w:r>
        <w:t>Atomicity, Consistency, Isolation, Durability</w:t>
      </w:r>
    </w:p>
    <w:p w:rsidR="00737F4C" w:rsidRDefault="00A43B37" w:rsidP="00B26E47">
      <w:pPr>
        <w:pStyle w:val="BodyText"/>
        <w:tabs>
          <w:tab w:val="left" w:pos="2160"/>
        </w:tabs>
        <w:ind w:left="2160" w:hanging="2160"/>
      </w:pPr>
      <w:r w:rsidRPr="00B26E47">
        <w:t>API</w:t>
      </w:r>
      <w:r w:rsidR="00B26E47">
        <w:tab/>
      </w:r>
      <w:r>
        <w:t>Application Programming Interface</w:t>
      </w:r>
    </w:p>
    <w:p w:rsidR="00737F4C" w:rsidRDefault="00A43B37" w:rsidP="00B26E47">
      <w:pPr>
        <w:tabs>
          <w:tab w:val="left" w:pos="2160"/>
        </w:tabs>
        <w:ind w:left="2160" w:hanging="2160"/>
      </w:pPr>
      <w:r>
        <w:t>ASCII</w:t>
      </w:r>
      <w:r w:rsidR="00B26E47">
        <w:tab/>
      </w:r>
      <w:r>
        <w:t>American Standard Code for Information Interchange</w:t>
      </w:r>
    </w:p>
    <w:p w:rsidR="00737F4C" w:rsidRDefault="00A43B37" w:rsidP="00B26E47">
      <w:pPr>
        <w:tabs>
          <w:tab w:val="left" w:pos="2160"/>
        </w:tabs>
        <w:ind w:left="2160" w:hanging="2160"/>
      </w:pPr>
      <w:r>
        <w:t>BASE</w:t>
      </w:r>
      <w:r w:rsidR="00B26E47">
        <w:tab/>
      </w:r>
      <w:r>
        <w:t>Basically Available, Soft state, Eventual consistency</w:t>
      </w:r>
    </w:p>
    <w:p w:rsidR="00737F4C" w:rsidRDefault="00A43B37" w:rsidP="00B26E47">
      <w:pPr>
        <w:tabs>
          <w:tab w:val="left" w:pos="2160"/>
        </w:tabs>
        <w:ind w:left="2160" w:hanging="2160"/>
      </w:pPr>
      <w:r>
        <w:t>Container</w:t>
      </w:r>
      <w:r w:rsidR="00B26E47">
        <w:tab/>
      </w:r>
      <w:r>
        <w:t xml:space="preserve">See </w:t>
      </w:r>
      <w:hyperlink r:id="rId27">
        <w:r>
          <w:rPr>
            <w:rStyle w:val="Hyperlink"/>
          </w:rPr>
          <w:t>http://csrc.nist.gov/publications/drafts/800-180/sp800-180_draft.pdf</w:t>
        </w:r>
      </w:hyperlink>
    </w:p>
    <w:p w:rsidR="00737F4C" w:rsidRDefault="00A43B37" w:rsidP="00B26E47">
      <w:pPr>
        <w:tabs>
          <w:tab w:val="left" w:pos="2160"/>
        </w:tabs>
        <w:ind w:left="2160" w:hanging="2160"/>
      </w:pPr>
      <w:r>
        <w:t>Cloud Computing</w:t>
      </w:r>
      <w:r w:rsidR="00B26E47">
        <w:tab/>
      </w:r>
      <w:r>
        <w:t xml:space="preserve">The practice of using a network of remote servers hosted on the Internet to store, manage, and process data, rather than a local server or a personal computer. See </w:t>
      </w:r>
      <w:hyperlink r:id="rId28">
        <w:r>
          <w:rPr>
            <w:rStyle w:val="Hyperlink"/>
          </w:rPr>
          <w:t>http://nvlpubs.nist.gov/nistpubs/Legacy/SP/nistspecialpublication800-145.pdf</w:t>
        </w:r>
      </w:hyperlink>
      <w:r>
        <w:t>.</w:t>
      </w:r>
    </w:p>
    <w:p w:rsidR="00737F4C" w:rsidRDefault="00A43B37" w:rsidP="00B26E47">
      <w:pPr>
        <w:tabs>
          <w:tab w:val="left" w:pos="2160"/>
        </w:tabs>
        <w:ind w:left="2160" w:hanging="2160"/>
      </w:pPr>
      <w:r>
        <w:t>DevOps</w:t>
      </w:r>
      <w:r w:rsidR="00B26E47">
        <w:tab/>
      </w:r>
      <w:r>
        <w:t>A clipped compound of software DEVelopment and information technology OPerationS</w:t>
      </w:r>
    </w:p>
    <w:p w:rsidR="00737F4C" w:rsidRDefault="00A43B37" w:rsidP="00B26E47">
      <w:pPr>
        <w:tabs>
          <w:tab w:val="left" w:pos="2160"/>
        </w:tabs>
        <w:ind w:left="2160" w:hanging="2160"/>
      </w:pPr>
      <w:r>
        <w:t>Deployment</w:t>
      </w:r>
      <w:r w:rsidR="00B26E47">
        <w:tab/>
      </w:r>
      <w:r>
        <w:t>The action of installing software on resources</w:t>
      </w:r>
    </w:p>
    <w:p w:rsidR="00737F4C" w:rsidRDefault="00A43B37" w:rsidP="00B26E47">
      <w:pPr>
        <w:tabs>
          <w:tab w:val="left" w:pos="2160"/>
        </w:tabs>
        <w:ind w:left="2160" w:hanging="2160"/>
      </w:pPr>
      <w:r>
        <w:t>HTTP</w:t>
      </w:r>
      <w:r w:rsidR="00B26E47">
        <w:tab/>
      </w:r>
      <w:r>
        <w:t>HyperText Transfer Protocol HTTPS HTTP Secure</w:t>
      </w:r>
    </w:p>
    <w:p w:rsidR="00737F4C" w:rsidRDefault="00A43B37" w:rsidP="00B26E47">
      <w:pPr>
        <w:tabs>
          <w:tab w:val="left" w:pos="2160"/>
        </w:tabs>
        <w:ind w:left="2160" w:hanging="2160"/>
      </w:pPr>
      <w:r>
        <w:t>Hybrid</w:t>
      </w:r>
      <w:r w:rsidR="00B26E47">
        <w:t xml:space="preserve"> </w:t>
      </w:r>
      <w:r>
        <w:t xml:space="preserve">Cloud </w:t>
      </w:r>
      <w:r w:rsidR="00B26E47">
        <w:tab/>
      </w:r>
      <w:r>
        <w:t xml:space="preserve">See </w:t>
      </w:r>
      <w:hyperlink r:id="rId29">
        <w:r>
          <w:rPr>
            <w:rStyle w:val="Hyperlink"/>
          </w:rPr>
          <w:t>http://nvlpubs.nist.gov/nistpubs/Legacy/SP/nistspecialpublication800-145.pdf</w:t>
        </w:r>
      </w:hyperlink>
      <w:r>
        <w:t>.</w:t>
      </w:r>
    </w:p>
    <w:p w:rsidR="00737F4C" w:rsidRDefault="00A43B37" w:rsidP="00B26E47">
      <w:pPr>
        <w:tabs>
          <w:tab w:val="left" w:pos="2160"/>
        </w:tabs>
        <w:ind w:left="2160" w:hanging="2160"/>
      </w:pPr>
      <w:r>
        <w:t>IaaS</w:t>
      </w:r>
      <w:r w:rsidR="00B26E47">
        <w:tab/>
      </w:r>
      <w:r>
        <w:t>Infrastructure as a Service SaaS Software as a Service</w:t>
      </w:r>
    </w:p>
    <w:p w:rsidR="00737F4C" w:rsidRDefault="00A43B37" w:rsidP="00B26E47">
      <w:pPr>
        <w:tabs>
          <w:tab w:val="left" w:pos="2160"/>
        </w:tabs>
        <w:ind w:left="2160" w:hanging="2160"/>
      </w:pPr>
      <w:r>
        <w:t>ITL</w:t>
      </w:r>
      <w:r w:rsidR="00B26E47">
        <w:tab/>
      </w:r>
      <w:r>
        <w:t>Information Technology Laboratory</w:t>
      </w:r>
    </w:p>
    <w:p w:rsidR="00737F4C" w:rsidRDefault="00A43B37" w:rsidP="00B26E47">
      <w:pPr>
        <w:tabs>
          <w:tab w:val="left" w:pos="2160"/>
        </w:tabs>
        <w:ind w:left="2160" w:hanging="2160"/>
      </w:pPr>
      <w:r>
        <w:t>Microservice Architecture</w:t>
      </w:r>
      <w:r w:rsidR="00B26E47">
        <w:tab/>
      </w:r>
      <w:r>
        <w:t>Is an approach to build applications based on many smaller modular services. Each module supports a specific goal and uses a simple, well-defined interface to communicate with other sets of services.</w:t>
      </w:r>
    </w:p>
    <w:p w:rsidR="00737F4C" w:rsidRDefault="00A43B37" w:rsidP="00B26E47">
      <w:pPr>
        <w:tabs>
          <w:tab w:val="left" w:pos="2160"/>
        </w:tabs>
        <w:ind w:left="2160" w:hanging="2160"/>
      </w:pPr>
      <w:r>
        <w:t>NBD-PWG</w:t>
      </w:r>
      <w:r w:rsidR="00B26E47">
        <w:tab/>
      </w:r>
      <w:r>
        <w:t>NIST Big Data Public Working Group</w:t>
      </w:r>
    </w:p>
    <w:p w:rsidR="00737F4C" w:rsidRDefault="00A43B37" w:rsidP="00B26E47">
      <w:pPr>
        <w:tabs>
          <w:tab w:val="left" w:pos="2160"/>
        </w:tabs>
        <w:ind w:left="2160" w:hanging="2160"/>
      </w:pPr>
      <w:r>
        <w:t>NBDRA</w:t>
      </w:r>
      <w:r w:rsidR="00B26E47">
        <w:tab/>
      </w:r>
      <w:r>
        <w:t>NIST Big Data Reference Architecture</w:t>
      </w:r>
    </w:p>
    <w:p w:rsidR="00737F4C" w:rsidRDefault="00A43B37" w:rsidP="00B26E47">
      <w:pPr>
        <w:tabs>
          <w:tab w:val="left" w:pos="2160"/>
        </w:tabs>
        <w:ind w:left="2160" w:hanging="2160"/>
      </w:pPr>
      <w:r>
        <w:t>NBDRAI</w:t>
      </w:r>
      <w:r w:rsidR="00B26E47">
        <w:tab/>
      </w:r>
      <w:r>
        <w:t>NIST Big Data Reference Architecture Interface</w:t>
      </w:r>
    </w:p>
    <w:p w:rsidR="00737F4C" w:rsidRDefault="00A43B37" w:rsidP="00B26E47">
      <w:pPr>
        <w:tabs>
          <w:tab w:val="left" w:pos="2160"/>
        </w:tabs>
        <w:ind w:left="2160" w:hanging="2160"/>
      </w:pPr>
      <w:r>
        <w:t>NIST</w:t>
      </w:r>
      <w:r w:rsidR="00B26E47">
        <w:tab/>
      </w:r>
      <w:r>
        <w:t>National Institute of Standards and Technology</w:t>
      </w:r>
    </w:p>
    <w:p w:rsidR="00737F4C" w:rsidRDefault="00A43B37" w:rsidP="00B26E47">
      <w:pPr>
        <w:tabs>
          <w:tab w:val="left" w:pos="2160"/>
        </w:tabs>
        <w:ind w:left="2160" w:hanging="2160"/>
      </w:pPr>
      <w:r>
        <w:t>OS</w:t>
      </w:r>
      <w:r w:rsidR="00B26E47">
        <w:tab/>
      </w:r>
      <w:r>
        <w:t>Operating System</w:t>
      </w:r>
    </w:p>
    <w:p w:rsidR="00737F4C" w:rsidRDefault="00A43B37" w:rsidP="00B26E47">
      <w:pPr>
        <w:tabs>
          <w:tab w:val="left" w:pos="2160"/>
        </w:tabs>
        <w:ind w:left="2160" w:hanging="2160"/>
      </w:pPr>
      <w:r>
        <w:t>REST</w:t>
      </w:r>
      <w:r w:rsidR="00B26E47">
        <w:tab/>
      </w:r>
      <w:r>
        <w:t>REpresentational State Transfer</w:t>
      </w:r>
    </w:p>
    <w:p w:rsidR="00737F4C" w:rsidRDefault="00A43B37" w:rsidP="00B26E47">
      <w:pPr>
        <w:tabs>
          <w:tab w:val="left" w:pos="2160"/>
        </w:tabs>
        <w:ind w:left="2160" w:hanging="2160"/>
      </w:pPr>
      <w:r>
        <w:t>Replica</w:t>
      </w:r>
      <w:r w:rsidR="00B26E47">
        <w:tab/>
      </w:r>
      <w:r>
        <w:t>A duplicate of a file on another resource to avoid costly transfer costs in case of frequent access.</w:t>
      </w:r>
    </w:p>
    <w:p w:rsidR="00737F4C" w:rsidRDefault="00A43B37" w:rsidP="00B26E47">
      <w:pPr>
        <w:tabs>
          <w:tab w:val="left" w:pos="2160"/>
        </w:tabs>
        <w:ind w:left="2160" w:hanging="2160"/>
      </w:pPr>
      <w:r>
        <w:t>Serverless Computing</w:t>
      </w:r>
      <w:r w:rsidR="00B26E47">
        <w:tab/>
      </w:r>
      <w:r>
        <w:t>Serverless computing specifies the paradigm of function as a service (FaaS). It is a cloud computing code execution model in which a cloud provider manages the function deployment and utilization while clients can utilize them. The charge model is based on execution of the function rather than the cost to manage and host the VM or container.</w:t>
      </w:r>
    </w:p>
    <w:p w:rsidR="00737F4C" w:rsidRDefault="00A43B37" w:rsidP="00B26E47">
      <w:pPr>
        <w:tabs>
          <w:tab w:val="left" w:pos="2160"/>
        </w:tabs>
        <w:ind w:left="2160" w:hanging="2160"/>
      </w:pPr>
      <w:r>
        <w:t>Software Stack</w:t>
      </w:r>
      <w:r w:rsidR="00B26E47">
        <w:tab/>
      </w:r>
      <w:r>
        <w:t>A set of programs and services that are installed on a resource to support applications.</w:t>
      </w:r>
    </w:p>
    <w:p w:rsidR="00737F4C" w:rsidRDefault="00A43B37" w:rsidP="00B26E47">
      <w:pPr>
        <w:tabs>
          <w:tab w:val="left" w:pos="2160"/>
        </w:tabs>
        <w:ind w:left="2160" w:hanging="2160"/>
      </w:pPr>
      <w:r>
        <w:lastRenderedPageBreak/>
        <w:t>Virtual Filesysyem</w:t>
      </w:r>
      <w:r w:rsidR="00B26E47">
        <w:tab/>
      </w:r>
      <w:proofErr w:type="gramStart"/>
      <w:r>
        <w:t>An</w:t>
      </w:r>
      <w:proofErr w:type="gramEnd"/>
      <w:r>
        <w:t xml:space="preserve"> abstraction layer on top of a distributed physical file system to allow easy access to the files by the user or application.</w:t>
      </w:r>
    </w:p>
    <w:p w:rsidR="00737F4C" w:rsidRDefault="00A43B37" w:rsidP="00B26E47">
      <w:pPr>
        <w:tabs>
          <w:tab w:val="left" w:pos="2160"/>
        </w:tabs>
        <w:ind w:left="2160" w:hanging="2160"/>
      </w:pPr>
      <w:r>
        <w:t>Virtual Machine</w:t>
      </w:r>
      <w:r w:rsidR="00B26E47">
        <w:tab/>
      </w:r>
      <w:r>
        <w:t xml:space="preserve">A </w:t>
      </w:r>
      <w:r w:rsidR="008B0518">
        <w:t>virtual machine (</w:t>
      </w:r>
      <w:r>
        <w:t>VM</w:t>
      </w:r>
      <w:r w:rsidR="008B0518">
        <w:t>)</w:t>
      </w:r>
      <w:r>
        <w:t xml:space="preserve"> is a software computer that, like a physical computer, runs an operating system and applications. The VM is composed of a set of specification and configuration files and is backed by the physical resources of a host.</w:t>
      </w:r>
    </w:p>
    <w:p w:rsidR="00737F4C" w:rsidRDefault="00A43B37" w:rsidP="00B26E47">
      <w:pPr>
        <w:tabs>
          <w:tab w:val="left" w:pos="2160"/>
        </w:tabs>
        <w:ind w:left="2160" w:hanging="2160"/>
      </w:pPr>
      <w:r>
        <w:t>Virtual Cluster</w:t>
      </w:r>
      <w:r w:rsidR="00B26E47">
        <w:tab/>
      </w:r>
      <w:r>
        <w:t>A virtual cluster is a software cluster that integrate either VMs, containers, or physical resources into an agglomeration of compute resources. A virtual cluster allows users to authenticate and authorize to the virtual compute nodes to utilize them for calculations. Optional high-level services that can be deployed on a virtual cluster may simplify interaction with the virtual cluster or provide higher-level services.</w:t>
      </w:r>
    </w:p>
    <w:p w:rsidR="00737F4C" w:rsidRDefault="00A43B37" w:rsidP="00B26E47">
      <w:pPr>
        <w:tabs>
          <w:tab w:val="left" w:pos="2160"/>
        </w:tabs>
        <w:ind w:left="2160" w:hanging="2160"/>
      </w:pPr>
      <w:r>
        <w:t>Workflow</w:t>
      </w:r>
      <w:r w:rsidR="00B26E47">
        <w:tab/>
      </w:r>
      <w:r>
        <w:t>The sequence of processes or tasks</w:t>
      </w:r>
    </w:p>
    <w:p w:rsidR="00737F4C" w:rsidRDefault="00A43B37" w:rsidP="00B26E47">
      <w:pPr>
        <w:tabs>
          <w:tab w:val="left" w:pos="2160"/>
        </w:tabs>
        <w:ind w:left="2160" w:hanging="2160"/>
      </w:pPr>
      <w:r>
        <w:t>WWW</w:t>
      </w:r>
      <w:r w:rsidR="00B26E47">
        <w:tab/>
      </w:r>
      <w:r>
        <w:t>World Wide Web</w:t>
      </w:r>
    </w:p>
    <w:p w:rsidR="00B26E47" w:rsidRDefault="00B26E47"/>
    <w:p w:rsidR="00B26E47" w:rsidRDefault="00B26E47">
      <w:pPr>
        <w:pStyle w:val="Heading1"/>
        <w:sectPr w:rsidR="00B26E47" w:rsidSect="00DC082B">
          <w:pgSz w:w="12240" w:h="15840"/>
          <w:pgMar w:top="1440" w:right="1440" w:bottom="1440" w:left="1440" w:header="720" w:footer="720" w:gutter="0"/>
          <w:lnNumType w:countBy="1" w:restart="continuous"/>
          <w:cols w:space="720"/>
          <w:docGrid w:linePitch="360"/>
        </w:sectPr>
      </w:pPr>
      <w:bookmarkStart w:id="480" w:name="bibliography"/>
      <w:bookmarkStart w:id="481" w:name="_Toc1569610"/>
    </w:p>
    <w:p w:rsidR="00737F4C" w:rsidRDefault="00A43B37" w:rsidP="00B26E47">
      <w:pPr>
        <w:pStyle w:val="BDAppendices"/>
      </w:pPr>
      <w:bookmarkStart w:id="482" w:name="_Toc1641060"/>
      <w:r>
        <w:lastRenderedPageBreak/>
        <w:t>Bibliography</w:t>
      </w:r>
      <w:bookmarkEnd w:id="480"/>
      <w:bookmarkEnd w:id="481"/>
      <w:bookmarkEnd w:id="482"/>
    </w:p>
    <w:p w:rsidR="002F3479" w:rsidRDefault="002F3479" w:rsidP="001453EB">
      <w:pPr>
        <w:widowControl w:val="0"/>
        <w:autoSpaceDE w:val="0"/>
        <w:autoSpaceDN w:val="0"/>
        <w:adjustRightInd w:val="0"/>
        <w:spacing w:after="140"/>
        <w:ind w:left="634" w:hanging="634"/>
        <w:rPr>
          <w:sz w:val="24"/>
          <w:szCs w:val="24"/>
        </w:rPr>
      </w:pPr>
      <w:r>
        <w:rPr>
          <w:sz w:val="24"/>
          <w:szCs w:val="24"/>
        </w:rPr>
        <w:t>[1]</w:t>
      </w:r>
      <w:r>
        <w:rPr>
          <w:sz w:val="24"/>
          <w:szCs w:val="24"/>
        </w:rPr>
        <w:tab/>
        <w:t>W. L. Chang (Co-Chair), N. Grady (Subgroup Co-chair), and NIST Big Data Public Working Group, “NIST Big Data Interoperability Framework: Volume 1, Big Data Definitions (NIST SP 1500-1</w:t>
      </w:r>
      <w:r w:rsidR="001453EB">
        <w:rPr>
          <w:sz w:val="24"/>
          <w:szCs w:val="24"/>
        </w:rPr>
        <w:t>r1</w:t>
      </w:r>
      <w:r>
        <w:rPr>
          <w:sz w:val="24"/>
          <w:szCs w:val="24"/>
        </w:rPr>
        <w:t xml:space="preserve"> VERSION 2),”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2]</w:t>
      </w:r>
      <w:r>
        <w:rPr>
          <w:sz w:val="24"/>
          <w:szCs w:val="24"/>
        </w:rPr>
        <w:tab/>
        <w:t>W. L. Chang (Co-Chair), N. Grady (Subgroup Co-chair), and NIST Big Data Public Working Group, “NIST Big Data Interoperability Framework: Volume 2, Big Data Taxonomies (NIST SP 1500-2</w:t>
      </w:r>
      <w:r w:rsidR="001453EB">
        <w:rPr>
          <w:sz w:val="24"/>
          <w:szCs w:val="24"/>
        </w:rPr>
        <w:t>r1</w:t>
      </w:r>
      <w:r>
        <w:rPr>
          <w:sz w:val="24"/>
          <w:szCs w:val="24"/>
        </w:rPr>
        <w:t xml:space="preserve"> VERSION 2),”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3]</w:t>
      </w:r>
      <w:r>
        <w:rPr>
          <w:sz w:val="24"/>
          <w:szCs w:val="24"/>
        </w:rPr>
        <w:tab/>
        <w:t>W. L. Chang (Co-Chair) and G. Fox (Subgroup Co-chair), “NIST Big Data Interoperability Framework: Volume 3, Big Data Use Cases and General Requirements (NIST SP 1500-3r1 VERSION 2),”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4]</w:t>
      </w:r>
      <w:r>
        <w:rPr>
          <w:sz w:val="24"/>
          <w:szCs w:val="24"/>
        </w:rPr>
        <w:tab/>
        <w:t>W. L. Chang (Co-Chair), A. Roy (Subgroup Co-chair), M. Underwood (Subgroup Co-chair), and NIST Big Data Public Working Group, “NIST Big Data Interoperability Framework: Volume 4, Big Data Security and Privacy (NIST SP 1500-4</w:t>
      </w:r>
      <w:r w:rsidR="001453EB">
        <w:rPr>
          <w:sz w:val="24"/>
          <w:szCs w:val="24"/>
        </w:rPr>
        <w:t>r1</w:t>
      </w:r>
      <w:r>
        <w:rPr>
          <w:sz w:val="24"/>
          <w:szCs w:val="24"/>
        </w:rPr>
        <w:t xml:space="preserve"> VERSION 2),”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5]</w:t>
      </w:r>
      <w:r>
        <w:rPr>
          <w:sz w:val="24"/>
          <w:szCs w:val="24"/>
        </w:rPr>
        <w:tab/>
        <w:t>W. L. Chang (Co-Chair), S. Mishra (Editor), and NIST Big Data Public Working Group, “NIST Big Data Interoperability Framework: Volume 5, Big Data Architectures White Paper Survey (NIST SP 1500-5 VERSION 1),” Sep. 2015.</w:t>
      </w:r>
    </w:p>
    <w:p w:rsidR="002F3479" w:rsidRDefault="002F3479" w:rsidP="001453EB">
      <w:pPr>
        <w:widowControl w:val="0"/>
        <w:autoSpaceDE w:val="0"/>
        <w:autoSpaceDN w:val="0"/>
        <w:adjustRightInd w:val="0"/>
        <w:spacing w:after="140"/>
        <w:ind w:left="634" w:hanging="634"/>
        <w:rPr>
          <w:sz w:val="24"/>
          <w:szCs w:val="24"/>
        </w:rPr>
      </w:pPr>
      <w:r>
        <w:rPr>
          <w:sz w:val="24"/>
          <w:szCs w:val="24"/>
        </w:rPr>
        <w:t>[6]</w:t>
      </w:r>
      <w:r>
        <w:rPr>
          <w:sz w:val="24"/>
          <w:szCs w:val="24"/>
        </w:rPr>
        <w:tab/>
        <w:t>W. L. Chang (Co-Chair), D. Boyd (Subgroup Co-chair), and NIST Big Data Public Working Group, “NIST Big Data Interoperability Framework: Volume 6, Big Data Reference Architecture (NIST SP 1500-6</w:t>
      </w:r>
      <w:r w:rsidR="001453EB">
        <w:rPr>
          <w:sz w:val="24"/>
          <w:szCs w:val="24"/>
        </w:rPr>
        <w:t>r1</w:t>
      </w:r>
      <w:r>
        <w:rPr>
          <w:sz w:val="24"/>
          <w:szCs w:val="24"/>
        </w:rPr>
        <w:t xml:space="preserve"> VERSION 2),”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7]</w:t>
      </w:r>
      <w:r>
        <w:rPr>
          <w:sz w:val="24"/>
          <w:szCs w:val="24"/>
        </w:rPr>
        <w:tab/>
        <w:t>W. L. Chang (Co-Chair), R. Reinsch (Subgroup Co-chair), and NIST Big Data Public Working Group, “NIST Big Data Interoperability Framework: Volume 7, Big Data Standards Roadmap (NIST SP 1500-7</w:t>
      </w:r>
      <w:r w:rsidR="001453EB">
        <w:rPr>
          <w:sz w:val="24"/>
          <w:szCs w:val="24"/>
        </w:rPr>
        <w:t>r1</w:t>
      </w:r>
      <w:r>
        <w:rPr>
          <w:sz w:val="24"/>
          <w:szCs w:val="24"/>
        </w:rPr>
        <w:t xml:space="preserve"> VERSION 2),”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8]</w:t>
      </w:r>
      <w:r>
        <w:rPr>
          <w:sz w:val="24"/>
          <w:szCs w:val="24"/>
        </w:rPr>
        <w:tab/>
        <w:t>W. L. Chang (Co-Chair), R. Reinsch (Subgroup Co-chair), and NIST Big Data Public Working Group, “NIST Big Data Interoperability Framework: Volume 9, Adoption and Modernization (NIST SP 1500-10 VERSION 1),” Jun. 2018.</w:t>
      </w:r>
    </w:p>
    <w:p w:rsidR="002F3479" w:rsidRDefault="002F3479" w:rsidP="001453EB">
      <w:pPr>
        <w:widowControl w:val="0"/>
        <w:autoSpaceDE w:val="0"/>
        <w:autoSpaceDN w:val="0"/>
        <w:adjustRightInd w:val="0"/>
        <w:spacing w:after="140"/>
        <w:ind w:left="634" w:hanging="634"/>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rsidR="002F3479" w:rsidRDefault="002F3479" w:rsidP="001453EB">
      <w:pPr>
        <w:widowControl w:val="0"/>
        <w:autoSpaceDE w:val="0"/>
        <w:autoSpaceDN w:val="0"/>
        <w:adjustRightInd w:val="0"/>
        <w:spacing w:after="140"/>
        <w:ind w:left="634" w:hanging="634"/>
      </w:pPr>
      <w:r>
        <w:rPr>
          <w:sz w:val="24"/>
          <w:szCs w:val="24"/>
        </w:rPr>
        <w:t>[10]</w:t>
      </w:r>
      <w:r>
        <w:rPr>
          <w:sz w:val="24"/>
          <w:szCs w:val="24"/>
        </w:rPr>
        <w:tab/>
        <w:t>Department of Defense, “The DoDAF Architecture Framework Version 2.02,” Apr. 2010.</w:t>
      </w:r>
    </w:p>
    <w:p w:rsidR="00B6704F" w:rsidRPr="00B6704F" w:rsidRDefault="00B6704F" w:rsidP="00B6704F"/>
    <w:sectPr w:rsidR="00B6704F" w:rsidRPr="00B6704F" w:rsidSect="00DC082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62567" w:rsidRDefault="00662567">
      <w:pPr>
        <w:spacing w:after="0"/>
      </w:pPr>
      <w:r>
        <w:separator/>
      </w:r>
    </w:p>
  </w:endnote>
  <w:endnote w:type="continuationSeparator" w:id="0">
    <w:p w:rsidR="00662567" w:rsidRDefault="006625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Black">
    <w:altName w:val="Arial"/>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auto"/>
    <w:pitch w:val="variable"/>
    <w:sig w:usb0="00000003" w:usb1="00000000" w:usb2="00000000" w:usb3="00000000" w:csb0="00000001" w:csb1="00000000"/>
  </w:font>
  <w:font w:name="JNAPIM+TimesNewRoman">
    <w:altName w:val="Times New Roman"/>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HPFCEG+BookAntiqua">
    <w:altName w:val="Book Antiqua"/>
    <w:panose1 w:val="00000000000000000000"/>
    <w:charset w:val="00"/>
    <w:family w:val="roman"/>
    <w:notTrueType/>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6005" w:rsidRDefault="003A600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9343232"/>
      <w:docPartObj>
        <w:docPartGallery w:val="Page Numbers (Bottom of Page)"/>
        <w:docPartUnique/>
      </w:docPartObj>
    </w:sdtPr>
    <w:sdtEndPr>
      <w:rPr>
        <w:noProof/>
      </w:rPr>
    </w:sdtEndPr>
    <w:sdtContent>
      <w:p w:rsidR="003A6005" w:rsidRDefault="003A6005" w:rsidP="00B26E47">
        <w:pPr>
          <w:pStyle w:val="Footer"/>
          <w:jc w:val="center"/>
        </w:pPr>
        <w:r>
          <w:fldChar w:fldCharType="begin"/>
        </w:r>
        <w:r>
          <w:instrText xml:space="preserve"> PAGE   \* MERGEFORMAT </w:instrText>
        </w:r>
        <w:r>
          <w:fldChar w:fldCharType="separate"/>
        </w:r>
        <w:r w:rsidR="001453EB">
          <w:rPr>
            <w:noProof/>
          </w:rPr>
          <w:t>i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78956"/>
      <w:docPartObj>
        <w:docPartGallery w:val="Page Numbers (Bottom of Page)"/>
        <w:docPartUnique/>
      </w:docPartObj>
    </w:sdtPr>
    <w:sdtEndPr>
      <w:rPr>
        <w:noProof/>
      </w:rPr>
    </w:sdtEndPr>
    <w:sdtContent>
      <w:p w:rsidR="003A6005" w:rsidRDefault="003A6005" w:rsidP="00B26E47">
        <w:pPr>
          <w:pStyle w:val="Footer"/>
          <w:jc w:val="center"/>
        </w:pPr>
        <w:r>
          <w:fldChar w:fldCharType="begin"/>
        </w:r>
        <w:r>
          <w:instrText xml:space="preserve"> PAGE   \* MERGEFORMAT </w:instrText>
        </w:r>
        <w:r>
          <w:fldChar w:fldCharType="separate"/>
        </w:r>
        <w:r w:rsidR="001453EB">
          <w:rPr>
            <w:noProof/>
          </w:rPr>
          <w:t>10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62567" w:rsidRDefault="00662567">
      <w:r>
        <w:separator/>
      </w:r>
    </w:p>
  </w:footnote>
  <w:footnote w:type="continuationSeparator" w:id="0">
    <w:p w:rsidR="00662567" w:rsidRDefault="00662567">
      <w:r>
        <w:continuationSeparator/>
      </w:r>
    </w:p>
  </w:footnote>
  <w:footnote w:id="1">
    <w:p w:rsidR="003A6005" w:rsidRDefault="003A6005" w:rsidP="00A43B37">
      <w:pPr>
        <w:pStyle w:val="FootnoteText"/>
      </w:pPr>
      <w:r w:rsidRPr="00DC082B">
        <w:rPr>
          <w:rStyle w:val="FootnoteReference"/>
          <w:sz w:val="18"/>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A6005" w:rsidRPr="00DC082B" w:rsidRDefault="003A6005">
    <w:pPr>
      <w:pStyle w:val="Header"/>
      <w:rPr>
        <w:smallCaps/>
        <w:sz w:val="20"/>
      </w:rPr>
    </w:pPr>
    <w:r>
      <w:rPr>
        <w:smallCaps/>
        <w:sz w:val="20"/>
      </w:rPr>
      <w:t xml:space="preserve">DRAFT </w:t>
    </w:r>
    <w:r w:rsidRPr="00E23DD2">
      <w:rPr>
        <w:smallCaps/>
        <w:sz w:val="20"/>
      </w:rPr>
      <w:t xml:space="preserve">NIST Big Data </w:t>
    </w:r>
    <w:r>
      <w:rPr>
        <w:smallCaps/>
        <w:sz w:val="20"/>
      </w:rPr>
      <w:t>Interoperability Framework</w:t>
    </w:r>
    <w:r w:rsidRPr="00E23DD2">
      <w:rPr>
        <w:smallCaps/>
        <w:sz w:val="20"/>
      </w:rPr>
      <w:t xml:space="preserve">: Volume </w:t>
    </w:r>
    <w:r>
      <w:rPr>
        <w:smallCaps/>
        <w:sz w:val="20"/>
      </w:rPr>
      <w:t>8, Reference Architecture Interfa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3347CB8"/>
    <w:multiLevelType w:val="hybridMultilevel"/>
    <w:tmpl w:val="11D0CD74"/>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86350CA"/>
    <w:multiLevelType w:val="hybridMultilevel"/>
    <w:tmpl w:val="18665232"/>
    <w:lvl w:ilvl="0" w:tplc="7BF009E2">
      <w:start w:val="1"/>
      <w:numFmt w:val="bullet"/>
      <w:pStyle w:val="Control-Header"/>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5231B39"/>
    <w:multiLevelType w:val="hybridMultilevel"/>
    <w:tmpl w:val="C37C1E60"/>
    <w:lvl w:ilvl="0" w:tplc="39861DD2">
      <w:start w:val="1"/>
      <w:numFmt w:val="decimal"/>
      <w:pStyle w:val="ControlFamilystyle"/>
      <w:lvlText w:val="CF-%1. "/>
      <w:lvlJc w:val="left"/>
      <w:pPr>
        <w:ind w:left="648" w:hanging="360"/>
      </w:pPr>
      <w:rPr>
        <w:rFonts w:hint="default"/>
      </w:r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6"/>
  </w:num>
  <w:num w:numId="2">
    <w:abstractNumId w:val="9"/>
  </w:num>
  <w:num w:numId="3">
    <w:abstractNumId w:val="7"/>
  </w:num>
  <w:num w:numId="4">
    <w:abstractNumId w:val="1"/>
  </w:num>
  <w:num w:numId="5">
    <w:abstractNumId w:val="4"/>
  </w:num>
  <w:num w:numId="6">
    <w:abstractNumId w:val="8"/>
  </w:num>
  <w:num w:numId="7">
    <w:abstractNumId w:val="3"/>
  </w:num>
  <w:num w:numId="8">
    <w:abstractNumId w:val="0"/>
  </w:num>
  <w:num w:numId="9">
    <w:abstractNumId w:val="5"/>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6145"/>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84BB6"/>
    <w:rsid w:val="001453EB"/>
    <w:rsid w:val="001672A5"/>
    <w:rsid w:val="00176284"/>
    <w:rsid w:val="00191727"/>
    <w:rsid w:val="00234ED6"/>
    <w:rsid w:val="002525F7"/>
    <w:rsid w:val="002606E3"/>
    <w:rsid w:val="002D225C"/>
    <w:rsid w:val="002E242D"/>
    <w:rsid w:val="002F1508"/>
    <w:rsid w:val="002F3479"/>
    <w:rsid w:val="002F76B8"/>
    <w:rsid w:val="00376459"/>
    <w:rsid w:val="003A6005"/>
    <w:rsid w:val="003B2250"/>
    <w:rsid w:val="003D19ED"/>
    <w:rsid w:val="004628FB"/>
    <w:rsid w:val="004E29B3"/>
    <w:rsid w:val="00551027"/>
    <w:rsid w:val="00590D07"/>
    <w:rsid w:val="005B0786"/>
    <w:rsid w:val="005C652D"/>
    <w:rsid w:val="00662567"/>
    <w:rsid w:val="0068578A"/>
    <w:rsid w:val="007330BE"/>
    <w:rsid w:val="007349A1"/>
    <w:rsid w:val="00737F4C"/>
    <w:rsid w:val="00774BC6"/>
    <w:rsid w:val="00784D58"/>
    <w:rsid w:val="0079701E"/>
    <w:rsid w:val="007B2F74"/>
    <w:rsid w:val="00847028"/>
    <w:rsid w:val="008B0518"/>
    <w:rsid w:val="008C58F2"/>
    <w:rsid w:val="008D6863"/>
    <w:rsid w:val="00911834"/>
    <w:rsid w:val="00945B08"/>
    <w:rsid w:val="009A76E3"/>
    <w:rsid w:val="00A43B37"/>
    <w:rsid w:val="00A576D3"/>
    <w:rsid w:val="00B26E47"/>
    <w:rsid w:val="00B27AA2"/>
    <w:rsid w:val="00B6704F"/>
    <w:rsid w:val="00B86B75"/>
    <w:rsid w:val="00BA3A67"/>
    <w:rsid w:val="00BC48D5"/>
    <w:rsid w:val="00BD1A9D"/>
    <w:rsid w:val="00BE3206"/>
    <w:rsid w:val="00C36279"/>
    <w:rsid w:val="00CB759D"/>
    <w:rsid w:val="00CC4AC5"/>
    <w:rsid w:val="00CF4713"/>
    <w:rsid w:val="00D20D5A"/>
    <w:rsid w:val="00DC082B"/>
    <w:rsid w:val="00E315A3"/>
    <w:rsid w:val="00ED191F"/>
    <w:rsid w:val="00F1534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C81463D"/>
  <w15:docId w15:val="{47BACF41-CCE9-4B55-BDD2-42B3851A2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C082B"/>
    <w:pPr>
      <w:spacing w:after="120"/>
    </w:pPr>
    <w:rPr>
      <w:rFonts w:eastAsia="Calibri"/>
      <w:sz w:val="22"/>
      <w:szCs w:val="22"/>
    </w:rPr>
  </w:style>
  <w:style w:type="paragraph" w:styleId="Heading1">
    <w:name w:val="heading 1"/>
    <w:basedOn w:val="Normal"/>
    <w:next w:val="Normal"/>
    <w:link w:val="Heading1Char"/>
    <w:uiPriority w:val="9"/>
    <w:qFormat/>
    <w:rsid w:val="008C58F2"/>
    <w:pPr>
      <w:keepNext/>
      <w:keepLines/>
      <w:numPr>
        <w:numId w:val="1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A576D3"/>
    <w:pPr>
      <w:keepNext/>
      <w:keepLines/>
      <w:numPr>
        <w:ilvl w:val="1"/>
        <w:numId w:val="10"/>
      </w:numPr>
      <w:spacing w:before="36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A576D3"/>
    <w:pPr>
      <w:keepNext/>
      <w:keepLines/>
      <w:numPr>
        <w:ilvl w:val="2"/>
        <w:numId w:val="10"/>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8C58F2"/>
    <w:pPr>
      <w:keepNext/>
      <w:keepLines/>
      <w:numPr>
        <w:ilvl w:val="3"/>
        <w:numId w:val="10"/>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A576D3"/>
    <w:pPr>
      <w:keepNext/>
      <w:keepLines/>
      <w:numPr>
        <w:ilvl w:val="4"/>
        <w:numId w:val="10"/>
      </w:numPr>
      <w:spacing w:before="200"/>
      <w:outlineLvl w:val="4"/>
    </w:pPr>
    <w:rPr>
      <w:rFonts w:ascii="Arial" w:eastAsiaTheme="majorEastAsia" w:hAnsi="Arial" w:cstheme="majorBidi"/>
      <w:b/>
    </w:rPr>
  </w:style>
  <w:style w:type="paragraph" w:styleId="Heading6">
    <w:name w:val="heading 6"/>
    <w:basedOn w:val="Normal"/>
    <w:next w:val="Normal"/>
    <w:link w:val="Heading6Char"/>
    <w:uiPriority w:val="9"/>
    <w:unhideWhenUsed/>
    <w:qFormat/>
    <w:rsid w:val="00A576D3"/>
    <w:pPr>
      <w:keepNext/>
      <w:keepLines/>
      <w:numPr>
        <w:ilvl w:val="5"/>
        <w:numId w:val="10"/>
      </w:numPr>
      <w:spacing w:before="200"/>
      <w:outlineLvl w:val="5"/>
    </w:pPr>
    <w:rPr>
      <w:rFonts w:ascii="Arial" w:eastAsiaTheme="majorEastAsia" w:hAnsi="Arial" w:cstheme="majorBidi"/>
      <w:b/>
      <w:i/>
      <w:iCs/>
    </w:rPr>
  </w:style>
  <w:style w:type="paragraph" w:styleId="Heading7">
    <w:name w:val="heading 7"/>
    <w:basedOn w:val="Normal"/>
    <w:next w:val="Normal"/>
    <w:link w:val="Heading7Char"/>
    <w:uiPriority w:val="9"/>
    <w:unhideWhenUsed/>
    <w:qFormat/>
    <w:rsid w:val="008C58F2"/>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rsid w:val="0023631A"/>
    <w:pPr>
      <w:keepNext/>
      <w:numPr>
        <w:ilvl w:val="7"/>
        <w:numId w:val="10"/>
      </w:numPr>
      <w:outlineLvl w:val="7"/>
    </w:pPr>
    <w:rPr>
      <w:rFonts w:ascii="Arial" w:hAnsi="Arial" w:cs="Arial"/>
      <w:b/>
      <w:bCs/>
      <w:noProof/>
    </w:rPr>
  </w:style>
  <w:style w:type="paragraph" w:styleId="Heading9">
    <w:name w:val="heading 9"/>
    <w:basedOn w:val="Normal"/>
    <w:next w:val="Normal"/>
    <w:link w:val="Heading9Char"/>
    <w:qFormat/>
    <w:rsid w:val="0023631A"/>
    <w:pPr>
      <w:numPr>
        <w:ilvl w:val="8"/>
        <w:numId w:val="10"/>
      </w:numPr>
      <w:spacing w:before="60" w:after="240"/>
      <w:jc w:val="center"/>
      <w:outlineLvl w:val="8"/>
    </w:pPr>
    <w:rPr>
      <w:rFonts w:ascii="Arial" w:hAnsi="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8F2"/>
    <w:rPr>
      <w:rFonts w:ascii="Arial" w:eastAsiaTheme="majorEastAsia" w:hAnsi="Arial" w:cstheme="majorBidi"/>
      <w:b/>
      <w:bCs/>
      <w:caps/>
      <w:sz w:val="48"/>
      <w:szCs w:val="28"/>
    </w:rPr>
  </w:style>
  <w:style w:type="paragraph" w:styleId="Footer">
    <w:name w:val="footer"/>
    <w:basedOn w:val="Normal"/>
    <w:link w:val="FooterChar"/>
    <w:uiPriority w:val="99"/>
    <w:rsid w:val="0023631A"/>
    <w:pPr>
      <w:tabs>
        <w:tab w:val="center" w:pos="4320"/>
        <w:tab w:val="right" w:pos="8640"/>
      </w:tabs>
    </w:pPr>
  </w:style>
  <w:style w:type="paragraph" w:styleId="Date">
    <w:name w:val="Date"/>
    <w:basedOn w:val="Normal"/>
    <w:next w:val="Normal"/>
    <w:link w:val="DateChar"/>
    <w:rsid w:val="0023631A"/>
  </w:style>
  <w:style w:type="paragraph" w:customStyle="1" w:styleId="Paragraph">
    <w:name w:val="Paragraph"/>
    <w:basedOn w:val="Normal"/>
    <w:link w:val="ParagraphChar"/>
    <w:rsid w:val="0023631A"/>
    <w:pPr>
      <w:spacing w:after="240"/>
    </w:pPr>
    <w:rPr>
      <w:rFonts w:cs="Arial"/>
    </w:rPr>
  </w:style>
  <w:style w:type="character" w:customStyle="1" w:styleId="ParagraphChar">
    <w:name w:val="Paragraph Char"/>
    <w:basedOn w:val="DefaultParagraphFont"/>
    <w:link w:val="Paragraph"/>
    <w:rsid w:val="00834FAC"/>
    <w:rPr>
      <w:rFonts w:cs="Arial"/>
      <w:sz w:val="22"/>
      <w:szCs w:val="24"/>
      <w:lang w:val="en-US" w:eastAsia="en-US" w:bidi="ar-SA"/>
    </w:rPr>
  </w:style>
  <w:style w:type="character" w:styleId="FollowedHyperlink">
    <w:name w:val="FollowedHyperlink"/>
    <w:basedOn w:val="DefaultParagraphFont"/>
    <w:rsid w:val="0023631A"/>
    <w:rPr>
      <w:color w:val="800080"/>
      <w:u w:val="single"/>
    </w:rPr>
  </w:style>
  <w:style w:type="paragraph" w:customStyle="1" w:styleId="ChapterNotation">
    <w:name w:val="Chapter Notation"/>
    <w:basedOn w:val="Normal"/>
    <w:link w:val="ChapterNotationChar"/>
    <w:rsid w:val="0023631A"/>
    <w:rPr>
      <w:rFonts w:ascii="Arial Narrow" w:hAnsi="Arial Narrow" w:cs="Arial"/>
      <w:b/>
      <w:bCs/>
      <w:smallCaps/>
      <w:color w:val="5F5F5F"/>
      <w:sz w:val="32"/>
    </w:rPr>
  </w:style>
  <w:style w:type="paragraph" w:styleId="FootnoteText">
    <w:name w:val="footnote text"/>
    <w:aliases w:val="Footnote Text - MITRE 2007"/>
    <w:basedOn w:val="Normal"/>
    <w:link w:val="FootnoteTextChar"/>
    <w:uiPriority w:val="99"/>
    <w:rsid w:val="0023631A"/>
    <w:pPr>
      <w:widowControl w:val="0"/>
    </w:pPr>
    <w:rPr>
      <w:sz w:val="18"/>
      <w:szCs w:val="20"/>
    </w:rPr>
  </w:style>
  <w:style w:type="paragraph" w:customStyle="1" w:styleId="Heading1subtitle">
    <w:name w:val="Heading 1 (subtitle)"/>
    <w:basedOn w:val="Normal"/>
    <w:uiPriority w:val="99"/>
    <w:rsid w:val="0023631A"/>
    <w:rPr>
      <w:rFonts w:ascii="Arial" w:hAnsi="Arial"/>
      <w:sz w:val="18"/>
    </w:rPr>
  </w:style>
  <w:style w:type="character" w:styleId="PageNumber">
    <w:name w:val="page number"/>
    <w:basedOn w:val="DefaultParagraphFont"/>
    <w:rsid w:val="0023631A"/>
  </w:style>
  <w:style w:type="paragraph" w:customStyle="1" w:styleId="Default">
    <w:name w:val="Default"/>
    <w:rsid w:val="0023631A"/>
    <w:pPr>
      <w:autoSpaceDE w:val="0"/>
      <w:autoSpaceDN w:val="0"/>
      <w:adjustRightInd w:val="0"/>
    </w:pPr>
    <w:rPr>
      <w:rFonts w:ascii="Arial-Black" w:hAnsi="Arial-Black"/>
    </w:rPr>
  </w:style>
  <w:style w:type="character" w:styleId="Hyperlink">
    <w:name w:val="Hyperlink"/>
    <w:basedOn w:val="DefaultParagraphFont"/>
    <w:uiPriority w:val="99"/>
    <w:rsid w:val="0023631A"/>
    <w:rPr>
      <w:color w:val="0000FF"/>
      <w:u w:val="single"/>
    </w:rPr>
  </w:style>
  <w:style w:type="paragraph" w:styleId="NormalWeb">
    <w:name w:val="Normal (Web)"/>
    <w:basedOn w:val="Normal"/>
    <w:link w:val="NormalWebChar"/>
    <w:uiPriority w:val="99"/>
    <w:rsid w:val="0023631A"/>
    <w:pPr>
      <w:spacing w:before="100" w:beforeAutospacing="1" w:after="100" w:afterAutospacing="1"/>
    </w:pPr>
    <w:rPr>
      <w:color w:val="000000"/>
    </w:rPr>
  </w:style>
  <w:style w:type="character" w:styleId="FootnoteReference">
    <w:name w:val="footnote reference"/>
    <w:aliases w:val="Footnote Reference - MITRE 2007"/>
    <w:basedOn w:val="DefaultParagraphFont"/>
    <w:uiPriority w:val="99"/>
    <w:rsid w:val="0023631A"/>
    <w:rPr>
      <w:sz w:val="20"/>
    </w:rPr>
  </w:style>
  <w:style w:type="paragraph" w:customStyle="1" w:styleId="TableLabel">
    <w:name w:val="Table Label"/>
    <w:basedOn w:val="Paragraph"/>
    <w:rsid w:val="0023631A"/>
    <w:pPr>
      <w:jc w:val="center"/>
    </w:pPr>
    <w:rPr>
      <w:rFonts w:ascii="Arial" w:hAnsi="Arial"/>
      <w:b/>
      <w:sz w:val="16"/>
    </w:rPr>
  </w:style>
  <w:style w:type="paragraph" w:styleId="TOC1">
    <w:name w:val="toc 1"/>
    <w:basedOn w:val="Normal"/>
    <w:next w:val="Normal"/>
    <w:uiPriority w:val="39"/>
    <w:qFormat/>
    <w:rsid w:val="0023631A"/>
    <w:pPr>
      <w:spacing w:before="120"/>
    </w:pPr>
    <w:rPr>
      <w:rFonts w:asciiTheme="minorHAnsi" w:hAnsiTheme="minorHAnsi"/>
      <w:b/>
      <w:bCs/>
      <w:caps/>
      <w:sz w:val="20"/>
      <w:szCs w:val="20"/>
    </w:rPr>
  </w:style>
  <w:style w:type="paragraph" w:styleId="TOC7">
    <w:name w:val="toc 7"/>
    <w:basedOn w:val="Normal"/>
    <w:next w:val="Normal"/>
    <w:autoRedefine/>
    <w:uiPriority w:val="39"/>
    <w:rsid w:val="0023631A"/>
    <w:pPr>
      <w:spacing w:after="0"/>
      <w:ind w:left="1320"/>
    </w:pPr>
    <w:rPr>
      <w:rFonts w:asciiTheme="minorHAnsi" w:hAnsiTheme="minorHAnsi"/>
      <w:sz w:val="18"/>
      <w:szCs w:val="18"/>
    </w:rPr>
  </w:style>
  <w:style w:type="paragraph" w:styleId="TOC2">
    <w:name w:val="toc 2"/>
    <w:basedOn w:val="Normal"/>
    <w:next w:val="Normal"/>
    <w:autoRedefine/>
    <w:uiPriority w:val="39"/>
    <w:qFormat/>
    <w:rsid w:val="0023631A"/>
    <w:pPr>
      <w:spacing w:after="0"/>
      <w:ind w:left="220"/>
    </w:pPr>
    <w:rPr>
      <w:rFonts w:asciiTheme="minorHAnsi" w:hAnsiTheme="minorHAnsi"/>
      <w:smallCaps/>
      <w:sz w:val="20"/>
      <w:szCs w:val="20"/>
    </w:rPr>
  </w:style>
  <w:style w:type="paragraph" w:styleId="TOC3">
    <w:name w:val="toc 3"/>
    <w:basedOn w:val="Normal"/>
    <w:next w:val="Normal"/>
    <w:autoRedefine/>
    <w:uiPriority w:val="39"/>
    <w:qFormat/>
    <w:rsid w:val="0023631A"/>
    <w:pPr>
      <w:spacing w:after="0"/>
      <w:ind w:left="440"/>
    </w:pPr>
    <w:rPr>
      <w:rFonts w:asciiTheme="minorHAnsi" w:hAnsiTheme="minorHAnsi"/>
      <w:i/>
      <w:iCs/>
      <w:sz w:val="20"/>
      <w:szCs w:val="20"/>
    </w:rPr>
  </w:style>
  <w:style w:type="paragraph" w:styleId="TOC4">
    <w:name w:val="toc 4"/>
    <w:basedOn w:val="Normal"/>
    <w:next w:val="Normal"/>
    <w:autoRedefine/>
    <w:uiPriority w:val="39"/>
    <w:rsid w:val="0023631A"/>
    <w:pPr>
      <w:spacing w:after="0"/>
      <w:ind w:left="660"/>
    </w:pPr>
    <w:rPr>
      <w:rFonts w:asciiTheme="minorHAnsi" w:hAnsiTheme="minorHAnsi"/>
      <w:sz w:val="18"/>
      <w:szCs w:val="18"/>
    </w:rPr>
  </w:style>
  <w:style w:type="paragraph" w:styleId="TOC5">
    <w:name w:val="toc 5"/>
    <w:basedOn w:val="Normal"/>
    <w:next w:val="Normal"/>
    <w:autoRedefine/>
    <w:uiPriority w:val="39"/>
    <w:rsid w:val="0023631A"/>
    <w:pPr>
      <w:spacing w:after="0"/>
      <w:ind w:left="880"/>
    </w:pPr>
    <w:rPr>
      <w:rFonts w:asciiTheme="minorHAnsi" w:hAnsiTheme="minorHAnsi"/>
      <w:sz w:val="18"/>
      <w:szCs w:val="18"/>
    </w:rPr>
  </w:style>
  <w:style w:type="paragraph" w:styleId="TOC6">
    <w:name w:val="toc 6"/>
    <w:basedOn w:val="Normal"/>
    <w:next w:val="Normal"/>
    <w:autoRedefine/>
    <w:uiPriority w:val="39"/>
    <w:rsid w:val="0023631A"/>
    <w:pPr>
      <w:spacing w:after="0"/>
      <w:ind w:left="1100"/>
    </w:pPr>
    <w:rPr>
      <w:rFonts w:asciiTheme="minorHAnsi" w:hAnsiTheme="minorHAnsi"/>
      <w:sz w:val="18"/>
      <w:szCs w:val="18"/>
    </w:rPr>
  </w:style>
  <w:style w:type="paragraph" w:styleId="TOC8">
    <w:name w:val="toc 8"/>
    <w:basedOn w:val="Normal"/>
    <w:next w:val="Normal"/>
    <w:autoRedefine/>
    <w:uiPriority w:val="39"/>
    <w:rsid w:val="0023631A"/>
    <w:pPr>
      <w:spacing w:after="0"/>
      <w:ind w:left="1540"/>
    </w:pPr>
    <w:rPr>
      <w:rFonts w:asciiTheme="minorHAnsi" w:hAnsiTheme="minorHAnsi"/>
      <w:sz w:val="18"/>
      <w:szCs w:val="18"/>
    </w:rPr>
  </w:style>
  <w:style w:type="paragraph" w:styleId="TOC9">
    <w:name w:val="toc 9"/>
    <w:basedOn w:val="Normal"/>
    <w:next w:val="Normal"/>
    <w:autoRedefine/>
    <w:uiPriority w:val="39"/>
    <w:rsid w:val="0023631A"/>
    <w:pPr>
      <w:spacing w:after="0"/>
      <w:ind w:left="1760"/>
    </w:pPr>
    <w:rPr>
      <w:rFonts w:asciiTheme="minorHAnsi" w:hAnsiTheme="minorHAnsi"/>
      <w:sz w:val="18"/>
      <w:szCs w:val="18"/>
    </w:rPr>
  </w:style>
  <w:style w:type="paragraph" w:styleId="Header">
    <w:name w:val="header"/>
    <w:basedOn w:val="Normal"/>
    <w:link w:val="HeaderChar"/>
    <w:uiPriority w:val="99"/>
    <w:rsid w:val="0023631A"/>
    <w:pPr>
      <w:tabs>
        <w:tab w:val="center" w:pos="4320"/>
        <w:tab w:val="right" w:pos="8640"/>
      </w:tabs>
    </w:pPr>
  </w:style>
  <w:style w:type="paragraph" w:customStyle="1" w:styleId="control-name">
    <w:name w:val="control-name"/>
    <w:basedOn w:val="Heading1"/>
    <w:link w:val="control-nameChar"/>
    <w:rsid w:val="0023631A"/>
    <w:pPr>
      <w:spacing w:before="0" w:after="120"/>
    </w:pPr>
    <w:rPr>
      <w:iCs/>
      <w:smallCaps/>
      <w:sz w:val="16"/>
    </w:rPr>
  </w:style>
  <w:style w:type="character" w:customStyle="1" w:styleId="control-nameChar">
    <w:name w:val="control-name Char"/>
    <w:basedOn w:val="Heading1Char"/>
    <w:link w:val="control-name"/>
    <w:rsid w:val="00E0737F"/>
    <w:rPr>
      <w:rFonts w:ascii="Arial" w:eastAsiaTheme="majorEastAsia" w:hAnsi="Arial" w:cstheme="majorBidi"/>
      <w:b/>
      <w:bCs/>
      <w:iCs/>
      <w:caps/>
      <w:smallCaps/>
      <w:sz w:val="16"/>
      <w:szCs w:val="28"/>
    </w:rPr>
  </w:style>
  <w:style w:type="paragraph" w:styleId="BodyText">
    <w:name w:val="Body Text"/>
    <w:basedOn w:val="Normal"/>
    <w:link w:val="BodyTextChar"/>
    <w:uiPriority w:val="99"/>
    <w:qFormat/>
    <w:rsid w:val="00A550CD"/>
  </w:style>
  <w:style w:type="character" w:customStyle="1" w:styleId="BodyTextChar">
    <w:name w:val="Body Text Char"/>
    <w:basedOn w:val="DefaultParagraphFont"/>
    <w:link w:val="BodyText"/>
    <w:uiPriority w:val="99"/>
    <w:rsid w:val="00A550CD"/>
    <w:rPr>
      <w:sz w:val="24"/>
      <w:szCs w:val="24"/>
    </w:rPr>
  </w:style>
  <w:style w:type="paragraph" w:styleId="BodyTextIndent">
    <w:name w:val="Body Text Indent"/>
    <w:basedOn w:val="Normal"/>
    <w:link w:val="BodyTextIndentChar"/>
    <w:rsid w:val="0023631A"/>
    <w:pPr>
      <w:autoSpaceDE w:val="0"/>
      <w:autoSpaceDN w:val="0"/>
      <w:adjustRightInd w:val="0"/>
      <w:ind w:left="1080" w:hanging="360"/>
    </w:pPr>
    <w:rPr>
      <w:rFonts w:ascii="Arial" w:hAnsi="Arial" w:cs="Arial"/>
      <w:b/>
      <w:bCs/>
      <w:sz w:val="16"/>
      <w:szCs w:val="20"/>
    </w:rPr>
  </w:style>
  <w:style w:type="paragraph" w:customStyle="1" w:styleId="Figure">
    <w:name w:val="Figure"/>
    <w:basedOn w:val="Heading5"/>
    <w:rsid w:val="0023631A"/>
    <w:pPr>
      <w:spacing w:before="0" w:after="0"/>
      <w:jc w:val="center"/>
    </w:pPr>
    <w:rPr>
      <w:i/>
      <w:iCs/>
      <w:sz w:val="20"/>
      <w:szCs w:val="24"/>
    </w:rPr>
  </w:style>
  <w:style w:type="paragraph" w:customStyle="1" w:styleId="ControlHeadingName">
    <w:name w:val="Control Heading Name"/>
    <w:basedOn w:val="Normal"/>
    <w:link w:val="ControlHeadingNameChar"/>
    <w:rsid w:val="0023631A"/>
    <w:rPr>
      <w:rFonts w:ascii="Arial" w:hAnsi="Arial" w:cs="Arial"/>
      <w:b/>
      <w:bCs/>
      <w:sz w:val="16"/>
    </w:rPr>
  </w:style>
  <w:style w:type="paragraph" w:styleId="BodyTextIndent2">
    <w:name w:val="Body Text Indent 2"/>
    <w:basedOn w:val="Normal"/>
    <w:link w:val="BodyTextIndent2Char"/>
    <w:rsid w:val="0023631A"/>
    <w:pPr>
      <w:spacing w:after="60"/>
      <w:ind w:left="720"/>
    </w:pPr>
    <w:rPr>
      <w:sz w:val="20"/>
    </w:rPr>
  </w:style>
  <w:style w:type="paragraph" w:customStyle="1" w:styleId="FigureLabel">
    <w:name w:val="Figure Label"/>
    <w:basedOn w:val="Paragraph"/>
    <w:rsid w:val="008F69DC"/>
    <w:pPr>
      <w:spacing w:after="0"/>
      <w:jc w:val="center"/>
    </w:pPr>
    <w:rPr>
      <w:rFonts w:ascii="Arial" w:hAnsi="Arial"/>
      <w:b/>
      <w:bCs/>
      <w:sz w:val="16"/>
    </w:rPr>
  </w:style>
  <w:style w:type="paragraph" w:styleId="BodyText2">
    <w:name w:val="Body Text 2"/>
    <w:basedOn w:val="Normal"/>
    <w:link w:val="BodyText2Char"/>
    <w:rsid w:val="00AA21BC"/>
    <w:pPr>
      <w:spacing w:line="480" w:lineRule="auto"/>
    </w:pPr>
  </w:style>
  <w:style w:type="character" w:styleId="HTMLTypewriter">
    <w:name w:val="HTML Typewriter"/>
    <w:basedOn w:val="DefaultParagraphFont"/>
    <w:uiPriority w:val="99"/>
    <w:rsid w:val="008F744E"/>
    <w:rPr>
      <w:rFonts w:ascii="Courier New" w:eastAsia="Times New Roman" w:hAnsi="Courier New" w:cs="Courier New"/>
      <w:sz w:val="20"/>
      <w:szCs w:val="20"/>
    </w:rPr>
  </w:style>
  <w:style w:type="paragraph" w:customStyle="1" w:styleId="paragraph0">
    <w:name w:val="paragraph"/>
    <w:basedOn w:val="Normal"/>
    <w:rsid w:val="00235810"/>
    <w:pPr>
      <w:spacing w:before="100" w:beforeAutospacing="1" w:after="100" w:afterAutospacing="1"/>
    </w:pPr>
  </w:style>
  <w:style w:type="paragraph" w:styleId="CommentText">
    <w:name w:val="annotation text"/>
    <w:basedOn w:val="Normal"/>
    <w:link w:val="CommentTextChar"/>
    <w:uiPriority w:val="99"/>
    <w:rsid w:val="001B1664"/>
    <w:rPr>
      <w:sz w:val="20"/>
      <w:szCs w:val="20"/>
    </w:rPr>
  </w:style>
  <w:style w:type="character" w:customStyle="1" w:styleId="CommentTextChar">
    <w:name w:val="Comment Text Char"/>
    <w:basedOn w:val="DefaultParagraphFont"/>
    <w:link w:val="CommentText"/>
    <w:uiPriority w:val="99"/>
    <w:rsid w:val="00354AC3"/>
    <w:rPr>
      <w:lang w:val="en-US" w:eastAsia="en-US" w:bidi="ar-SA"/>
    </w:rPr>
  </w:style>
  <w:style w:type="table" w:styleId="TableGrid">
    <w:name w:val="Table Grid"/>
    <w:basedOn w:val="TableNormal"/>
    <w:uiPriority w:val="59"/>
    <w:rsid w:val="009A4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5229E9"/>
    <w:rPr>
      <w:rFonts w:ascii="Courier New" w:hAnsi="Courier New" w:cs="Courier New"/>
      <w:sz w:val="20"/>
      <w:szCs w:val="20"/>
    </w:rPr>
  </w:style>
  <w:style w:type="character" w:customStyle="1" w:styleId="PlainTextChar">
    <w:name w:val="Plain Text Char"/>
    <w:basedOn w:val="DefaultParagraphFont"/>
    <w:link w:val="PlainText"/>
    <w:uiPriority w:val="99"/>
    <w:rsid w:val="006712C7"/>
    <w:rPr>
      <w:rFonts w:ascii="Courier New" w:hAnsi="Courier New" w:cs="Courier New"/>
      <w:lang w:val="en-US" w:eastAsia="en-US" w:bidi="ar-SA"/>
    </w:rPr>
  </w:style>
  <w:style w:type="paragraph" w:customStyle="1" w:styleId="Standard">
    <w:name w:val="Standard"/>
    <w:basedOn w:val="Default"/>
    <w:next w:val="Default"/>
    <w:uiPriority w:val="99"/>
    <w:rsid w:val="0020702A"/>
    <w:rPr>
      <w:rFonts w:ascii="Times New Roman" w:hAnsi="Times New Roman"/>
      <w:sz w:val="24"/>
      <w:szCs w:val="24"/>
    </w:rPr>
  </w:style>
  <w:style w:type="paragraph" w:styleId="BalloonText">
    <w:name w:val="Balloon Text"/>
    <w:basedOn w:val="Normal"/>
    <w:link w:val="BalloonTextChar"/>
    <w:semiHidden/>
    <w:rsid w:val="009D5163"/>
    <w:rPr>
      <w:rFonts w:ascii="Tahoma" w:hAnsi="Tahoma" w:cs="Tahoma"/>
      <w:sz w:val="16"/>
      <w:szCs w:val="16"/>
    </w:rPr>
  </w:style>
  <w:style w:type="character" w:customStyle="1" w:styleId="EmailStyle59">
    <w:name w:val="EmailStyle59"/>
    <w:basedOn w:val="DefaultParagraphFont"/>
    <w:semiHidden/>
    <w:rsid w:val="00485012"/>
    <w:rPr>
      <w:rFonts w:ascii="Arial" w:hAnsi="Arial" w:cs="Arial"/>
      <w:color w:val="000080"/>
      <w:sz w:val="20"/>
      <w:szCs w:val="20"/>
    </w:rPr>
  </w:style>
  <w:style w:type="character" w:customStyle="1" w:styleId="EmailStyle60">
    <w:name w:val="EmailStyle60"/>
    <w:basedOn w:val="DefaultParagraphFont"/>
    <w:semiHidden/>
    <w:rsid w:val="00E0737F"/>
    <w:rPr>
      <w:rFonts w:ascii="Arial" w:hAnsi="Arial" w:cs="Arial"/>
      <w:color w:val="000080"/>
      <w:sz w:val="20"/>
      <w:szCs w:val="20"/>
    </w:rPr>
  </w:style>
  <w:style w:type="character" w:customStyle="1" w:styleId="EmailStyle61">
    <w:name w:val="EmailStyle61"/>
    <w:basedOn w:val="DefaultParagraphFont"/>
    <w:semiHidden/>
    <w:rsid w:val="00E0737F"/>
    <w:rPr>
      <w:rFonts w:ascii="Arial" w:hAnsi="Arial" w:cs="Arial"/>
      <w:color w:val="auto"/>
      <w:sz w:val="20"/>
      <w:szCs w:val="20"/>
    </w:rPr>
  </w:style>
  <w:style w:type="character" w:customStyle="1" w:styleId="EmailStyle62">
    <w:name w:val="EmailStyle62"/>
    <w:basedOn w:val="DefaultParagraphFont"/>
    <w:semiHidden/>
    <w:rsid w:val="00E0737F"/>
    <w:rPr>
      <w:rFonts w:ascii="Arial" w:hAnsi="Arial" w:cs="Arial"/>
      <w:color w:val="auto"/>
      <w:sz w:val="20"/>
      <w:szCs w:val="20"/>
    </w:rPr>
  </w:style>
  <w:style w:type="character" w:customStyle="1" w:styleId="EmailStyle63">
    <w:name w:val="EmailStyle63"/>
    <w:basedOn w:val="DefaultParagraphFont"/>
    <w:semiHidden/>
    <w:rsid w:val="00E0737F"/>
    <w:rPr>
      <w:rFonts w:ascii="Arial" w:hAnsi="Arial" w:cs="Arial"/>
      <w:color w:val="auto"/>
      <w:sz w:val="20"/>
      <w:szCs w:val="20"/>
    </w:rPr>
  </w:style>
  <w:style w:type="character" w:customStyle="1" w:styleId="EmailStyle64">
    <w:name w:val="EmailStyle64"/>
    <w:basedOn w:val="DefaultParagraphFont"/>
    <w:semiHidden/>
    <w:rsid w:val="00E0737F"/>
    <w:rPr>
      <w:rFonts w:ascii="Arial" w:hAnsi="Arial" w:cs="Arial"/>
      <w:color w:val="auto"/>
      <w:sz w:val="20"/>
      <w:szCs w:val="20"/>
    </w:rPr>
  </w:style>
  <w:style w:type="character" w:customStyle="1" w:styleId="EmailStyle65">
    <w:name w:val="EmailStyle65"/>
    <w:basedOn w:val="DefaultParagraphFont"/>
    <w:semiHidden/>
    <w:rsid w:val="00E0737F"/>
    <w:rPr>
      <w:rFonts w:ascii="Arial" w:hAnsi="Arial" w:cs="Arial"/>
      <w:color w:val="auto"/>
      <w:sz w:val="20"/>
      <w:szCs w:val="20"/>
    </w:rPr>
  </w:style>
  <w:style w:type="character" w:customStyle="1" w:styleId="EmailStyle66">
    <w:name w:val="EmailStyle66"/>
    <w:basedOn w:val="DefaultParagraphFont"/>
    <w:semiHidden/>
    <w:rsid w:val="00E0737F"/>
    <w:rPr>
      <w:rFonts w:ascii="Arial" w:hAnsi="Arial" w:cs="Arial"/>
      <w:color w:val="auto"/>
      <w:sz w:val="20"/>
      <w:szCs w:val="20"/>
    </w:rPr>
  </w:style>
  <w:style w:type="character" w:customStyle="1" w:styleId="EmailStyle67">
    <w:name w:val="EmailStyle67"/>
    <w:basedOn w:val="DefaultParagraphFont"/>
    <w:semiHidden/>
    <w:rsid w:val="00E0737F"/>
    <w:rPr>
      <w:rFonts w:ascii="Arial" w:hAnsi="Arial" w:cs="Arial"/>
      <w:color w:val="auto"/>
      <w:sz w:val="20"/>
      <w:szCs w:val="20"/>
    </w:rPr>
  </w:style>
  <w:style w:type="character" w:customStyle="1" w:styleId="EmailStyle68">
    <w:name w:val="EmailStyle68"/>
    <w:basedOn w:val="DefaultParagraphFont"/>
    <w:semiHidden/>
    <w:rsid w:val="00E0737F"/>
    <w:rPr>
      <w:rFonts w:ascii="Arial" w:hAnsi="Arial" w:cs="Arial"/>
      <w:color w:val="auto"/>
      <w:sz w:val="20"/>
      <w:szCs w:val="20"/>
    </w:rPr>
  </w:style>
  <w:style w:type="character" w:customStyle="1" w:styleId="EmailStyle69">
    <w:name w:val="EmailStyle69"/>
    <w:basedOn w:val="DefaultParagraphFont"/>
    <w:semiHidden/>
    <w:rsid w:val="00E0737F"/>
    <w:rPr>
      <w:rFonts w:ascii="Arial" w:hAnsi="Arial" w:cs="Arial"/>
      <w:color w:val="auto"/>
      <w:sz w:val="20"/>
      <w:szCs w:val="20"/>
    </w:rPr>
  </w:style>
  <w:style w:type="character" w:customStyle="1" w:styleId="EmailStyle70">
    <w:name w:val="EmailStyle70"/>
    <w:basedOn w:val="DefaultParagraphFont"/>
    <w:semiHidden/>
    <w:rsid w:val="00E0737F"/>
    <w:rPr>
      <w:rFonts w:ascii="Arial" w:hAnsi="Arial" w:cs="Arial"/>
      <w:color w:val="auto"/>
      <w:sz w:val="20"/>
      <w:szCs w:val="20"/>
    </w:rPr>
  </w:style>
  <w:style w:type="character" w:customStyle="1" w:styleId="EmailStyle71">
    <w:name w:val="EmailStyle71"/>
    <w:basedOn w:val="DefaultParagraphFont"/>
    <w:semiHidden/>
    <w:rsid w:val="00E0737F"/>
    <w:rPr>
      <w:rFonts w:ascii="Arial" w:hAnsi="Arial" w:cs="Arial"/>
      <w:color w:val="auto"/>
      <w:sz w:val="20"/>
      <w:szCs w:val="20"/>
    </w:rPr>
  </w:style>
  <w:style w:type="character" w:customStyle="1" w:styleId="EmailStyle72">
    <w:name w:val="EmailStyle72"/>
    <w:basedOn w:val="DefaultParagraphFont"/>
    <w:semiHidden/>
    <w:rsid w:val="00E0737F"/>
    <w:rPr>
      <w:rFonts w:ascii="Arial" w:hAnsi="Arial" w:cs="Arial"/>
      <w:color w:val="auto"/>
      <w:sz w:val="20"/>
      <w:szCs w:val="20"/>
    </w:rPr>
  </w:style>
  <w:style w:type="character" w:customStyle="1" w:styleId="EmailStyle73">
    <w:name w:val="EmailStyle73"/>
    <w:basedOn w:val="DefaultParagraphFont"/>
    <w:semiHidden/>
    <w:rsid w:val="00E0737F"/>
    <w:rPr>
      <w:rFonts w:ascii="Arial" w:hAnsi="Arial" w:cs="Arial"/>
      <w:color w:val="auto"/>
      <w:sz w:val="20"/>
      <w:szCs w:val="20"/>
    </w:rPr>
  </w:style>
  <w:style w:type="character" w:customStyle="1" w:styleId="EmailStyle74">
    <w:name w:val="EmailStyle74"/>
    <w:basedOn w:val="DefaultParagraphFont"/>
    <w:semiHidden/>
    <w:rsid w:val="00E0737F"/>
    <w:rPr>
      <w:rFonts w:ascii="Arial" w:hAnsi="Arial" w:cs="Arial"/>
      <w:color w:val="auto"/>
      <w:sz w:val="20"/>
      <w:szCs w:val="20"/>
    </w:rPr>
  </w:style>
  <w:style w:type="character" w:customStyle="1" w:styleId="EmailStyle75">
    <w:name w:val="EmailStyle75"/>
    <w:basedOn w:val="DefaultParagraphFont"/>
    <w:semiHidden/>
    <w:rsid w:val="00E0737F"/>
    <w:rPr>
      <w:rFonts w:ascii="Arial" w:hAnsi="Arial" w:cs="Arial"/>
      <w:color w:val="auto"/>
      <w:sz w:val="20"/>
      <w:szCs w:val="20"/>
    </w:rPr>
  </w:style>
  <w:style w:type="character" w:customStyle="1" w:styleId="EmailStyle76">
    <w:name w:val="EmailStyle76"/>
    <w:basedOn w:val="DefaultParagraphFont"/>
    <w:semiHidden/>
    <w:rsid w:val="00E0737F"/>
    <w:rPr>
      <w:rFonts w:ascii="Arial" w:hAnsi="Arial" w:cs="Arial"/>
      <w:color w:val="auto"/>
      <w:sz w:val="20"/>
      <w:szCs w:val="20"/>
    </w:rPr>
  </w:style>
  <w:style w:type="character" w:customStyle="1" w:styleId="EmailStyle77">
    <w:name w:val="EmailStyle77"/>
    <w:basedOn w:val="DefaultParagraphFont"/>
    <w:semiHidden/>
    <w:rsid w:val="00E0737F"/>
    <w:rPr>
      <w:rFonts w:ascii="Times New Roman" w:hAnsi="Times New Roman" w:cs="Times New Roman"/>
      <w:b w:val="0"/>
      <w:bCs w:val="0"/>
      <w:i w:val="0"/>
      <w:iCs w:val="0"/>
      <w:strike w:val="0"/>
      <w:color w:val="000080"/>
      <w:sz w:val="28"/>
      <w:szCs w:val="28"/>
      <w:u w:val="none"/>
    </w:rPr>
  </w:style>
  <w:style w:type="character" w:customStyle="1" w:styleId="EmailStyle78">
    <w:name w:val="EmailStyle78"/>
    <w:basedOn w:val="DefaultParagraphFont"/>
    <w:semiHidden/>
    <w:rsid w:val="00E0737F"/>
    <w:rPr>
      <w:rFonts w:ascii="Arial" w:hAnsi="Arial" w:cs="Arial"/>
      <w:color w:val="auto"/>
      <w:sz w:val="20"/>
      <w:szCs w:val="20"/>
    </w:rPr>
  </w:style>
  <w:style w:type="character" w:customStyle="1" w:styleId="EmailStyle79">
    <w:name w:val="EmailStyle79"/>
    <w:basedOn w:val="DefaultParagraphFont"/>
    <w:semiHidden/>
    <w:rsid w:val="004F23D5"/>
    <w:rPr>
      <w:rFonts w:ascii="Times New Roman" w:hAnsi="Times New Roman" w:cs="Times New Roman"/>
      <w:b w:val="0"/>
      <w:bCs w:val="0"/>
      <w:i w:val="0"/>
      <w:iCs w:val="0"/>
      <w:strike w:val="0"/>
      <w:color w:val="auto"/>
      <w:sz w:val="24"/>
      <w:szCs w:val="24"/>
      <w:u w:val="none"/>
    </w:rPr>
  </w:style>
  <w:style w:type="character" w:customStyle="1" w:styleId="EmailStyle80">
    <w:name w:val="EmailStyle80"/>
    <w:basedOn w:val="DefaultParagraphFont"/>
    <w:semiHidden/>
    <w:rsid w:val="00947A18"/>
    <w:rPr>
      <w:rFonts w:ascii="Times New Roman" w:hAnsi="Times New Roman" w:cs="Times New Roman"/>
      <w:b w:val="0"/>
      <w:bCs w:val="0"/>
      <w:i w:val="0"/>
      <w:iCs w:val="0"/>
      <w:strike w:val="0"/>
      <w:color w:val="auto"/>
      <w:sz w:val="24"/>
      <w:szCs w:val="24"/>
      <w:u w:val="none"/>
    </w:rPr>
  </w:style>
  <w:style w:type="character" w:customStyle="1" w:styleId="EmailStyle81">
    <w:name w:val="EmailStyle81"/>
    <w:basedOn w:val="DefaultParagraphFont"/>
    <w:semiHidden/>
    <w:rsid w:val="00041B95"/>
    <w:rPr>
      <w:rFonts w:ascii="Times New Roman" w:hAnsi="Times New Roman" w:cs="Times New Roman"/>
      <w:b w:val="0"/>
      <w:bCs w:val="0"/>
      <w:i w:val="0"/>
      <w:iCs w:val="0"/>
      <w:strike w:val="0"/>
      <w:color w:val="auto"/>
      <w:sz w:val="24"/>
      <w:szCs w:val="24"/>
      <w:u w:val="none"/>
    </w:rPr>
  </w:style>
  <w:style w:type="character" w:customStyle="1" w:styleId="EmailStyle82">
    <w:name w:val="EmailStyle82"/>
    <w:basedOn w:val="DefaultParagraphFont"/>
    <w:semiHidden/>
    <w:rsid w:val="001B7EE2"/>
    <w:rPr>
      <w:rFonts w:ascii="Times New Roman" w:hAnsi="Times New Roman" w:cs="Times New Roman"/>
      <w:b w:val="0"/>
      <w:bCs w:val="0"/>
      <w:i w:val="0"/>
      <w:iCs w:val="0"/>
      <w:strike w:val="0"/>
      <w:color w:val="auto"/>
      <w:sz w:val="24"/>
      <w:szCs w:val="24"/>
      <w:u w:val="none"/>
    </w:rPr>
  </w:style>
  <w:style w:type="character" w:customStyle="1" w:styleId="EmailStyle83">
    <w:name w:val="EmailStyle83"/>
    <w:basedOn w:val="DefaultParagraphFont"/>
    <w:semiHidden/>
    <w:rsid w:val="00521F96"/>
    <w:rPr>
      <w:rFonts w:ascii="Times New Roman" w:hAnsi="Times New Roman" w:cs="Times New Roman"/>
      <w:b w:val="0"/>
      <w:bCs w:val="0"/>
      <w:i w:val="0"/>
      <w:iCs w:val="0"/>
      <w:strike w:val="0"/>
      <w:color w:val="auto"/>
      <w:sz w:val="24"/>
      <w:szCs w:val="24"/>
      <w:u w:val="none"/>
    </w:rPr>
  </w:style>
  <w:style w:type="character" w:customStyle="1" w:styleId="EmailStyle84">
    <w:name w:val="EmailStyle84"/>
    <w:basedOn w:val="DefaultParagraphFont"/>
    <w:semiHidden/>
    <w:rsid w:val="00D27014"/>
    <w:rPr>
      <w:rFonts w:ascii="Times New Roman" w:hAnsi="Times New Roman" w:cs="Times New Roman"/>
      <w:b w:val="0"/>
      <w:bCs w:val="0"/>
      <w:i w:val="0"/>
      <w:iCs w:val="0"/>
      <w:strike w:val="0"/>
      <w:color w:val="auto"/>
      <w:sz w:val="24"/>
      <w:szCs w:val="24"/>
      <w:u w:val="none"/>
    </w:rPr>
  </w:style>
  <w:style w:type="character" w:customStyle="1" w:styleId="EmailStyle85">
    <w:name w:val="EmailStyle85"/>
    <w:basedOn w:val="DefaultParagraphFont"/>
    <w:semiHidden/>
    <w:rsid w:val="005A1B59"/>
    <w:rPr>
      <w:rFonts w:ascii="Times New Roman" w:hAnsi="Times New Roman" w:cs="Times New Roman"/>
      <w:b w:val="0"/>
      <w:bCs w:val="0"/>
      <w:i w:val="0"/>
      <w:iCs w:val="0"/>
      <w:strike w:val="0"/>
      <w:color w:val="auto"/>
      <w:sz w:val="24"/>
      <w:szCs w:val="24"/>
      <w:u w:val="none"/>
    </w:rPr>
  </w:style>
  <w:style w:type="character" w:customStyle="1" w:styleId="EmailStyle86">
    <w:name w:val="EmailStyle86"/>
    <w:basedOn w:val="DefaultParagraphFont"/>
    <w:semiHidden/>
    <w:rsid w:val="00F66A89"/>
    <w:rPr>
      <w:rFonts w:ascii="Times New Roman" w:hAnsi="Times New Roman" w:cs="Times New Roman"/>
      <w:b w:val="0"/>
      <w:bCs w:val="0"/>
      <w:i w:val="0"/>
      <w:iCs w:val="0"/>
      <w:strike w:val="0"/>
      <w:color w:val="auto"/>
      <w:sz w:val="24"/>
      <w:szCs w:val="24"/>
      <w:u w:val="none"/>
    </w:rPr>
  </w:style>
  <w:style w:type="character" w:styleId="CommentReference">
    <w:name w:val="annotation reference"/>
    <w:basedOn w:val="DefaultParagraphFont"/>
    <w:uiPriority w:val="99"/>
    <w:rsid w:val="00D72719"/>
    <w:rPr>
      <w:sz w:val="16"/>
      <w:szCs w:val="16"/>
    </w:rPr>
  </w:style>
  <w:style w:type="paragraph" w:customStyle="1" w:styleId="9ptTNRsecondindent">
    <w:name w:val="9 pt. TNR second indent"/>
    <w:basedOn w:val="Normal"/>
    <w:rsid w:val="0048062F"/>
    <w:pPr>
      <w:spacing w:before="120"/>
      <w:ind w:left="1080"/>
    </w:pPr>
    <w:rPr>
      <w:sz w:val="18"/>
    </w:rPr>
  </w:style>
  <w:style w:type="character" w:customStyle="1" w:styleId="CharChar5">
    <w:name w:val="Char Char5"/>
    <w:basedOn w:val="DefaultParagraphFont"/>
    <w:rsid w:val="008A2C6E"/>
    <w:rPr>
      <w:rFonts w:ascii="Arial" w:hAnsi="Arial" w:cs="Arial"/>
      <w:b/>
      <w:bCs/>
      <w:iCs/>
      <w:smallCaps/>
      <w:sz w:val="36"/>
      <w:szCs w:val="24"/>
      <w:lang w:val="en-US" w:eastAsia="en-US" w:bidi="ar-SA"/>
    </w:rPr>
  </w:style>
  <w:style w:type="character" w:customStyle="1" w:styleId="CharChar3">
    <w:name w:val="Char Char3"/>
    <w:basedOn w:val="DefaultParagraphFont"/>
    <w:rsid w:val="008A2C6E"/>
    <w:rPr>
      <w:rFonts w:ascii="Courier New" w:hAnsi="Courier New" w:cs="Courier New"/>
      <w:lang w:val="en-US" w:eastAsia="en-US" w:bidi="ar-SA"/>
    </w:rPr>
  </w:style>
  <w:style w:type="paragraph" w:styleId="ListParagraph">
    <w:name w:val="List Paragraph"/>
    <w:basedOn w:val="Normal"/>
    <w:uiPriority w:val="34"/>
    <w:qFormat/>
    <w:rsid w:val="008A2C6E"/>
    <w:pPr>
      <w:ind w:left="720"/>
      <w:contextualSpacing/>
    </w:pPr>
  </w:style>
  <w:style w:type="character" w:styleId="Emphasis">
    <w:name w:val="Emphasis"/>
    <w:basedOn w:val="DefaultParagraphFont"/>
    <w:qFormat/>
    <w:rsid w:val="00095653"/>
    <w:rPr>
      <w:i/>
      <w:iCs/>
    </w:rPr>
  </w:style>
  <w:style w:type="character" w:customStyle="1" w:styleId="CharChar">
    <w:name w:val="Char Char"/>
    <w:basedOn w:val="DefaultParagraphFont"/>
    <w:rsid w:val="00D13F39"/>
    <w:rPr>
      <w:rFonts w:ascii="Courier New" w:hAnsi="Courier New" w:cs="Courier New"/>
      <w:lang w:val="en-US" w:eastAsia="en-US" w:bidi="ar-SA"/>
    </w:rPr>
  </w:style>
  <w:style w:type="character" w:customStyle="1" w:styleId="CharChar2">
    <w:name w:val="Char Char2"/>
    <w:basedOn w:val="DefaultParagraphFont"/>
    <w:semiHidden/>
    <w:rsid w:val="0060174A"/>
  </w:style>
  <w:style w:type="paragraph" w:customStyle="1" w:styleId="9ptTNRindent">
    <w:name w:val="9 pt. TNR # indent"/>
    <w:basedOn w:val="Normal"/>
    <w:link w:val="9ptTNRindentCharChar"/>
    <w:rsid w:val="00C035CC"/>
    <w:pPr>
      <w:spacing w:before="120"/>
      <w:ind w:left="1080" w:hanging="360"/>
    </w:pPr>
    <w:rPr>
      <w:sz w:val="18"/>
    </w:rPr>
  </w:style>
  <w:style w:type="character" w:customStyle="1" w:styleId="9ptTNRindentCharChar">
    <w:name w:val="9 pt. TNR # indent Char Char"/>
    <w:basedOn w:val="DefaultParagraphFont"/>
    <w:link w:val="9ptTNRindent"/>
    <w:rsid w:val="00C035CC"/>
    <w:rPr>
      <w:sz w:val="18"/>
      <w:szCs w:val="24"/>
      <w:lang w:val="en-US" w:eastAsia="en-US" w:bidi="ar-SA"/>
    </w:rPr>
  </w:style>
  <w:style w:type="paragraph" w:customStyle="1" w:styleId="9ptTNRBold">
    <w:name w:val="9 pt. TNR Bold"/>
    <w:rsid w:val="00C035CC"/>
    <w:pPr>
      <w:keepNext/>
      <w:tabs>
        <w:tab w:val="left" w:pos="720"/>
        <w:tab w:val="right" w:pos="9360"/>
      </w:tabs>
      <w:spacing w:before="120"/>
    </w:pPr>
    <w:rPr>
      <w:rFonts w:ascii="Times New Roman Bold" w:hAnsi="Times New Roman Bold"/>
      <w:b/>
      <w:sz w:val="18"/>
      <w:szCs w:val="24"/>
    </w:rPr>
  </w:style>
  <w:style w:type="paragraph" w:customStyle="1" w:styleId="9ptTNR1stIndent">
    <w:name w:val="9 p.t TNR 1st Indent"/>
    <w:basedOn w:val="Normal"/>
    <w:link w:val="9ptTNR1stIndentChar"/>
    <w:rsid w:val="00C035CC"/>
    <w:pPr>
      <w:spacing w:before="120"/>
      <w:ind w:left="720"/>
    </w:pPr>
    <w:rPr>
      <w:sz w:val="18"/>
    </w:rPr>
  </w:style>
  <w:style w:type="character" w:customStyle="1" w:styleId="9ptTNR1stIndentChar">
    <w:name w:val="9 p.t TNR 1st Indent Char"/>
    <w:basedOn w:val="DefaultParagraphFont"/>
    <w:link w:val="9ptTNR1stIndent"/>
    <w:rsid w:val="00C035CC"/>
    <w:rPr>
      <w:sz w:val="18"/>
      <w:szCs w:val="24"/>
      <w:lang w:val="en-US" w:eastAsia="en-US" w:bidi="ar-SA"/>
    </w:rPr>
  </w:style>
  <w:style w:type="character" w:customStyle="1" w:styleId="NormalWebChar">
    <w:name w:val="Normal (Web) Char"/>
    <w:basedOn w:val="DefaultParagraphFont"/>
    <w:link w:val="NormalWeb"/>
    <w:uiPriority w:val="99"/>
    <w:rsid w:val="00EC4540"/>
    <w:rPr>
      <w:color w:val="000000"/>
      <w:sz w:val="24"/>
      <w:szCs w:val="24"/>
      <w:lang w:val="en-US" w:eastAsia="en-US" w:bidi="ar-SA"/>
    </w:rPr>
  </w:style>
  <w:style w:type="character" w:customStyle="1" w:styleId="ControlHeadingNameChar">
    <w:name w:val="Control Heading Name Char"/>
    <w:basedOn w:val="DefaultParagraphFont"/>
    <w:link w:val="ControlHeadingName"/>
    <w:rsid w:val="003E3D3D"/>
    <w:rPr>
      <w:rFonts w:ascii="Arial" w:hAnsi="Arial" w:cs="Arial"/>
      <w:b/>
      <w:bCs/>
      <w:sz w:val="16"/>
      <w:szCs w:val="24"/>
      <w:lang w:val="en-US" w:eastAsia="en-US" w:bidi="ar-SA"/>
    </w:rPr>
  </w:style>
  <w:style w:type="character" w:customStyle="1" w:styleId="ChapterNotationChar">
    <w:name w:val="Chapter Notation Char"/>
    <w:basedOn w:val="DefaultParagraphFont"/>
    <w:link w:val="ChapterNotation"/>
    <w:rsid w:val="00DE1EC5"/>
    <w:rPr>
      <w:rFonts w:ascii="Arial Narrow" w:hAnsi="Arial Narrow" w:cs="Arial"/>
      <w:b/>
      <w:bCs/>
      <w:smallCaps/>
      <w:color w:val="5F5F5F"/>
      <w:sz w:val="32"/>
      <w:szCs w:val="24"/>
      <w:lang w:val="en-US" w:eastAsia="en-US" w:bidi="ar-SA"/>
    </w:rPr>
  </w:style>
  <w:style w:type="paragraph" w:customStyle="1" w:styleId="msolistparagraph0">
    <w:name w:val="msolistparagraph"/>
    <w:basedOn w:val="Normal"/>
    <w:rsid w:val="008F57DE"/>
    <w:pPr>
      <w:ind w:left="720"/>
    </w:pPr>
  </w:style>
  <w:style w:type="paragraph" w:customStyle="1" w:styleId="ISOChange">
    <w:name w:val="ISO_Change"/>
    <w:basedOn w:val="Normal"/>
    <w:rsid w:val="00F34920"/>
    <w:pPr>
      <w:spacing w:before="210" w:line="210" w:lineRule="exact"/>
    </w:pPr>
    <w:rPr>
      <w:rFonts w:ascii="Arial" w:hAnsi="Arial"/>
      <w:sz w:val="18"/>
      <w:szCs w:val="20"/>
      <w:lang w:val="en-GB"/>
    </w:rPr>
  </w:style>
  <w:style w:type="character" w:customStyle="1" w:styleId="CharChar4">
    <w:name w:val="Char Char4"/>
    <w:basedOn w:val="DefaultParagraphFont"/>
    <w:semiHidden/>
    <w:rsid w:val="00885C29"/>
    <w:rPr>
      <w:lang w:val="en-US" w:eastAsia="en-US" w:bidi="ar-SA"/>
    </w:rPr>
  </w:style>
  <w:style w:type="paragraph" w:customStyle="1" w:styleId="9ptTNR2ndindent">
    <w:name w:val="9 pt. TNR 2nd # indent"/>
    <w:basedOn w:val="9ptTNRindent"/>
    <w:rsid w:val="001B4C28"/>
    <w:pPr>
      <w:ind w:left="1368" w:hanging="288"/>
    </w:pPr>
    <w:rPr>
      <w:lang w:eastAsia="ar-SA"/>
    </w:rPr>
  </w:style>
  <w:style w:type="character" w:customStyle="1" w:styleId="CharChar6">
    <w:name w:val="Char Char6"/>
    <w:basedOn w:val="DefaultParagraphFont"/>
    <w:semiHidden/>
    <w:rsid w:val="009A63DE"/>
    <w:rPr>
      <w:lang w:val="en-US" w:eastAsia="en-US" w:bidi="ar-SA"/>
    </w:rPr>
  </w:style>
  <w:style w:type="paragraph" w:styleId="CommentSubject">
    <w:name w:val="annotation subject"/>
    <w:basedOn w:val="CommentText"/>
    <w:next w:val="CommentText"/>
    <w:link w:val="CommentSubjectChar"/>
    <w:uiPriority w:val="99"/>
    <w:semiHidden/>
    <w:rsid w:val="00DE04D2"/>
    <w:rPr>
      <w:b/>
      <w:bCs/>
    </w:rPr>
  </w:style>
  <w:style w:type="character" w:customStyle="1" w:styleId="CharChar7">
    <w:name w:val="Char Char7"/>
    <w:basedOn w:val="DefaultParagraphFont"/>
    <w:rsid w:val="00B076A4"/>
    <w:rPr>
      <w:rFonts w:ascii="Courier New" w:hAnsi="Courier New" w:cs="Courier New"/>
      <w:lang w:val="en-US" w:eastAsia="en-US" w:bidi="ar-SA"/>
    </w:rPr>
  </w:style>
  <w:style w:type="character" w:customStyle="1" w:styleId="CharChar8">
    <w:name w:val="Char Char8"/>
    <w:basedOn w:val="DefaultParagraphFont"/>
    <w:rsid w:val="00945780"/>
    <w:rPr>
      <w:rFonts w:ascii="Courier New" w:hAnsi="Courier New" w:cs="Courier New"/>
      <w:lang w:val="en-US" w:eastAsia="en-US" w:bidi="ar-SA"/>
    </w:rPr>
  </w:style>
  <w:style w:type="character" w:customStyle="1" w:styleId="CharChar9">
    <w:name w:val="Char Char9"/>
    <w:basedOn w:val="DefaultParagraphFont"/>
    <w:semiHidden/>
    <w:rsid w:val="00DB0F0B"/>
    <w:rPr>
      <w:lang w:val="en-US" w:eastAsia="en-US" w:bidi="ar-SA"/>
    </w:rPr>
  </w:style>
  <w:style w:type="character" w:customStyle="1" w:styleId="CharChar10">
    <w:name w:val="Char Char10"/>
    <w:basedOn w:val="DefaultParagraphFont"/>
    <w:rsid w:val="00CA0420"/>
    <w:rPr>
      <w:rFonts w:ascii="Courier New" w:hAnsi="Courier New" w:cs="Courier New"/>
      <w:lang w:val="en-US" w:eastAsia="en-US" w:bidi="ar-SA"/>
    </w:rPr>
  </w:style>
  <w:style w:type="character" w:customStyle="1" w:styleId="CharChar11">
    <w:name w:val="Char Char11"/>
    <w:basedOn w:val="DefaultParagraphFont"/>
    <w:rsid w:val="004F48D9"/>
    <w:rPr>
      <w:rFonts w:ascii="Courier New" w:hAnsi="Courier New" w:cs="Courier New"/>
      <w:lang w:val="en-US" w:eastAsia="en-US" w:bidi="ar-SA"/>
    </w:rPr>
  </w:style>
  <w:style w:type="character" w:customStyle="1" w:styleId="navitem-center">
    <w:name w:val="navitem-center"/>
    <w:basedOn w:val="DefaultParagraphFont"/>
    <w:rsid w:val="00222A0A"/>
  </w:style>
  <w:style w:type="paragraph" w:styleId="NoSpacing">
    <w:name w:val="No Spacing"/>
    <w:uiPriority w:val="1"/>
    <w:qFormat/>
    <w:rsid w:val="004F29B1"/>
    <w:rPr>
      <w:rFonts w:ascii="Calibri" w:eastAsia="Calibri" w:hAnsi="Calibri"/>
      <w:sz w:val="22"/>
      <w:szCs w:val="22"/>
    </w:rPr>
  </w:style>
  <w:style w:type="paragraph" w:customStyle="1" w:styleId="Bodynum">
    <w:name w:val="Body_num"/>
    <w:basedOn w:val="Default"/>
    <w:next w:val="Default"/>
    <w:rsid w:val="00574595"/>
    <w:rPr>
      <w:rFonts w:ascii="JNAPIM+TimesNewRoman" w:hAnsi="JNAPIM+TimesNewRoman"/>
      <w:sz w:val="24"/>
      <w:szCs w:val="24"/>
    </w:rPr>
  </w:style>
  <w:style w:type="character" w:customStyle="1" w:styleId="Heading2Char">
    <w:name w:val="Heading 2 Char"/>
    <w:basedOn w:val="DefaultParagraphFont"/>
    <w:link w:val="Heading2"/>
    <w:uiPriority w:val="9"/>
    <w:rsid w:val="00A576D3"/>
    <w:rPr>
      <w:rFonts w:ascii="Arial" w:eastAsiaTheme="majorEastAsia" w:hAnsi="Arial" w:cstheme="majorBidi"/>
      <w:b/>
      <w:bCs/>
      <w:caps/>
      <w:sz w:val="32"/>
      <w:szCs w:val="26"/>
    </w:rPr>
  </w:style>
  <w:style w:type="character" w:customStyle="1" w:styleId="EmailStyle1181">
    <w:name w:val="EmailStyle1181"/>
    <w:basedOn w:val="DefaultParagraphFont"/>
    <w:semiHidden/>
    <w:rsid w:val="00CE5FC1"/>
    <w:rPr>
      <w:rFonts w:ascii="Times New Roman" w:hAnsi="Times New Roman" w:cs="Times New Roman"/>
      <w:b w:val="0"/>
      <w:bCs w:val="0"/>
      <w:i w:val="0"/>
      <w:iCs w:val="0"/>
      <w:strike w:val="0"/>
      <w:color w:val="auto"/>
      <w:sz w:val="24"/>
      <w:szCs w:val="24"/>
      <w:u w:val="none"/>
    </w:rPr>
  </w:style>
  <w:style w:type="character" w:customStyle="1" w:styleId="msoins0">
    <w:name w:val="msoins"/>
    <w:basedOn w:val="DefaultParagraphFont"/>
    <w:rsid w:val="00506701"/>
  </w:style>
  <w:style w:type="character" w:styleId="Strong">
    <w:name w:val="Strong"/>
    <w:basedOn w:val="DefaultParagraphFont"/>
    <w:qFormat/>
    <w:rsid w:val="001C119B"/>
    <w:rPr>
      <w:b/>
      <w:bCs/>
    </w:rPr>
  </w:style>
  <w:style w:type="character" w:customStyle="1" w:styleId="FootnoteTextChar">
    <w:name w:val="Footnote Text Char"/>
    <w:aliases w:val="Footnote Text - MITRE 2007 Char"/>
    <w:basedOn w:val="DefaultParagraphFont"/>
    <w:link w:val="FootnoteText"/>
    <w:uiPriority w:val="99"/>
    <w:locked/>
    <w:rsid w:val="001C1D93"/>
    <w:rPr>
      <w:sz w:val="18"/>
    </w:rPr>
  </w:style>
  <w:style w:type="paragraph" w:styleId="Revision">
    <w:name w:val="Revision"/>
    <w:hidden/>
    <w:uiPriority w:val="99"/>
    <w:semiHidden/>
    <w:rsid w:val="002E6041"/>
    <w:rPr>
      <w:sz w:val="24"/>
      <w:szCs w:val="24"/>
    </w:rPr>
  </w:style>
  <w:style w:type="paragraph" w:customStyle="1" w:styleId="SubtaskText">
    <w:name w:val="Subtask Text"/>
    <w:basedOn w:val="Normal"/>
    <w:rsid w:val="00865AC0"/>
    <w:pPr>
      <w:ind w:left="1440" w:hanging="1440"/>
    </w:pPr>
    <w:rPr>
      <w:rFonts w:cs="Arial"/>
      <w:sz w:val="21"/>
    </w:rPr>
  </w:style>
  <w:style w:type="character" w:customStyle="1" w:styleId="CommentSubjectChar">
    <w:name w:val="Comment Subject Char"/>
    <w:basedOn w:val="CommentTextChar"/>
    <w:link w:val="CommentSubject"/>
    <w:uiPriority w:val="99"/>
    <w:semiHidden/>
    <w:rsid w:val="00E1517B"/>
    <w:rPr>
      <w:b/>
      <w:bCs/>
      <w:lang w:val="en-US" w:eastAsia="en-US" w:bidi="ar-SA"/>
    </w:rPr>
  </w:style>
  <w:style w:type="paragraph" w:customStyle="1" w:styleId="Paragraph-Spaced">
    <w:name w:val="Paragraph-Spaced"/>
    <w:basedOn w:val="Normal"/>
    <w:qFormat/>
    <w:rsid w:val="00C729AB"/>
    <w:pPr>
      <w:widowControl w:val="0"/>
      <w:adjustRightInd w:val="0"/>
      <w:spacing w:before="120"/>
      <w:textAlignment w:val="baseline"/>
    </w:pPr>
  </w:style>
  <w:style w:type="character" w:customStyle="1" w:styleId="HeaderChar">
    <w:name w:val="Header Char"/>
    <w:basedOn w:val="DefaultParagraphFont"/>
    <w:link w:val="Header"/>
    <w:uiPriority w:val="99"/>
    <w:locked/>
    <w:rsid w:val="007B5AFE"/>
    <w:rPr>
      <w:sz w:val="24"/>
      <w:szCs w:val="24"/>
    </w:rPr>
  </w:style>
  <w:style w:type="paragraph" w:customStyle="1" w:styleId="Requirement">
    <w:name w:val="Requirement"/>
    <w:basedOn w:val="Paragraph-Spaced"/>
    <w:qFormat/>
    <w:rsid w:val="00B01B79"/>
    <w:pPr>
      <w:tabs>
        <w:tab w:val="left" w:pos="2160"/>
      </w:tabs>
      <w:ind w:left="2160" w:hanging="2160"/>
    </w:pPr>
  </w:style>
  <w:style w:type="paragraph" w:customStyle="1" w:styleId="RequirementNote">
    <w:name w:val="Requirement Note"/>
    <w:basedOn w:val="Requirement"/>
    <w:qFormat/>
    <w:rsid w:val="003E314D"/>
    <w:pPr>
      <w:ind w:firstLine="0"/>
    </w:pPr>
  </w:style>
  <w:style w:type="paragraph" w:customStyle="1" w:styleId="ControlText">
    <w:name w:val="Control Text"/>
    <w:basedOn w:val="Paragraph-Spaced"/>
    <w:qFormat/>
    <w:rsid w:val="00405A5F"/>
    <w:pPr>
      <w:tabs>
        <w:tab w:val="left" w:pos="1080"/>
      </w:tabs>
      <w:ind w:left="1800" w:hanging="1080"/>
    </w:pPr>
  </w:style>
  <w:style w:type="paragraph" w:customStyle="1" w:styleId="Control-Header">
    <w:name w:val="Control-Header"/>
    <w:basedOn w:val="Paragraph-Spaced"/>
    <w:qFormat/>
    <w:rsid w:val="0033654B"/>
    <w:pPr>
      <w:numPr>
        <w:numId w:val="1"/>
      </w:numPr>
      <w:spacing w:before="240" w:after="200"/>
      <w:ind w:left="720"/>
    </w:pPr>
    <w:rPr>
      <w:rFonts w:ascii="Arial" w:hAnsi="Arial"/>
      <w:color w:val="4F81BD" w:themeColor="accent1"/>
    </w:rPr>
  </w:style>
  <w:style w:type="character" w:customStyle="1" w:styleId="apple-style-span">
    <w:name w:val="apple-style-span"/>
    <w:basedOn w:val="DefaultParagraphFont"/>
    <w:rsid w:val="005867E8"/>
  </w:style>
  <w:style w:type="character" w:customStyle="1" w:styleId="Heading3Char">
    <w:name w:val="Heading 3 Char"/>
    <w:basedOn w:val="DefaultParagraphFont"/>
    <w:link w:val="Heading3"/>
    <w:uiPriority w:val="9"/>
    <w:rsid w:val="00A576D3"/>
    <w:rPr>
      <w:rFonts w:ascii="Arial" w:eastAsiaTheme="majorEastAsia" w:hAnsi="Arial" w:cstheme="majorBidi"/>
      <w:b/>
      <w:bCs/>
      <w:i/>
      <w:smallCaps/>
      <w:sz w:val="28"/>
      <w:szCs w:val="22"/>
    </w:rPr>
  </w:style>
  <w:style w:type="paragraph" w:customStyle="1" w:styleId="Bullet">
    <w:name w:val="Bullet"/>
    <w:basedOn w:val="Normal"/>
    <w:rsid w:val="00C26AA2"/>
    <w:pPr>
      <w:ind w:left="360" w:firstLine="720"/>
    </w:pPr>
    <w:rPr>
      <w:rFonts w:eastAsiaTheme="minorHAnsi"/>
    </w:rPr>
  </w:style>
  <w:style w:type="paragraph" w:customStyle="1" w:styleId="BodyTextNANA">
    <w:name w:val="Body Text_NANA"/>
    <w:basedOn w:val="Normal"/>
    <w:rsid w:val="00D83182"/>
    <w:pPr>
      <w:tabs>
        <w:tab w:val="left" w:pos="360"/>
        <w:tab w:val="num" w:pos="958"/>
      </w:tabs>
      <w:spacing w:after="240"/>
      <w:ind w:left="80" w:firstLine="360"/>
    </w:pPr>
  </w:style>
  <w:style w:type="character" w:customStyle="1" w:styleId="FooterChar">
    <w:name w:val="Footer Char"/>
    <w:basedOn w:val="DefaultParagraphFont"/>
    <w:link w:val="Footer"/>
    <w:uiPriority w:val="99"/>
    <w:rsid w:val="0047448A"/>
    <w:rPr>
      <w:sz w:val="24"/>
      <w:szCs w:val="24"/>
    </w:rPr>
  </w:style>
  <w:style w:type="paragraph" w:customStyle="1" w:styleId="FreeForm">
    <w:name w:val="Free Form"/>
    <w:uiPriority w:val="99"/>
    <w:rsid w:val="00DF44DC"/>
    <w:rPr>
      <w:rFonts w:ascii="Helvetica" w:eastAsia="Calibri" w:hAnsi="Helvetica"/>
      <w:color w:val="000000"/>
      <w:sz w:val="24"/>
    </w:rPr>
  </w:style>
  <w:style w:type="paragraph" w:customStyle="1" w:styleId="TableCell">
    <w:name w:val="Table Cell"/>
    <w:basedOn w:val="Default"/>
    <w:next w:val="Default"/>
    <w:uiPriority w:val="99"/>
    <w:rsid w:val="00DF44DC"/>
    <w:pPr>
      <w:spacing w:before="120" w:after="120"/>
    </w:pPr>
    <w:rPr>
      <w:rFonts w:ascii="HPFCEG+BookAntiqua" w:hAnsi="HPFCEG+BookAntiqua"/>
      <w:sz w:val="24"/>
      <w:szCs w:val="24"/>
    </w:rPr>
  </w:style>
  <w:style w:type="paragraph" w:styleId="Caption">
    <w:name w:val="caption"/>
    <w:basedOn w:val="Normal"/>
    <w:next w:val="Normal"/>
    <w:uiPriority w:val="35"/>
    <w:unhideWhenUsed/>
    <w:qFormat/>
    <w:rsid w:val="001A47C8"/>
    <w:pPr>
      <w:spacing w:after="200"/>
    </w:pPr>
    <w:rPr>
      <w:rFonts w:asciiTheme="minorHAnsi" w:eastAsiaTheme="minorHAnsi" w:hAnsiTheme="minorHAnsi" w:cstheme="minorBidi"/>
      <w:b/>
      <w:bCs/>
      <w:color w:val="4F81BD" w:themeColor="accent1"/>
      <w:sz w:val="18"/>
      <w:szCs w:val="18"/>
    </w:rPr>
  </w:style>
  <w:style w:type="paragraph" w:styleId="TOCHeading">
    <w:name w:val="TOC Heading"/>
    <w:basedOn w:val="Heading1"/>
    <w:next w:val="Normal"/>
    <w:uiPriority w:val="39"/>
    <w:unhideWhenUsed/>
    <w:qFormat/>
    <w:rsid w:val="00C2036E"/>
    <w:pPr>
      <w:spacing w:after="0" w:line="276" w:lineRule="auto"/>
      <w:outlineLvl w:val="9"/>
    </w:pPr>
    <w:rPr>
      <w:rFonts w:asciiTheme="majorHAnsi" w:hAnsiTheme="majorHAnsi"/>
      <w:iCs/>
      <w:smallCaps/>
      <w:color w:val="365F91" w:themeColor="accent1" w:themeShade="BF"/>
      <w:sz w:val="28"/>
    </w:rPr>
  </w:style>
  <w:style w:type="paragraph" w:styleId="TableofFigures">
    <w:name w:val="table of figures"/>
    <w:basedOn w:val="Normal"/>
    <w:next w:val="Normal"/>
    <w:uiPriority w:val="99"/>
    <w:rsid w:val="00171BEC"/>
  </w:style>
  <w:style w:type="character" w:customStyle="1" w:styleId="CommentTextChar1">
    <w:name w:val="Comment Text Char1"/>
    <w:semiHidden/>
    <w:locked/>
    <w:rsid w:val="00C14AC3"/>
    <w:rPr>
      <w:rFonts w:ascii="Calibri" w:hAnsi="Calibri"/>
      <w:lang w:val="en-US" w:eastAsia="en-US" w:bidi="ar-SA"/>
    </w:rPr>
  </w:style>
  <w:style w:type="paragraph" w:customStyle="1" w:styleId="ControlFamilystyle">
    <w:name w:val="Control Family style"/>
    <w:basedOn w:val="Normal"/>
    <w:qFormat/>
    <w:rsid w:val="00D91727"/>
    <w:pPr>
      <w:numPr>
        <w:numId w:val="2"/>
      </w:numPr>
      <w:tabs>
        <w:tab w:val="left" w:pos="1008"/>
      </w:tabs>
      <w:suppressAutoHyphens/>
      <w:spacing w:after="200" w:line="276" w:lineRule="auto"/>
      <w:ind w:left="1008" w:hanging="720"/>
    </w:pPr>
    <w:rPr>
      <w:rFonts w:ascii="Franklin Gothic Book" w:eastAsia="Franklin Gothic Book" w:hAnsi="Franklin Gothic Book"/>
      <w:color w:val="000000"/>
      <w:sz w:val="20"/>
    </w:rPr>
  </w:style>
  <w:style w:type="character" w:customStyle="1" w:styleId="gterm">
    <w:name w:val="gterm"/>
    <w:basedOn w:val="DefaultParagraphFont"/>
    <w:rsid w:val="00A3387F"/>
  </w:style>
  <w:style w:type="paragraph" w:customStyle="1" w:styleId="ISOComments">
    <w:name w:val="ISO_Comments"/>
    <w:basedOn w:val="Normal"/>
    <w:rsid w:val="00DC38FB"/>
    <w:pPr>
      <w:spacing w:before="210" w:line="210" w:lineRule="exact"/>
    </w:pPr>
    <w:rPr>
      <w:rFonts w:ascii="Arial" w:hAnsi="Arial"/>
      <w:sz w:val="18"/>
      <w:szCs w:val="20"/>
      <w:lang w:val="en-GB"/>
    </w:rPr>
  </w:style>
  <w:style w:type="paragraph" w:styleId="BodyText3">
    <w:name w:val="Body Text 3"/>
    <w:basedOn w:val="Normal"/>
    <w:link w:val="BodyText3Char"/>
    <w:rsid w:val="009F3A68"/>
    <w:rPr>
      <w:sz w:val="16"/>
      <w:szCs w:val="16"/>
    </w:rPr>
  </w:style>
  <w:style w:type="character" w:customStyle="1" w:styleId="BodyText3Char">
    <w:name w:val="Body Text 3 Char"/>
    <w:basedOn w:val="DefaultParagraphFont"/>
    <w:link w:val="BodyText3"/>
    <w:rsid w:val="009F3A68"/>
    <w:rPr>
      <w:sz w:val="16"/>
      <w:szCs w:val="16"/>
    </w:rPr>
  </w:style>
  <w:style w:type="paragraph" w:customStyle="1" w:styleId="Table85002ControlTitle">
    <w:name w:val="Table 8500.2 Control Title"/>
    <w:basedOn w:val="Normal"/>
    <w:qFormat/>
    <w:rsid w:val="00D34CB3"/>
    <w:pPr>
      <w:spacing w:before="40" w:after="40"/>
    </w:pPr>
    <w:rPr>
      <w:rFonts w:ascii="Helvetica" w:hAnsi="Helvetica"/>
      <w:b/>
      <w:color w:val="1F497D" w:themeColor="text2"/>
      <w:sz w:val="16"/>
      <w:szCs w:val="20"/>
      <w:u w:val="single"/>
    </w:rPr>
  </w:style>
  <w:style w:type="paragraph" w:customStyle="1" w:styleId="Table">
    <w:name w:val="Table"/>
    <w:basedOn w:val="Normal"/>
    <w:rsid w:val="00301662"/>
    <w:pPr>
      <w:spacing w:before="40" w:after="40"/>
      <w:jc w:val="center"/>
    </w:pPr>
    <w:rPr>
      <w:rFonts w:ascii="Helvetica" w:hAnsi="Helvetica"/>
      <w:sz w:val="16"/>
      <w:szCs w:val="20"/>
    </w:rPr>
  </w:style>
  <w:style w:type="character" w:customStyle="1" w:styleId="Heading4Char">
    <w:name w:val="Heading 4 Char"/>
    <w:basedOn w:val="DefaultParagraphFont"/>
    <w:link w:val="Heading4"/>
    <w:uiPriority w:val="9"/>
    <w:rsid w:val="008C58F2"/>
    <w:rPr>
      <w:rFonts w:ascii="Arial" w:eastAsiaTheme="majorEastAsia" w:hAnsi="Arial" w:cstheme="majorBidi"/>
      <w:b/>
      <w:bCs/>
      <w:i/>
      <w:iCs/>
      <w:sz w:val="24"/>
      <w:szCs w:val="22"/>
    </w:rPr>
  </w:style>
  <w:style w:type="character" w:customStyle="1" w:styleId="Heading5Char">
    <w:name w:val="Heading 5 Char"/>
    <w:basedOn w:val="DefaultParagraphFont"/>
    <w:link w:val="Heading5"/>
    <w:uiPriority w:val="9"/>
    <w:rsid w:val="00A576D3"/>
    <w:rPr>
      <w:rFonts w:ascii="Arial" w:eastAsiaTheme="majorEastAsia" w:hAnsi="Arial" w:cstheme="majorBidi"/>
      <w:b/>
      <w:sz w:val="22"/>
      <w:szCs w:val="22"/>
    </w:rPr>
  </w:style>
  <w:style w:type="character" w:customStyle="1" w:styleId="Heading6Char">
    <w:name w:val="Heading 6 Char"/>
    <w:basedOn w:val="DefaultParagraphFont"/>
    <w:link w:val="Heading6"/>
    <w:uiPriority w:val="9"/>
    <w:rsid w:val="00A576D3"/>
    <w:rPr>
      <w:rFonts w:ascii="Arial" w:eastAsiaTheme="majorEastAsia" w:hAnsi="Arial" w:cstheme="majorBidi"/>
      <w:b/>
      <w:i/>
      <w:iCs/>
      <w:sz w:val="22"/>
      <w:szCs w:val="22"/>
    </w:rPr>
  </w:style>
  <w:style w:type="character" w:customStyle="1" w:styleId="Heading7Char">
    <w:name w:val="Heading 7 Char"/>
    <w:basedOn w:val="DefaultParagraphFont"/>
    <w:link w:val="Heading7"/>
    <w:uiPriority w:val="9"/>
    <w:rsid w:val="008C58F2"/>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rsid w:val="004E78B7"/>
    <w:rPr>
      <w:rFonts w:ascii="Arial" w:eastAsia="Calibri" w:hAnsi="Arial" w:cs="Arial"/>
      <w:b/>
      <w:bCs/>
      <w:noProof/>
      <w:sz w:val="22"/>
      <w:szCs w:val="22"/>
    </w:rPr>
  </w:style>
  <w:style w:type="character" w:customStyle="1" w:styleId="Heading9Char">
    <w:name w:val="Heading 9 Char"/>
    <w:basedOn w:val="DefaultParagraphFont"/>
    <w:link w:val="Heading9"/>
    <w:rsid w:val="004E78B7"/>
    <w:rPr>
      <w:rFonts w:ascii="Arial" w:eastAsia="Calibri" w:hAnsi="Arial"/>
    </w:rPr>
  </w:style>
  <w:style w:type="character" w:customStyle="1" w:styleId="DateChar">
    <w:name w:val="Date Char"/>
    <w:basedOn w:val="DefaultParagraphFont"/>
    <w:link w:val="Date"/>
    <w:rsid w:val="004E78B7"/>
    <w:rPr>
      <w:sz w:val="24"/>
      <w:szCs w:val="24"/>
    </w:rPr>
  </w:style>
  <w:style w:type="character" w:customStyle="1" w:styleId="BodyTextIndentChar">
    <w:name w:val="Body Text Indent Char"/>
    <w:basedOn w:val="DefaultParagraphFont"/>
    <w:link w:val="BodyTextIndent"/>
    <w:rsid w:val="004E78B7"/>
    <w:rPr>
      <w:rFonts w:ascii="Arial" w:hAnsi="Arial" w:cs="Arial"/>
      <w:b/>
      <w:bCs/>
      <w:sz w:val="16"/>
    </w:rPr>
  </w:style>
  <w:style w:type="character" w:customStyle="1" w:styleId="BodyTextIndent2Char">
    <w:name w:val="Body Text Indent 2 Char"/>
    <w:basedOn w:val="DefaultParagraphFont"/>
    <w:link w:val="BodyTextIndent2"/>
    <w:rsid w:val="004E78B7"/>
    <w:rPr>
      <w:szCs w:val="24"/>
    </w:rPr>
  </w:style>
  <w:style w:type="character" w:customStyle="1" w:styleId="BodyText2Char">
    <w:name w:val="Body Text 2 Char"/>
    <w:basedOn w:val="DefaultParagraphFont"/>
    <w:link w:val="BodyText2"/>
    <w:rsid w:val="004E78B7"/>
    <w:rPr>
      <w:sz w:val="24"/>
      <w:szCs w:val="24"/>
    </w:rPr>
  </w:style>
  <w:style w:type="character" w:customStyle="1" w:styleId="BalloonTextChar">
    <w:name w:val="Balloon Text Char"/>
    <w:basedOn w:val="DefaultParagraphFont"/>
    <w:link w:val="BalloonText"/>
    <w:semiHidden/>
    <w:rsid w:val="004E78B7"/>
    <w:rPr>
      <w:rFonts w:ascii="Tahoma" w:hAnsi="Tahoma" w:cs="Tahoma"/>
      <w:sz w:val="16"/>
      <w:szCs w:val="16"/>
    </w:rPr>
  </w:style>
  <w:style w:type="paragraph" w:styleId="EndnoteText">
    <w:name w:val="endnote text"/>
    <w:basedOn w:val="Normal"/>
    <w:link w:val="EndnoteTextChar"/>
    <w:rsid w:val="00BD3C5C"/>
    <w:rPr>
      <w:sz w:val="20"/>
      <w:szCs w:val="20"/>
    </w:rPr>
  </w:style>
  <w:style w:type="character" w:customStyle="1" w:styleId="EndnoteTextChar">
    <w:name w:val="Endnote Text Char"/>
    <w:basedOn w:val="DefaultParagraphFont"/>
    <w:link w:val="EndnoteText"/>
    <w:rsid w:val="00BD3C5C"/>
  </w:style>
  <w:style w:type="character" w:styleId="EndnoteReference">
    <w:name w:val="endnote reference"/>
    <w:basedOn w:val="DefaultParagraphFont"/>
    <w:rsid w:val="00BD3C5C"/>
    <w:rPr>
      <w:vertAlign w:val="superscript"/>
    </w:rPr>
  </w:style>
  <w:style w:type="character" w:customStyle="1" w:styleId="StyleBlack">
    <w:name w:val="Style Black"/>
    <w:rsid w:val="006C3624"/>
    <w:rPr>
      <w:rFonts w:ascii="Arial" w:hAnsi="Arial"/>
      <w:color w:val="000000"/>
    </w:rPr>
  </w:style>
  <w:style w:type="paragraph" w:customStyle="1" w:styleId="TableParagraph">
    <w:name w:val="Table Paragraph"/>
    <w:basedOn w:val="Normal"/>
    <w:uiPriority w:val="1"/>
    <w:qFormat/>
    <w:rsid w:val="001B1CCD"/>
    <w:pPr>
      <w:widowControl w:val="0"/>
    </w:pPr>
    <w:rPr>
      <w:rFonts w:asciiTheme="minorHAnsi" w:eastAsiaTheme="minorHAnsi" w:hAnsiTheme="minorHAnsi" w:cstheme="minorBidi"/>
    </w:rPr>
  </w:style>
  <w:style w:type="paragraph" w:customStyle="1" w:styleId="SourceCode">
    <w:name w:val="Source Code"/>
    <w:basedOn w:val="Normal"/>
    <w:qFormat/>
    <w:rsid w:val="00A51AC1"/>
    <w:pPr>
      <w:wordWrap w:val="0"/>
    </w:pPr>
    <w:rPr>
      <w:rFonts w:ascii="Consolas" w:hAnsi="Consolas"/>
      <w:sz w:val="16"/>
    </w:r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List">
    <w:name w:val="List"/>
    <w:basedOn w:val="Normal"/>
    <w:unhideWhenUsed/>
    <w:rsid w:val="002B641B"/>
    <w:pPr>
      <w:ind w:left="360" w:hanging="360"/>
      <w:contextualSpacing/>
    </w:pPr>
  </w:style>
  <w:style w:type="paragraph" w:customStyle="1" w:styleId="BDOtherTitles">
    <w:name w:val="BD Other Titles"/>
    <w:basedOn w:val="Normal"/>
    <w:qFormat/>
    <w:rsid w:val="008C58F2"/>
    <w:pPr>
      <w:spacing w:after="240"/>
      <w:jc w:val="center"/>
    </w:pPr>
    <w:rPr>
      <w:rFonts w:ascii="Verdana" w:eastAsiaTheme="minorHAnsi" w:hAnsi="Verdana" w:cstheme="minorBidi"/>
      <w:b/>
      <w:sz w:val="28"/>
    </w:rPr>
  </w:style>
  <w:style w:type="paragraph" w:customStyle="1" w:styleId="BDTextBulletList">
    <w:name w:val="BD Text Bullet List"/>
    <w:basedOn w:val="Normal"/>
    <w:link w:val="BDTextBulletListChar"/>
    <w:qFormat/>
    <w:rsid w:val="00DC082B"/>
    <w:pPr>
      <w:numPr>
        <w:numId w:val="5"/>
      </w:numPr>
      <w:contextualSpacing/>
    </w:pPr>
  </w:style>
  <w:style w:type="character" w:customStyle="1" w:styleId="BDTextBulletListChar">
    <w:name w:val="BD Text Bullet List Char"/>
    <w:basedOn w:val="DefaultParagraphFont"/>
    <w:link w:val="BDTextBulletList"/>
    <w:rsid w:val="00DC082B"/>
    <w:rPr>
      <w:rFonts w:eastAsia="Calibri"/>
      <w:sz w:val="22"/>
      <w:szCs w:val="22"/>
    </w:rPr>
  </w:style>
  <w:style w:type="table" w:styleId="TableGridLight">
    <w:name w:val="Grid Table Light"/>
    <w:basedOn w:val="TableNormal"/>
    <w:rsid w:val="00084B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BDAltTable1">
    <w:name w:val="BD AltTable1"/>
    <w:basedOn w:val="LightList-Accent3"/>
    <w:uiPriority w:val="99"/>
    <w:rsid w:val="008C58F2"/>
    <w:rPr>
      <w:rFonts w:asciiTheme="minorHAnsi" w:eastAsiaTheme="minorHAnsi" w:hAnsiTheme="minorHAnsi" w:cstheme="minorBidi"/>
      <w:sz w:val="22"/>
      <w:szCs w:val="22"/>
      <w:lang w:eastAsia="zh-CN"/>
    </w:rP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semiHidden/>
    <w:unhideWhenUsed/>
    <w:rsid w:val="008C58F2"/>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8C58F2"/>
    <w:pPr>
      <w:numPr>
        <w:numId w:val="3"/>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8C58F2"/>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8C58F2"/>
    <w:pPr>
      <w:numPr>
        <w:ilvl w:val="1"/>
        <w:numId w:val="3"/>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8C58F2"/>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8C58F2"/>
    <w:pPr>
      <w:numPr>
        <w:ilvl w:val="2"/>
        <w:numId w:val="3"/>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8C58F2"/>
    <w:rPr>
      <w:rFonts w:ascii="Verdana" w:eastAsiaTheme="minorHAnsi" w:hAnsi="Verdana" w:cstheme="minorBidi"/>
      <w:b/>
      <w:i/>
      <w:sz w:val="24"/>
      <w:szCs w:val="22"/>
    </w:rPr>
  </w:style>
  <w:style w:type="paragraph" w:customStyle="1" w:styleId="BDAppendixsubheading1">
    <w:name w:val="BD Appendix subheading1"/>
    <w:next w:val="Normal"/>
    <w:autoRedefine/>
    <w:qFormat/>
    <w:rsid w:val="008C58F2"/>
    <w:pPr>
      <w:spacing w:after="200"/>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8C58F2"/>
    <w:pPr>
      <w:spacing w:after="120"/>
    </w:pPr>
    <w:rPr>
      <w:rFonts w:ascii="Verdana" w:eastAsiaTheme="majorEastAsia" w:hAnsi="Verdana" w:cstheme="majorBidi"/>
      <w:b/>
      <w:bCs/>
      <w:i/>
      <w:color w:val="262626" w:themeColor="text1" w:themeTint="D9"/>
      <w:sz w:val="24"/>
      <w:szCs w:val="26"/>
    </w:rPr>
  </w:style>
  <w:style w:type="paragraph" w:customStyle="1" w:styleId="BDCode">
    <w:name w:val="BD Code"/>
    <w:basedOn w:val="Normal"/>
    <w:qFormat/>
    <w:rsid w:val="008C58F2"/>
    <w:pPr>
      <w:ind w:left="1800" w:hanging="1080"/>
      <w:contextualSpacing/>
    </w:pPr>
    <w:rPr>
      <w:rFonts w:ascii="Courier New" w:hAnsi="Courier New"/>
    </w:rPr>
  </w:style>
  <w:style w:type="paragraph" w:customStyle="1" w:styleId="BDDefinitionEmphasis">
    <w:name w:val="BD Definition Emphasis"/>
    <w:basedOn w:val="Normal"/>
    <w:next w:val="Normal"/>
    <w:qFormat/>
    <w:rsid w:val="008C58F2"/>
    <w:pPr>
      <w:spacing w:before="120"/>
      <w:ind w:left="720" w:right="720"/>
    </w:pPr>
    <w:rPr>
      <w:rFonts w:eastAsiaTheme="minorHAnsi" w:cstheme="minorBidi"/>
      <w:i/>
    </w:rPr>
  </w:style>
  <w:style w:type="paragraph" w:customStyle="1" w:styleId="BDFigureCaption">
    <w:name w:val="BD Figure Caption"/>
    <w:qFormat/>
    <w:rsid w:val="008C58F2"/>
    <w:pPr>
      <w:spacing w:before="120" w:after="240"/>
      <w:jc w:val="center"/>
    </w:pPr>
    <w:rPr>
      <w:rFonts w:eastAsia="Calibri"/>
      <w:b/>
      <w:i/>
      <w:noProof/>
    </w:rPr>
  </w:style>
  <w:style w:type="paragraph" w:customStyle="1" w:styleId="BDHeaderNoNumber">
    <w:name w:val="BD HeaderNoNumber"/>
    <w:basedOn w:val="Heading1"/>
    <w:qFormat/>
    <w:rsid w:val="008C58F2"/>
    <w:pPr>
      <w:numPr>
        <w:numId w:val="0"/>
      </w:numPr>
    </w:pPr>
    <w:rPr>
      <w:iCs/>
      <w:caps w:val="0"/>
    </w:rPr>
  </w:style>
  <w:style w:type="table" w:customStyle="1" w:styleId="BDMarcusTables">
    <w:name w:val="BD Marcus Tables"/>
    <w:basedOn w:val="TableNormal"/>
    <w:uiPriority w:val="99"/>
    <w:rsid w:val="008C58F2"/>
    <w:pPr>
      <w:keepNext/>
    </w:pPr>
    <w:rPr>
      <w:rFonts w:eastAsiaTheme="minorHAnsi" w:cstheme="minorBidi"/>
      <w:sz w:val="22"/>
      <w:szCs w:val="22"/>
    </w:rPr>
    <w:tblPr/>
    <w:trPr>
      <w:cantSplit/>
    </w:trPr>
    <w:tblStylePr w:type="firstRow">
      <w:pPr>
        <w:wordWrap/>
        <w:spacing w:beforeLines="0" w:beforeAutospacing="0"/>
      </w:pPr>
    </w:tblStylePr>
    <w:tblStylePr w:type="firstCol">
      <w:rPr>
        <w:b/>
      </w:rPr>
    </w:tblStylePr>
  </w:style>
  <w:style w:type="table" w:customStyle="1" w:styleId="BDMultilevel">
    <w:name w:val="BD Multilevel"/>
    <w:basedOn w:val="TableNormal"/>
    <w:uiPriority w:val="99"/>
    <w:rsid w:val="008C58F2"/>
    <w:rPr>
      <w:rFonts w:eastAsiaTheme="minorHAnsi" w:cstheme="minorBidi"/>
      <w:szCs w:val="22"/>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customStyle="1" w:styleId="BDNotNumberedTitles">
    <w:name w:val="BD NotNumbered Titles"/>
    <w:next w:val="Normal"/>
    <w:link w:val="BDNotNumberedTitlesChar"/>
    <w:qFormat/>
    <w:rsid w:val="008C58F2"/>
    <w:pPr>
      <w:pBdr>
        <w:bottom w:val="single" w:sz="8" w:space="1" w:color="5F497A" w:themeColor="accent4" w:themeShade="BF"/>
      </w:pBdr>
      <w:spacing w:after="240"/>
    </w:pPr>
    <w:rPr>
      <w:rFonts w:ascii="Arial" w:eastAsiaTheme="minorHAnsi" w:hAnsi="Arial" w:cstheme="minorBidi"/>
      <w:b/>
      <w:color w:val="000000" w:themeColor="text1"/>
      <w:sz w:val="36"/>
      <w:szCs w:val="22"/>
    </w:rPr>
  </w:style>
  <w:style w:type="character" w:customStyle="1" w:styleId="BDNotNumberedTitlesChar">
    <w:name w:val="BD NotNumbered Titles Char"/>
    <w:basedOn w:val="DefaultParagraphFont"/>
    <w:link w:val="BDNotNumberedTitles"/>
    <w:rsid w:val="008C58F2"/>
    <w:rPr>
      <w:rFonts w:ascii="Arial" w:eastAsiaTheme="minorHAnsi" w:hAnsi="Arial" w:cstheme="minorBidi"/>
      <w:b/>
      <w:color w:val="000000" w:themeColor="text1"/>
      <w:sz w:val="36"/>
      <w:szCs w:val="22"/>
    </w:rPr>
  </w:style>
  <w:style w:type="paragraph" w:customStyle="1" w:styleId="BDSectionGoal">
    <w:name w:val="BD SectionGoal"/>
    <w:basedOn w:val="Normal"/>
    <w:next w:val="Normal"/>
    <w:qFormat/>
    <w:rsid w:val="008C58F2"/>
    <w:pPr>
      <w:shd w:val="clear" w:color="auto" w:fill="FFD961"/>
    </w:pPr>
  </w:style>
  <w:style w:type="paragraph" w:customStyle="1" w:styleId="BDSubsectionGoal">
    <w:name w:val="BD SubsectionGoal"/>
    <w:basedOn w:val="Normal"/>
    <w:next w:val="Normal"/>
    <w:qFormat/>
    <w:rsid w:val="008C58F2"/>
    <w:pPr>
      <w:shd w:val="clear" w:color="auto" w:fill="FFC000"/>
    </w:pPr>
  </w:style>
  <w:style w:type="paragraph" w:customStyle="1" w:styleId="BDTableBulletList">
    <w:name w:val="BD Table Bullet List"/>
    <w:qFormat/>
    <w:rsid w:val="008C58F2"/>
    <w:pPr>
      <w:numPr>
        <w:numId w:val="4"/>
      </w:numPr>
      <w:tabs>
        <w:tab w:val="num" w:pos="360"/>
      </w:tabs>
      <w:contextualSpacing/>
    </w:pPr>
    <w:rPr>
      <w:rFonts w:eastAsia="Calibri" w:cs="Arial"/>
      <w:color w:val="000000" w:themeColor="text1"/>
    </w:rPr>
  </w:style>
  <w:style w:type="paragraph" w:customStyle="1" w:styleId="BDTableCaption">
    <w:name w:val="BD Table Caption"/>
    <w:next w:val="Normal"/>
    <w:qFormat/>
    <w:rsid w:val="008C58F2"/>
    <w:pPr>
      <w:spacing w:before="240" w:after="120"/>
      <w:jc w:val="center"/>
    </w:pPr>
    <w:rPr>
      <w:rFonts w:eastAsia="Calibri"/>
      <w:b/>
      <w:i/>
      <w:sz w:val="22"/>
      <w:szCs w:val="22"/>
    </w:rPr>
  </w:style>
  <w:style w:type="paragraph" w:customStyle="1" w:styleId="BDTableText">
    <w:name w:val="BD Table Text"/>
    <w:qFormat/>
    <w:rsid w:val="008C58F2"/>
    <w:pPr>
      <w:widowControl w:val="0"/>
      <w:adjustRightInd w:val="0"/>
      <w:textAlignment w:val="baseline"/>
    </w:pPr>
    <w:rPr>
      <w:rFonts w:eastAsia="Calibri"/>
    </w:rPr>
  </w:style>
  <w:style w:type="paragraph" w:customStyle="1" w:styleId="BDTextBulletList2">
    <w:name w:val="BD Text Bullet List 2"/>
    <w:basedOn w:val="BDTextBulletList"/>
    <w:qFormat/>
    <w:rsid w:val="008C58F2"/>
    <w:pPr>
      <w:numPr>
        <w:numId w:val="6"/>
      </w:numPr>
    </w:pPr>
  </w:style>
  <w:style w:type="paragraph" w:customStyle="1" w:styleId="BDTextBulletList3">
    <w:name w:val="BD Text Bullet List 3"/>
    <w:basedOn w:val="BDTextBulletList2"/>
    <w:qFormat/>
    <w:rsid w:val="008C58F2"/>
    <w:pPr>
      <w:numPr>
        <w:numId w:val="7"/>
      </w:numPr>
    </w:pPr>
  </w:style>
  <w:style w:type="paragraph" w:customStyle="1" w:styleId="BDTextLetterList">
    <w:name w:val="BD Text Letter List"/>
    <w:basedOn w:val="BDTextBulletList"/>
    <w:next w:val="Normal"/>
    <w:qFormat/>
    <w:rsid w:val="008C58F2"/>
    <w:pPr>
      <w:keepNext/>
      <w:keepLines/>
      <w:numPr>
        <w:numId w:val="8"/>
      </w:numPr>
      <w:spacing w:before="120" w:after="40"/>
    </w:pPr>
    <w:rPr>
      <w:b/>
      <w:smallCaps/>
    </w:rPr>
  </w:style>
  <w:style w:type="paragraph" w:customStyle="1" w:styleId="BDTextComponentList">
    <w:name w:val="BD Text Component List"/>
    <w:basedOn w:val="BDTextLetterList"/>
    <w:next w:val="Normal"/>
    <w:qFormat/>
    <w:rsid w:val="008C58F2"/>
    <w:pPr>
      <w:numPr>
        <w:numId w:val="0"/>
      </w:numPr>
    </w:pPr>
  </w:style>
  <w:style w:type="paragraph" w:customStyle="1" w:styleId="BDTextNumberedList0">
    <w:name w:val="BD Text Numbered List"/>
    <w:next w:val="Normal"/>
    <w:qFormat/>
    <w:rsid w:val="008C58F2"/>
    <w:pPr>
      <w:spacing w:after="120"/>
    </w:pPr>
    <w:rPr>
      <w:rFonts w:eastAsia="Calibri"/>
      <w:sz w:val="22"/>
      <w:szCs w:val="22"/>
    </w:rPr>
  </w:style>
  <w:style w:type="paragraph" w:customStyle="1" w:styleId="BDTextNumberedlist">
    <w:name w:val="BD Text Numbered list"/>
    <w:basedOn w:val="BDTextBulletList"/>
    <w:qFormat/>
    <w:rsid w:val="008C58F2"/>
    <w:pPr>
      <w:numPr>
        <w:numId w:val="9"/>
      </w:numPr>
    </w:pPr>
  </w:style>
  <w:style w:type="paragraph" w:customStyle="1" w:styleId="BDTOCHeader">
    <w:name w:val="BD TOC Header"/>
    <w:basedOn w:val="Normal"/>
    <w:qFormat/>
    <w:rsid w:val="008C58F2"/>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Subheading">
    <w:name w:val="BD UseCase Subheading"/>
    <w:next w:val="Normal"/>
    <w:qFormat/>
    <w:rsid w:val="008C58F2"/>
    <w:pPr>
      <w:spacing w:before="240"/>
    </w:pPr>
    <w:rPr>
      <w:rFonts w:ascii="Verdana" w:hAnsi="Verdana" w:cstheme="majorBidi"/>
      <w:b/>
      <w:bCs/>
      <w:i/>
      <w:smallCaps/>
      <w:color w:val="262626" w:themeColor="text1" w:themeTint="D9"/>
      <w:sz w:val="22"/>
      <w:szCs w:val="26"/>
      <w:u w:val="single"/>
    </w:rPr>
  </w:style>
  <w:style w:type="character" w:styleId="LineNumber">
    <w:name w:val="line number"/>
    <w:basedOn w:val="DefaultParagraphFont"/>
    <w:semiHidden/>
    <w:unhideWhenUsed/>
    <w:rsid w:val="00176284"/>
  </w:style>
  <w:style w:type="table" w:customStyle="1" w:styleId="BDSpecTables">
    <w:name w:val="BDSpecTables"/>
    <w:basedOn w:val="TableNormal"/>
    <w:uiPriority w:val="99"/>
    <w:rsid w:val="003A6005"/>
    <w:tblPr>
      <w:tblBorders>
        <w:insideV w:val="single" w:sz="4" w:space="0" w:color="D9D9D9" w:themeColor="background1" w:themeShade="D9"/>
      </w:tblBorders>
    </w:tblPr>
    <w:tblStylePr w:type="firstRow">
      <w:rPr>
        <w:b/>
      </w:rPr>
      <w:tblPr/>
      <w:tcPr>
        <w:tcBorders>
          <w:top w:val="nil"/>
          <w:left w:val="nil"/>
          <w:bottom w:val="single" w:sz="4" w:space="0" w:color="auto"/>
          <w:right w:val="nil"/>
          <w:insideH w:val="nil"/>
          <w:insideV w:val="single" w:sz="4" w:space="0" w:color="D9D9D9" w:themeColor="background1" w:themeShade="D9"/>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211">
      <w:bodyDiv w:val="1"/>
      <w:marLeft w:val="0"/>
      <w:marRight w:val="0"/>
      <w:marTop w:val="0"/>
      <w:marBottom w:val="0"/>
      <w:divBdr>
        <w:top w:val="none" w:sz="0" w:space="0" w:color="auto"/>
        <w:left w:val="none" w:sz="0" w:space="0" w:color="auto"/>
        <w:bottom w:val="none" w:sz="0" w:space="0" w:color="auto"/>
        <w:right w:val="none" w:sz="0" w:space="0" w:color="auto"/>
      </w:divBdr>
    </w:div>
    <w:div w:id="18894102">
      <w:bodyDiv w:val="1"/>
      <w:marLeft w:val="0"/>
      <w:marRight w:val="0"/>
      <w:marTop w:val="0"/>
      <w:marBottom w:val="0"/>
      <w:divBdr>
        <w:top w:val="none" w:sz="0" w:space="0" w:color="auto"/>
        <w:left w:val="none" w:sz="0" w:space="0" w:color="auto"/>
        <w:bottom w:val="none" w:sz="0" w:space="0" w:color="auto"/>
        <w:right w:val="none" w:sz="0" w:space="0" w:color="auto"/>
      </w:divBdr>
      <w:divsChild>
        <w:div w:id="1881700203">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 w:id="29380600">
      <w:bodyDiv w:val="1"/>
      <w:marLeft w:val="0"/>
      <w:marRight w:val="0"/>
      <w:marTop w:val="0"/>
      <w:marBottom w:val="0"/>
      <w:divBdr>
        <w:top w:val="none" w:sz="0" w:space="0" w:color="auto"/>
        <w:left w:val="none" w:sz="0" w:space="0" w:color="auto"/>
        <w:bottom w:val="none" w:sz="0" w:space="0" w:color="auto"/>
        <w:right w:val="none" w:sz="0" w:space="0" w:color="auto"/>
      </w:divBdr>
    </w:div>
    <w:div w:id="29652247">
      <w:bodyDiv w:val="1"/>
      <w:marLeft w:val="0"/>
      <w:marRight w:val="0"/>
      <w:marTop w:val="0"/>
      <w:marBottom w:val="0"/>
      <w:divBdr>
        <w:top w:val="none" w:sz="0" w:space="0" w:color="auto"/>
        <w:left w:val="none" w:sz="0" w:space="0" w:color="auto"/>
        <w:bottom w:val="none" w:sz="0" w:space="0" w:color="auto"/>
        <w:right w:val="none" w:sz="0" w:space="0" w:color="auto"/>
      </w:divBdr>
    </w:div>
    <w:div w:id="55784246">
      <w:bodyDiv w:val="1"/>
      <w:marLeft w:val="0"/>
      <w:marRight w:val="0"/>
      <w:marTop w:val="0"/>
      <w:marBottom w:val="0"/>
      <w:divBdr>
        <w:top w:val="none" w:sz="0" w:space="0" w:color="auto"/>
        <w:left w:val="none" w:sz="0" w:space="0" w:color="auto"/>
        <w:bottom w:val="none" w:sz="0" w:space="0" w:color="auto"/>
        <w:right w:val="none" w:sz="0" w:space="0" w:color="auto"/>
      </w:divBdr>
      <w:divsChild>
        <w:div w:id="1585644808">
          <w:marLeft w:val="0"/>
          <w:marRight w:val="0"/>
          <w:marTop w:val="0"/>
          <w:marBottom w:val="0"/>
          <w:divBdr>
            <w:top w:val="none" w:sz="0" w:space="0" w:color="auto"/>
            <w:left w:val="none" w:sz="0" w:space="0" w:color="auto"/>
            <w:bottom w:val="none" w:sz="0" w:space="0" w:color="auto"/>
            <w:right w:val="none" w:sz="0" w:space="0" w:color="auto"/>
          </w:divBdr>
          <w:divsChild>
            <w:div w:id="24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2132">
      <w:bodyDiv w:val="1"/>
      <w:marLeft w:val="0"/>
      <w:marRight w:val="0"/>
      <w:marTop w:val="0"/>
      <w:marBottom w:val="0"/>
      <w:divBdr>
        <w:top w:val="none" w:sz="0" w:space="0" w:color="auto"/>
        <w:left w:val="none" w:sz="0" w:space="0" w:color="auto"/>
        <w:bottom w:val="none" w:sz="0" w:space="0" w:color="auto"/>
        <w:right w:val="none" w:sz="0" w:space="0" w:color="auto"/>
      </w:divBdr>
    </w:div>
    <w:div w:id="100489319">
      <w:bodyDiv w:val="1"/>
      <w:marLeft w:val="0"/>
      <w:marRight w:val="0"/>
      <w:marTop w:val="0"/>
      <w:marBottom w:val="0"/>
      <w:divBdr>
        <w:top w:val="none" w:sz="0" w:space="0" w:color="auto"/>
        <w:left w:val="none" w:sz="0" w:space="0" w:color="auto"/>
        <w:bottom w:val="none" w:sz="0" w:space="0" w:color="auto"/>
        <w:right w:val="none" w:sz="0" w:space="0" w:color="auto"/>
      </w:divBdr>
      <w:divsChild>
        <w:div w:id="1716467472">
          <w:marLeft w:val="0"/>
          <w:marRight w:val="0"/>
          <w:marTop w:val="0"/>
          <w:marBottom w:val="0"/>
          <w:divBdr>
            <w:top w:val="none" w:sz="0" w:space="0" w:color="auto"/>
            <w:left w:val="none" w:sz="0" w:space="0" w:color="auto"/>
            <w:bottom w:val="none" w:sz="0" w:space="0" w:color="auto"/>
            <w:right w:val="none" w:sz="0" w:space="0" w:color="auto"/>
          </w:divBdr>
          <w:divsChild>
            <w:div w:id="57633665">
              <w:marLeft w:val="0"/>
              <w:marRight w:val="0"/>
              <w:marTop w:val="0"/>
              <w:marBottom w:val="0"/>
              <w:divBdr>
                <w:top w:val="none" w:sz="0" w:space="0" w:color="auto"/>
                <w:left w:val="none" w:sz="0" w:space="0" w:color="auto"/>
                <w:bottom w:val="none" w:sz="0" w:space="0" w:color="auto"/>
                <w:right w:val="none" w:sz="0" w:space="0" w:color="auto"/>
              </w:divBdr>
              <w:divsChild>
                <w:div w:id="1230771849">
                  <w:marLeft w:val="0"/>
                  <w:marRight w:val="0"/>
                  <w:marTop w:val="350"/>
                  <w:marBottom w:val="0"/>
                  <w:divBdr>
                    <w:top w:val="none" w:sz="0" w:space="0" w:color="auto"/>
                    <w:left w:val="none" w:sz="0" w:space="0" w:color="auto"/>
                    <w:bottom w:val="none" w:sz="0" w:space="0" w:color="auto"/>
                    <w:right w:val="none" w:sz="0" w:space="0" w:color="auto"/>
                  </w:divBdr>
                  <w:divsChild>
                    <w:div w:id="23809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70757">
      <w:bodyDiv w:val="1"/>
      <w:marLeft w:val="0"/>
      <w:marRight w:val="0"/>
      <w:marTop w:val="0"/>
      <w:marBottom w:val="0"/>
      <w:divBdr>
        <w:top w:val="none" w:sz="0" w:space="0" w:color="auto"/>
        <w:left w:val="none" w:sz="0" w:space="0" w:color="auto"/>
        <w:bottom w:val="none" w:sz="0" w:space="0" w:color="auto"/>
        <w:right w:val="none" w:sz="0" w:space="0" w:color="auto"/>
      </w:divBdr>
    </w:div>
    <w:div w:id="123275072">
      <w:bodyDiv w:val="1"/>
      <w:marLeft w:val="0"/>
      <w:marRight w:val="0"/>
      <w:marTop w:val="0"/>
      <w:marBottom w:val="0"/>
      <w:divBdr>
        <w:top w:val="none" w:sz="0" w:space="0" w:color="auto"/>
        <w:left w:val="none" w:sz="0" w:space="0" w:color="auto"/>
        <w:bottom w:val="none" w:sz="0" w:space="0" w:color="auto"/>
        <w:right w:val="none" w:sz="0" w:space="0" w:color="auto"/>
      </w:divBdr>
    </w:div>
    <w:div w:id="143355939">
      <w:bodyDiv w:val="1"/>
      <w:marLeft w:val="0"/>
      <w:marRight w:val="0"/>
      <w:marTop w:val="0"/>
      <w:marBottom w:val="0"/>
      <w:divBdr>
        <w:top w:val="none" w:sz="0" w:space="0" w:color="auto"/>
        <w:left w:val="none" w:sz="0" w:space="0" w:color="auto"/>
        <w:bottom w:val="none" w:sz="0" w:space="0" w:color="auto"/>
        <w:right w:val="none" w:sz="0" w:space="0" w:color="auto"/>
      </w:divBdr>
    </w:div>
    <w:div w:id="153691691">
      <w:bodyDiv w:val="1"/>
      <w:marLeft w:val="0"/>
      <w:marRight w:val="0"/>
      <w:marTop w:val="0"/>
      <w:marBottom w:val="0"/>
      <w:divBdr>
        <w:top w:val="none" w:sz="0" w:space="0" w:color="auto"/>
        <w:left w:val="none" w:sz="0" w:space="0" w:color="auto"/>
        <w:bottom w:val="none" w:sz="0" w:space="0" w:color="auto"/>
        <w:right w:val="none" w:sz="0" w:space="0" w:color="auto"/>
      </w:divBdr>
    </w:div>
    <w:div w:id="158079490">
      <w:bodyDiv w:val="1"/>
      <w:marLeft w:val="0"/>
      <w:marRight w:val="0"/>
      <w:marTop w:val="0"/>
      <w:marBottom w:val="0"/>
      <w:divBdr>
        <w:top w:val="none" w:sz="0" w:space="0" w:color="auto"/>
        <w:left w:val="none" w:sz="0" w:space="0" w:color="auto"/>
        <w:bottom w:val="none" w:sz="0" w:space="0" w:color="auto"/>
        <w:right w:val="none" w:sz="0" w:space="0" w:color="auto"/>
      </w:divBdr>
      <w:divsChild>
        <w:div w:id="601187629">
          <w:marLeft w:val="0"/>
          <w:marRight w:val="0"/>
          <w:marTop w:val="0"/>
          <w:marBottom w:val="0"/>
          <w:divBdr>
            <w:top w:val="none" w:sz="0" w:space="0" w:color="auto"/>
            <w:left w:val="none" w:sz="0" w:space="0" w:color="auto"/>
            <w:bottom w:val="none" w:sz="0" w:space="0" w:color="auto"/>
            <w:right w:val="none" w:sz="0" w:space="0" w:color="auto"/>
          </w:divBdr>
          <w:divsChild>
            <w:div w:id="2022967871">
              <w:marLeft w:val="0"/>
              <w:marRight w:val="0"/>
              <w:marTop w:val="0"/>
              <w:marBottom w:val="0"/>
              <w:divBdr>
                <w:top w:val="none" w:sz="0" w:space="0" w:color="auto"/>
                <w:left w:val="none" w:sz="0" w:space="0" w:color="auto"/>
                <w:bottom w:val="none" w:sz="0" w:space="0" w:color="auto"/>
                <w:right w:val="none" w:sz="0" w:space="0" w:color="auto"/>
              </w:divBdr>
              <w:divsChild>
                <w:div w:id="1857691997">
                  <w:marLeft w:val="0"/>
                  <w:marRight w:val="0"/>
                  <w:marTop w:val="0"/>
                  <w:marBottom w:val="0"/>
                  <w:divBdr>
                    <w:top w:val="none" w:sz="0" w:space="0" w:color="auto"/>
                    <w:left w:val="none" w:sz="0" w:space="0" w:color="auto"/>
                    <w:bottom w:val="none" w:sz="0" w:space="0" w:color="auto"/>
                    <w:right w:val="none" w:sz="0" w:space="0" w:color="auto"/>
                  </w:divBdr>
                  <w:divsChild>
                    <w:div w:id="4830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26351">
      <w:bodyDiv w:val="1"/>
      <w:marLeft w:val="0"/>
      <w:marRight w:val="0"/>
      <w:marTop w:val="0"/>
      <w:marBottom w:val="0"/>
      <w:divBdr>
        <w:top w:val="none" w:sz="0" w:space="0" w:color="auto"/>
        <w:left w:val="none" w:sz="0" w:space="0" w:color="auto"/>
        <w:bottom w:val="none" w:sz="0" w:space="0" w:color="auto"/>
        <w:right w:val="none" w:sz="0" w:space="0" w:color="auto"/>
      </w:divBdr>
    </w:div>
    <w:div w:id="190340440">
      <w:bodyDiv w:val="1"/>
      <w:marLeft w:val="0"/>
      <w:marRight w:val="0"/>
      <w:marTop w:val="0"/>
      <w:marBottom w:val="0"/>
      <w:divBdr>
        <w:top w:val="none" w:sz="0" w:space="0" w:color="auto"/>
        <w:left w:val="none" w:sz="0" w:space="0" w:color="auto"/>
        <w:bottom w:val="none" w:sz="0" w:space="0" w:color="auto"/>
        <w:right w:val="none" w:sz="0" w:space="0" w:color="auto"/>
      </w:divBdr>
    </w:div>
    <w:div w:id="196167904">
      <w:bodyDiv w:val="1"/>
      <w:marLeft w:val="0"/>
      <w:marRight w:val="0"/>
      <w:marTop w:val="0"/>
      <w:marBottom w:val="0"/>
      <w:divBdr>
        <w:top w:val="none" w:sz="0" w:space="0" w:color="auto"/>
        <w:left w:val="none" w:sz="0" w:space="0" w:color="auto"/>
        <w:bottom w:val="none" w:sz="0" w:space="0" w:color="auto"/>
        <w:right w:val="none" w:sz="0" w:space="0" w:color="auto"/>
      </w:divBdr>
    </w:div>
    <w:div w:id="201596395">
      <w:bodyDiv w:val="1"/>
      <w:marLeft w:val="0"/>
      <w:marRight w:val="0"/>
      <w:marTop w:val="0"/>
      <w:marBottom w:val="0"/>
      <w:divBdr>
        <w:top w:val="none" w:sz="0" w:space="0" w:color="auto"/>
        <w:left w:val="none" w:sz="0" w:space="0" w:color="auto"/>
        <w:bottom w:val="none" w:sz="0" w:space="0" w:color="auto"/>
        <w:right w:val="none" w:sz="0" w:space="0" w:color="auto"/>
      </w:divBdr>
    </w:div>
    <w:div w:id="203711276">
      <w:bodyDiv w:val="1"/>
      <w:marLeft w:val="0"/>
      <w:marRight w:val="0"/>
      <w:marTop w:val="0"/>
      <w:marBottom w:val="0"/>
      <w:divBdr>
        <w:top w:val="none" w:sz="0" w:space="0" w:color="auto"/>
        <w:left w:val="none" w:sz="0" w:space="0" w:color="auto"/>
        <w:bottom w:val="none" w:sz="0" w:space="0" w:color="auto"/>
        <w:right w:val="none" w:sz="0" w:space="0" w:color="auto"/>
      </w:divBdr>
    </w:div>
    <w:div w:id="209809030">
      <w:bodyDiv w:val="1"/>
      <w:marLeft w:val="0"/>
      <w:marRight w:val="0"/>
      <w:marTop w:val="0"/>
      <w:marBottom w:val="0"/>
      <w:divBdr>
        <w:top w:val="none" w:sz="0" w:space="0" w:color="auto"/>
        <w:left w:val="none" w:sz="0" w:space="0" w:color="auto"/>
        <w:bottom w:val="none" w:sz="0" w:space="0" w:color="auto"/>
        <w:right w:val="none" w:sz="0" w:space="0" w:color="auto"/>
      </w:divBdr>
    </w:div>
    <w:div w:id="222717639">
      <w:bodyDiv w:val="1"/>
      <w:marLeft w:val="0"/>
      <w:marRight w:val="0"/>
      <w:marTop w:val="0"/>
      <w:marBottom w:val="0"/>
      <w:divBdr>
        <w:top w:val="none" w:sz="0" w:space="0" w:color="auto"/>
        <w:left w:val="none" w:sz="0" w:space="0" w:color="auto"/>
        <w:bottom w:val="none" w:sz="0" w:space="0" w:color="auto"/>
        <w:right w:val="none" w:sz="0" w:space="0" w:color="auto"/>
      </w:divBdr>
    </w:div>
    <w:div w:id="231038492">
      <w:bodyDiv w:val="1"/>
      <w:marLeft w:val="0"/>
      <w:marRight w:val="0"/>
      <w:marTop w:val="0"/>
      <w:marBottom w:val="0"/>
      <w:divBdr>
        <w:top w:val="none" w:sz="0" w:space="0" w:color="auto"/>
        <w:left w:val="none" w:sz="0" w:space="0" w:color="auto"/>
        <w:bottom w:val="none" w:sz="0" w:space="0" w:color="auto"/>
        <w:right w:val="none" w:sz="0" w:space="0" w:color="auto"/>
      </w:divBdr>
    </w:div>
    <w:div w:id="249046692">
      <w:bodyDiv w:val="1"/>
      <w:marLeft w:val="0"/>
      <w:marRight w:val="0"/>
      <w:marTop w:val="0"/>
      <w:marBottom w:val="0"/>
      <w:divBdr>
        <w:top w:val="none" w:sz="0" w:space="0" w:color="auto"/>
        <w:left w:val="none" w:sz="0" w:space="0" w:color="auto"/>
        <w:bottom w:val="none" w:sz="0" w:space="0" w:color="auto"/>
        <w:right w:val="none" w:sz="0" w:space="0" w:color="auto"/>
      </w:divBdr>
    </w:div>
    <w:div w:id="249237066">
      <w:bodyDiv w:val="1"/>
      <w:marLeft w:val="0"/>
      <w:marRight w:val="0"/>
      <w:marTop w:val="0"/>
      <w:marBottom w:val="0"/>
      <w:divBdr>
        <w:top w:val="none" w:sz="0" w:space="0" w:color="auto"/>
        <w:left w:val="none" w:sz="0" w:space="0" w:color="auto"/>
        <w:bottom w:val="none" w:sz="0" w:space="0" w:color="auto"/>
        <w:right w:val="none" w:sz="0" w:space="0" w:color="auto"/>
      </w:divBdr>
    </w:div>
    <w:div w:id="256061426">
      <w:bodyDiv w:val="1"/>
      <w:marLeft w:val="0"/>
      <w:marRight w:val="0"/>
      <w:marTop w:val="0"/>
      <w:marBottom w:val="0"/>
      <w:divBdr>
        <w:top w:val="none" w:sz="0" w:space="0" w:color="auto"/>
        <w:left w:val="none" w:sz="0" w:space="0" w:color="auto"/>
        <w:bottom w:val="none" w:sz="0" w:space="0" w:color="auto"/>
        <w:right w:val="none" w:sz="0" w:space="0" w:color="auto"/>
      </w:divBdr>
    </w:div>
    <w:div w:id="265579067">
      <w:bodyDiv w:val="1"/>
      <w:marLeft w:val="0"/>
      <w:marRight w:val="0"/>
      <w:marTop w:val="0"/>
      <w:marBottom w:val="0"/>
      <w:divBdr>
        <w:top w:val="none" w:sz="0" w:space="0" w:color="auto"/>
        <w:left w:val="none" w:sz="0" w:space="0" w:color="auto"/>
        <w:bottom w:val="none" w:sz="0" w:space="0" w:color="auto"/>
        <w:right w:val="none" w:sz="0" w:space="0" w:color="auto"/>
      </w:divBdr>
    </w:div>
    <w:div w:id="270430641">
      <w:bodyDiv w:val="1"/>
      <w:marLeft w:val="0"/>
      <w:marRight w:val="0"/>
      <w:marTop w:val="0"/>
      <w:marBottom w:val="0"/>
      <w:divBdr>
        <w:top w:val="none" w:sz="0" w:space="0" w:color="auto"/>
        <w:left w:val="none" w:sz="0" w:space="0" w:color="auto"/>
        <w:bottom w:val="none" w:sz="0" w:space="0" w:color="auto"/>
        <w:right w:val="none" w:sz="0" w:space="0" w:color="auto"/>
      </w:divBdr>
    </w:div>
    <w:div w:id="271744755">
      <w:bodyDiv w:val="1"/>
      <w:marLeft w:val="0"/>
      <w:marRight w:val="0"/>
      <w:marTop w:val="0"/>
      <w:marBottom w:val="0"/>
      <w:divBdr>
        <w:top w:val="none" w:sz="0" w:space="0" w:color="auto"/>
        <w:left w:val="none" w:sz="0" w:space="0" w:color="auto"/>
        <w:bottom w:val="none" w:sz="0" w:space="0" w:color="auto"/>
        <w:right w:val="none" w:sz="0" w:space="0" w:color="auto"/>
      </w:divBdr>
    </w:div>
    <w:div w:id="272980678">
      <w:bodyDiv w:val="1"/>
      <w:marLeft w:val="0"/>
      <w:marRight w:val="0"/>
      <w:marTop w:val="0"/>
      <w:marBottom w:val="0"/>
      <w:divBdr>
        <w:top w:val="none" w:sz="0" w:space="0" w:color="auto"/>
        <w:left w:val="none" w:sz="0" w:space="0" w:color="auto"/>
        <w:bottom w:val="none" w:sz="0" w:space="0" w:color="auto"/>
        <w:right w:val="none" w:sz="0" w:space="0" w:color="auto"/>
      </w:divBdr>
    </w:div>
    <w:div w:id="279846150">
      <w:bodyDiv w:val="1"/>
      <w:marLeft w:val="0"/>
      <w:marRight w:val="0"/>
      <w:marTop w:val="0"/>
      <w:marBottom w:val="0"/>
      <w:divBdr>
        <w:top w:val="none" w:sz="0" w:space="0" w:color="auto"/>
        <w:left w:val="none" w:sz="0" w:space="0" w:color="auto"/>
        <w:bottom w:val="none" w:sz="0" w:space="0" w:color="auto"/>
        <w:right w:val="none" w:sz="0" w:space="0" w:color="auto"/>
      </w:divBdr>
    </w:div>
    <w:div w:id="315303994">
      <w:bodyDiv w:val="1"/>
      <w:marLeft w:val="0"/>
      <w:marRight w:val="0"/>
      <w:marTop w:val="0"/>
      <w:marBottom w:val="0"/>
      <w:divBdr>
        <w:top w:val="none" w:sz="0" w:space="0" w:color="auto"/>
        <w:left w:val="none" w:sz="0" w:space="0" w:color="auto"/>
        <w:bottom w:val="none" w:sz="0" w:space="0" w:color="auto"/>
        <w:right w:val="none" w:sz="0" w:space="0" w:color="auto"/>
      </w:divBdr>
    </w:div>
    <w:div w:id="341709669">
      <w:bodyDiv w:val="1"/>
      <w:marLeft w:val="0"/>
      <w:marRight w:val="0"/>
      <w:marTop w:val="0"/>
      <w:marBottom w:val="0"/>
      <w:divBdr>
        <w:top w:val="none" w:sz="0" w:space="0" w:color="auto"/>
        <w:left w:val="none" w:sz="0" w:space="0" w:color="auto"/>
        <w:bottom w:val="none" w:sz="0" w:space="0" w:color="auto"/>
        <w:right w:val="none" w:sz="0" w:space="0" w:color="auto"/>
      </w:divBdr>
      <w:divsChild>
        <w:div w:id="184487447">
          <w:marLeft w:val="0"/>
          <w:marRight w:val="0"/>
          <w:marTop w:val="0"/>
          <w:marBottom w:val="0"/>
          <w:divBdr>
            <w:top w:val="none" w:sz="0" w:space="0" w:color="auto"/>
            <w:left w:val="single" w:sz="12" w:space="4" w:color="0000FF"/>
            <w:bottom w:val="none" w:sz="0" w:space="0" w:color="auto"/>
            <w:right w:val="none" w:sz="0" w:space="0" w:color="auto"/>
          </w:divBdr>
        </w:div>
      </w:divsChild>
    </w:div>
    <w:div w:id="343482378">
      <w:bodyDiv w:val="1"/>
      <w:marLeft w:val="0"/>
      <w:marRight w:val="0"/>
      <w:marTop w:val="0"/>
      <w:marBottom w:val="0"/>
      <w:divBdr>
        <w:top w:val="none" w:sz="0" w:space="0" w:color="auto"/>
        <w:left w:val="none" w:sz="0" w:space="0" w:color="auto"/>
        <w:bottom w:val="none" w:sz="0" w:space="0" w:color="auto"/>
        <w:right w:val="none" w:sz="0" w:space="0" w:color="auto"/>
      </w:divBdr>
    </w:div>
    <w:div w:id="361635437">
      <w:bodyDiv w:val="1"/>
      <w:marLeft w:val="0"/>
      <w:marRight w:val="0"/>
      <w:marTop w:val="0"/>
      <w:marBottom w:val="0"/>
      <w:divBdr>
        <w:top w:val="none" w:sz="0" w:space="0" w:color="auto"/>
        <w:left w:val="none" w:sz="0" w:space="0" w:color="auto"/>
        <w:bottom w:val="none" w:sz="0" w:space="0" w:color="auto"/>
        <w:right w:val="none" w:sz="0" w:space="0" w:color="auto"/>
      </w:divBdr>
    </w:div>
    <w:div w:id="362488091">
      <w:bodyDiv w:val="1"/>
      <w:marLeft w:val="0"/>
      <w:marRight w:val="0"/>
      <w:marTop w:val="0"/>
      <w:marBottom w:val="0"/>
      <w:divBdr>
        <w:top w:val="none" w:sz="0" w:space="0" w:color="auto"/>
        <w:left w:val="none" w:sz="0" w:space="0" w:color="auto"/>
        <w:bottom w:val="none" w:sz="0" w:space="0" w:color="auto"/>
        <w:right w:val="none" w:sz="0" w:space="0" w:color="auto"/>
      </w:divBdr>
    </w:div>
    <w:div w:id="372122675">
      <w:bodyDiv w:val="1"/>
      <w:marLeft w:val="0"/>
      <w:marRight w:val="0"/>
      <w:marTop w:val="0"/>
      <w:marBottom w:val="0"/>
      <w:divBdr>
        <w:top w:val="none" w:sz="0" w:space="0" w:color="auto"/>
        <w:left w:val="none" w:sz="0" w:space="0" w:color="auto"/>
        <w:bottom w:val="none" w:sz="0" w:space="0" w:color="auto"/>
        <w:right w:val="none" w:sz="0" w:space="0" w:color="auto"/>
      </w:divBdr>
      <w:divsChild>
        <w:div w:id="1110012580">
          <w:marLeft w:val="0"/>
          <w:marRight w:val="0"/>
          <w:marTop w:val="0"/>
          <w:marBottom w:val="0"/>
          <w:divBdr>
            <w:top w:val="none" w:sz="0" w:space="0" w:color="auto"/>
            <w:left w:val="none" w:sz="0" w:space="0" w:color="auto"/>
            <w:bottom w:val="none" w:sz="0" w:space="0" w:color="auto"/>
            <w:right w:val="none" w:sz="0" w:space="0" w:color="auto"/>
          </w:divBdr>
        </w:div>
      </w:divsChild>
    </w:div>
    <w:div w:id="393622401">
      <w:bodyDiv w:val="1"/>
      <w:marLeft w:val="0"/>
      <w:marRight w:val="0"/>
      <w:marTop w:val="0"/>
      <w:marBottom w:val="0"/>
      <w:divBdr>
        <w:top w:val="none" w:sz="0" w:space="0" w:color="auto"/>
        <w:left w:val="none" w:sz="0" w:space="0" w:color="auto"/>
        <w:bottom w:val="none" w:sz="0" w:space="0" w:color="auto"/>
        <w:right w:val="none" w:sz="0" w:space="0" w:color="auto"/>
      </w:divBdr>
    </w:div>
    <w:div w:id="415636331">
      <w:bodyDiv w:val="1"/>
      <w:marLeft w:val="0"/>
      <w:marRight w:val="0"/>
      <w:marTop w:val="0"/>
      <w:marBottom w:val="0"/>
      <w:divBdr>
        <w:top w:val="none" w:sz="0" w:space="0" w:color="auto"/>
        <w:left w:val="none" w:sz="0" w:space="0" w:color="auto"/>
        <w:bottom w:val="none" w:sz="0" w:space="0" w:color="auto"/>
        <w:right w:val="none" w:sz="0" w:space="0" w:color="auto"/>
      </w:divBdr>
    </w:div>
    <w:div w:id="415905092">
      <w:bodyDiv w:val="1"/>
      <w:marLeft w:val="0"/>
      <w:marRight w:val="0"/>
      <w:marTop w:val="0"/>
      <w:marBottom w:val="0"/>
      <w:divBdr>
        <w:top w:val="none" w:sz="0" w:space="0" w:color="auto"/>
        <w:left w:val="none" w:sz="0" w:space="0" w:color="auto"/>
        <w:bottom w:val="none" w:sz="0" w:space="0" w:color="auto"/>
        <w:right w:val="none" w:sz="0" w:space="0" w:color="auto"/>
      </w:divBdr>
    </w:div>
    <w:div w:id="418796825">
      <w:bodyDiv w:val="1"/>
      <w:marLeft w:val="0"/>
      <w:marRight w:val="0"/>
      <w:marTop w:val="0"/>
      <w:marBottom w:val="0"/>
      <w:divBdr>
        <w:top w:val="none" w:sz="0" w:space="0" w:color="auto"/>
        <w:left w:val="none" w:sz="0" w:space="0" w:color="auto"/>
        <w:bottom w:val="none" w:sz="0" w:space="0" w:color="auto"/>
        <w:right w:val="none" w:sz="0" w:space="0" w:color="auto"/>
      </w:divBdr>
    </w:div>
    <w:div w:id="428236789">
      <w:bodyDiv w:val="1"/>
      <w:marLeft w:val="0"/>
      <w:marRight w:val="0"/>
      <w:marTop w:val="0"/>
      <w:marBottom w:val="0"/>
      <w:divBdr>
        <w:top w:val="none" w:sz="0" w:space="0" w:color="auto"/>
        <w:left w:val="none" w:sz="0" w:space="0" w:color="auto"/>
        <w:bottom w:val="none" w:sz="0" w:space="0" w:color="auto"/>
        <w:right w:val="none" w:sz="0" w:space="0" w:color="auto"/>
      </w:divBdr>
    </w:div>
    <w:div w:id="434176538">
      <w:bodyDiv w:val="1"/>
      <w:marLeft w:val="0"/>
      <w:marRight w:val="0"/>
      <w:marTop w:val="0"/>
      <w:marBottom w:val="0"/>
      <w:divBdr>
        <w:top w:val="none" w:sz="0" w:space="0" w:color="auto"/>
        <w:left w:val="none" w:sz="0" w:space="0" w:color="auto"/>
        <w:bottom w:val="none" w:sz="0" w:space="0" w:color="auto"/>
        <w:right w:val="none" w:sz="0" w:space="0" w:color="auto"/>
      </w:divBdr>
    </w:div>
    <w:div w:id="452096934">
      <w:bodyDiv w:val="1"/>
      <w:marLeft w:val="0"/>
      <w:marRight w:val="0"/>
      <w:marTop w:val="0"/>
      <w:marBottom w:val="0"/>
      <w:divBdr>
        <w:top w:val="none" w:sz="0" w:space="0" w:color="auto"/>
        <w:left w:val="none" w:sz="0" w:space="0" w:color="auto"/>
        <w:bottom w:val="none" w:sz="0" w:space="0" w:color="auto"/>
        <w:right w:val="none" w:sz="0" w:space="0" w:color="auto"/>
      </w:divBdr>
    </w:div>
    <w:div w:id="478769741">
      <w:bodyDiv w:val="1"/>
      <w:marLeft w:val="0"/>
      <w:marRight w:val="0"/>
      <w:marTop w:val="0"/>
      <w:marBottom w:val="0"/>
      <w:divBdr>
        <w:top w:val="none" w:sz="0" w:space="0" w:color="auto"/>
        <w:left w:val="none" w:sz="0" w:space="0" w:color="auto"/>
        <w:bottom w:val="none" w:sz="0" w:space="0" w:color="auto"/>
        <w:right w:val="none" w:sz="0" w:space="0" w:color="auto"/>
      </w:divBdr>
      <w:divsChild>
        <w:div w:id="9484633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93649524">
      <w:bodyDiv w:val="1"/>
      <w:marLeft w:val="0"/>
      <w:marRight w:val="0"/>
      <w:marTop w:val="0"/>
      <w:marBottom w:val="0"/>
      <w:divBdr>
        <w:top w:val="none" w:sz="0" w:space="0" w:color="auto"/>
        <w:left w:val="none" w:sz="0" w:space="0" w:color="auto"/>
        <w:bottom w:val="none" w:sz="0" w:space="0" w:color="auto"/>
        <w:right w:val="none" w:sz="0" w:space="0" w:color="auto"/>
      </w:divBdr>
    </w:div>
    <w:div w:id="510217783">
      <w:bodyDiv w:val="1"/>
      <w:marLeft w:val="0"/>
      <w:marRight w:val="0"/>
      <w:marTop w:val="0"/>
      <w:marBottom w:val="0"/>
      <w:divBdr>
        <w:top w:val="none" w:sz="0" w:space="0" w:color="auto"/>
        <w:left w:val="none" w:sz="0" w:space="0" w:color="auto"/>
        <w:bottom w:val="none" w:sz="0" w:space="0" w:color="auto"/>
        <w:right w:val="none" w:sz="0" w:space="0" w:color="auto"/>
      </w:divBdr>
    </w:div>
    <w:div w:id="523252601">
      <w:bodyDiv w:val="1"/>
      <w:marLeft w:val="0"/>
      <w:marRight w:val="0"/>
      <w:marTop w:val="0"/>
      <w:marBottom w:val="0"/>
      <w:divBdr>
        <w:top w:val="none" w:sz="0" w:space="0" w:color="auto"/>
        <w:left w:val="none" w:sz="0" w:space="0" w:color="auto"/>
        <w:bottom w:val="none" w:sz="0" w:space="0" w:color="auto"/>
        <w:right w:val="none" w:sz="0" w:space="0" w:color="auto"/>
      </w:divBdr>
    </w:div>
    <w:div w:id="531113914">
      <w:bodyDiv w:val="1"/>
      <w:marLeft w:val="0"/>
      <w:marRight w:val="0"/>
      <w:marTop w:val="0"/>
      <w:marBottom w:val="0"/>
      <w:divBdr>
        <w:top w:val="none" w:sz="0" w:space="0" w:color="auto"/>
        <w:left w:val="none" w:sz="0" w:space="0" w:color="auto"/>
        <w:bottom w:val="none" w:sz="0" w:space="0" w:color="auto"/>
        <w:right w:val="none" w:sz="0" w:space="0" w:color="auto"/>
      </w:divBdr>
    </w:div>
    <w:div w:id="531891395">
      <w:bodyDiv w:val="1"/>
      <w:marLeft w:val="0"/>
      <w:marRight w:val="0"/>
      <w:marTop w:val="0"/>
      <w:marBottom w:val="0"/>
      <w:divBdr>
        <w:top w:val="none" w:sz="0" w:space="0" w:color="auto"/>
        <w:left w:val="none" w:sz="0" w:space="0" w:color="auto"/>
        <w:bottom w:val="none" w:sz="0" w:space="0" w:color="auto"/>
        <w:right w:val="none" w:sz="0" w:space="0" w:color="auto"/>
      </w:divBdr>
      <w:divsChild>
        <w:div w:id="584269469">
          <w:marLeft w:val="0"/>
          <w:marRight w:val="0"/>
          <w:marTop w:val="0"/>
          <w:marBottom w:val="0"/>
          <w:divBdr>
            <w:top w:val="none" w:sz="0" w:space="0" w:color="auto"/>
            <w:left w:val="single" w:sz="12" w:space="4" w:color="0000FF"/>
            <w:bottom w:val="none" w:sz="0" w:space="0" w:color="auto"/>
            <w:right w:val="none" w:sz="0" w:space="0" w:color="auto"/>
          </w:divBdr>
        </w:div>
      </w:divsChild>
    </w:div>
    <w:div w:id="540554673">
      <w:bodyDiv w:val="1"/>
      <w:marLeft w:val="0"/>
      <w:marRight w:val="0"/>
      <w:marTop w:val="0"/>
      <w:marBottom w:val="0"/>
      <w:divBdr>
        <w:top w:val="none" w:sz="0" w:space="0" w:color="auto"/>
        <w:left w:val="none" w:sz="0" w:space="0" w:color="auto"/>
        <w:bottom w:val="none" w:sz="0" w:space="0" w:color="auto"/>
        <w:right w:val="none" w:sz="0" w:space="0" w:color="auto"/>
      </w:divBdr>
    </w:div>
    <w:div w:id="547185528">
      <w:bodyDiv w:val="1"/>
      <w:marLeft w:val="0"/>
      <w:marRight w:val="0"/>
      <w:marTop w:val="0"/>
      <w:marBottom w:val="0"/>
      <w:divBdr>
        <w:top w:val="none" w:sz="0" w:space="0" w:color="auto"/>
        <w:left w:val="none" w:sz="0" w:space="0" w:color="auto"/>
        <w:bottom w:val="none" w:sz="0" w:space="0" w:color="auto"/>
        <w:right w:val="none" w:sz="0" w:space="0" w:color="auto"/>
      </w:divBdr>
    </w:div>
    <w:div w:id="548108770">
      <w:bodyDiv w:val="1"/>
      <w:marLeft w:val="0"/>
      <w:marRight w:val="0"/>
      <w:marTop w:val="0"/>
      <w:marBottom w:val="0"/>
      <w:divBdr>
        <w:top w:val="none" w:sz="0" w:space="0" w:color="auto"/>
        <w:left w:val="none" w:sz="0" w:space="0" w:color="auto"/>
        <w:bottom w:val="none" w:sz="0" w:space="0" w:color="auto"/>
        <w:right w:val="none" w:sz="0" w:space="0" w:color="auto"/>
      </w:divBdr>
    </w:div>
    <w:div w:id="549196637">
      <w:bodyDiv w:val="1"/>
      <w:marLeft w:val="0"/>
      <w:marRight w:val="0"/>
      <w:marTop w:val="0"/>
      <w:marBottom w:val="0"/>
      <w:divBdr>
        <w:top w:val="none" w:sz="0" w:space="0" w:color="auto"/>
        <w:left w:val="none" w:sz="0" w:space="0" w:color="auto"/>
        <w:bottom w:val="none" w:sz="0" w:space="0" w:color="auto"/>
        <w:right w:val="none" w:sz="0" w:space="0" w:color="auto"/>
      </w:divBdr>
    </w:div>
    <w:div w:id="553926592">
      <w:bodyDiv w:val="1"/>
      <w:marLeft w:val="0"/>
      <w:marRight w:val="0"/>
      <w:marTop w:val="0"/>
      <w:marBottom w:val="0"/>
      <w:divBdr>
        <w:top w:val="none" w:sz="0" w:space="0" w:color="auto"/>
        <w:left w:val="none" w:sz="0" w:space="0" w:color="auto"/>
        <w:bottom w:val="none" w:sz="0" w:space="0" w:color="auto"/>
        <w:right w:val="none" w:sz="0" w:space="0" w:color="auto"/>
      </w:divBdr>
    </w:div>
    <w:div w:id="555242189">
      <w:bodyDiv w:val="1"/>
      <w:marLeft w:val="0"/>
      <w:marRight w:val="0"/>
      <w:marTop w:val="0"/>
      <w:marBottom w:val="0"/>
      <w:divBdr>
        <w:top w:val="none" w:sz="0" w:space="0" w:color="auto"/>
        <w:left w:val="none" w:sz="0" w:space="0" w:color="auto"/>
        <w:bottom w:val="none" w:sz="0" w:space="0" w:color="auto"/>
        <w:right w:val="none" w:sz="0" w:space="0" w:color="auto"/>
      </w:divBdr>
    </w:div>
    <w:div w:id="567813377">
      <w:bodyDiv w:val="1"/>
      <w:marLeft w:val="0"/>
      <w:marRight w:val="0"/>
      <w:marTop w:val="0"/>
      <w:marBottom w:val="0"/>
      <w:divBdr>
        <w:top w:val="none" w:sz="0" w:space="0" w:color="auto"/>
        <w:left w:val="none" w:sz="0" w:space="0" w:color="auto"/>
        <w:bottom w:val="none" w:sz="0" w:space="0" w:color="auto"/>
        <w:right w:val="none" w:sz="0" w:space="0" w:color="auto"/>
      </w:divBdr>
    </w:div>
    <w:div w:id="576136094">
      <w:bodyDiv w:val="1"/>
      <w:marLeft w:val="0"/>
      <w:marRight w:val="0"/>
      <w:marTop w:val="0"/>
      <w:marBottom w:val="0"/>
      <w:divBdr>
        <w:top w:val="none" w:sz="0" w:space="0" w:color="auto"/>
        <w:left w:val="none" w:sz="0" w:space="0" w:color="auto"/>
        <w:bottom w:val="none" w:sz="0" w:space="0" w:color="auto"/>
        <w:right w:val="none" w:sz="0" w:space="0" w:color="auto"/>
      </w:divBdr>
    </w:div>
    <w:div w:id="578364370">
      <w:bodyDiv w:val="1"/>
      <w:marLeft w:val="0"/>
      <w:marRight w:val="0"/>
      <w:marTop w:val="0"/>
      <w:marBottom w:val="0"/>
      <w:divBdr>
        <w:top w:val="none" w:sz="0" w:space="0" w:color="auto"/>
        <w:left w:val="none" w:sz="0" w:space="0" w:color="auto"/>
        <w:bottom w:val="none" w:sz="0" w:space="0" w:color="auto"/>
        <w:right w:val="none" w:sz="0" w:space="0" w:color="auto"/>
      </w:divBdr>
    </w:div>
    <w:div w:id="582686178">
      <w:bodyDiv w:val="1"/>
      <w:marLeft w:val="0"/>
      <w:marRight w:val="0"/>
      <w:marTop w:val="0"/>
      <w:marBottom w:val="0"/>
      <w:divBdr>
        <w:top w:val="none" w:sz="0" w:space="0" w:color="auto"/>
        <w:left w:val="none" w:sz="0" w:space="0" w:color="auto"/>
        <w:bottom w:val="none" w:sz="0" w:space="0" w:color="auto"/>
        <w:right w:val="none" w:sz="0" w:space="0" w:color="auto"/>
      </w:divBdr>
    </w:div>
    <w:div w:id="587496252">
      <w:bodyDiv w:val="1"/>
      <w:marLeft w:val="0"/>
      <w:marRight w:val="0"/>
      <w:marTop w:val="0"/>
      <w:marBottom w:val="0"/>
      <w:divBdr>
        <w:top w:val="none" w:sz="0" w:space="0" w:color="auto"/>
        <w:left w:val="none" w:sz="0" w:space="0" w:color="auto"/>
        <w:bottom w:val="none" w:sz="0" w:space="0" w:color="auto"/>
        <w:right w:val="none" w:sz="0" w:space="0" w:color="auto"/>
      </w:divBdr>
      <w:divsChild>
        <w:div w:id="667288213">
          <w:marLeft w:val="0"/>
          <w:marRight w:val="0"/>
          <w:marTop w:val="0"/>
          <w:marBottom w:val="0"/>
          <w:divBdr>
            <w:top w:val="none" w:sz="0" w:space="0" w:color="auto"/>
            <w:left w:val="none" w:sz="0" w:space="0" w:color="auto"/>
            <w:bottom w:val="none" w:sz="0" w:space="0" w:color="auto"/>
            <w:right w:val="none" w:sz="0" w:space="0" w:color="auto"/>
          </w:divBdr>
          <w:divsChild>
            <w:div w:id="269895249">
              <w:marLeft w:val="0"/>
              <w:marRight w:val="0"/>
              <w:marTop w:val="0"/>
              <w:marBottom w:val="0"/>
              <w:divBdr>
                <w:top w:val="none" w:sz="0" w:space="0" w:color="auto"/>
                <w:left w:val="none" w:sz="0" w:space="0" w:color="auto"/>
                <w:bottom w:val="none" w:sz="0" w:space="0" w:color="auto"/>
                <w:right w:val="none" w:sz="0" w:space="0" w:color="auto"/>
              </w:divBdr>
              <w:divsChild>
                <w:div w:id="119931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852416">
      <w:bodyDiv w:val="1"/>
      <w:marLeft w:val="0"/>
      <w:marRight w:val="0"/>
      <w:marTop w:val="0"/>
      <w:marBottom w:val="0"/>
      <w:divBdr>
        <w:top w:val="none" w:sz="0" w:space="0" w:color="auto"/>
        <w:left w:val="none" w:sz="0" w:space="0" w:color="auto"/>
        <w:bottom w:val="none" w:sz="0" w:space="0" w:color="auto"/>
        <w:right w:val="none" w:sz="0" w:space="0" w:color="auto"/>
      </w:divBdr>
    </w:div>
    <w:div w:id="614991263">
      <w:bodyDiv w:val="1"/>
      <w:marLeft w:val="0"/>
      <w:marRight w:val="0"/>
      <w:marTop w:val="0"/>
      <w:marBottom w:val="0"/>
      <w:divBdr>
        <w:top w:val="none" w:sz="0" w:space="0" w:color="auto"/>
        <w:left w:val="none" w:sz="0" w:space="0" w:color="auto"/>
        <w:bottom w:val="none" w:sz="0" w:space="0" w:color="auto"/>
        <w:right w:val="none" w:sz="0" w:space="0" w:color="auto"/>
      </w:divBdr>
    </w:div>
    <w:div w:id="616453832">
      <w:bodyDiv w:val="1"/>
      <w:marLeft w:val="0"/>
      <w:marRight w:val="0"/>
      <w:marTop w:val="0"/>
      <w:marBottom w:val="0"/>
      <w:divBdr>
        <w:top w:val="none" w:sz="0" w:space="0" w:color="auto"/>
        <w:left w:val="none" w:sz="0" w:space="0" w:color="auto"/>
        <w:bottom w:val="none" w:sz="0" w:space="0" w:color="auto"/>
        <w:right w:val="none" w:sz="0" w:space="0" w:color="auto"/>
      </w:divBdr>
    </w:div>
    <w:div w:id="625896098">
      <w:bodyDiv w:val="1"/>
      <w:marLeft w:val="0"/>
      <w:marRight w:val="0"/>
      <w:marTop w:val="0"/>
      <w:marBottom w:val="0"/>
      <w:divBdr>
        <w:top w:val="none" w:sz="0" w:space="0" w:color="auto"/>
        <w:left w:val="none" w:sz="0" w:space="0" w:color="auto"/>
        <w:bottom w:val="none" w:sz="0" w:space="0" w:color="auto"/>
        <w:right w:val="none" w:sz="0" w:space="0" w:color="auto"/>
      </w:divBdr>
    </w:div>
    <w:div w:id="630939515">
      <w:bodyDiv w:val="1"/>
      <w:marLeft w:val="0"/>
      <w:marRight w:val="0"/>
      <w:marTop w:val="0"/>
      <w:marBottom w:val="0"/>
      <w:divBdr>
        <w:top w:val="none" w:sz="0" w:space="0" w:color="auto"/>
        <w:left w:val="none" w:sz="0" w:space="0" w:color="auto"/>
        <w:bottom w:val="none" w:sz="0" w:space="0" w:color="auto"/>
        <w:right w:val="none" w:sz="0" w:space="0" w:color="auto"/>
      </w:divBdr>
    </w:div>
    <w:div w:id="641159084">
      <w:bodyDiv w:val="1"/>
      <w:marLeft w:val="0"/>
      <w:marRight w:val="0"/>
      <w:marTop w:val="0"/>
      <w:marBottom w:val="0"/>
      <w:divBdr>
        <w:top w:val="none" w:sz="0" w:space="0" w:color="auto"/>
        <w:left w:val="none" w:sz="0" w:space="0" w:color="auto"/>
        <w:bottom w:val="none" w:sz="0" w:space="0" w:color="auto"/>
        <w:right w:val="none" w:sz="0" w:space="0" w:color="auto"/>
      </w:divBdr>
    </w:div>
    <w:div w:id="649866085">
      <w:bodyDiv w:val="1"/>
      <w:marLeft w:val="0"/>
      <w:marRight w:val="0"/>
      <w:marTop w:val="0"/>
      <w:marBottom w:val="0"/>
      <w:divBdr>
        <w:top w:val="none" w:sz="0" w:space="0" w:color="auto"/>
        <w:left w:val="none" w:sz="0" w:space="0" w:color="auto"/>
        <w:bottom w:val="none" w:sz="0" w:space="0" w:color="auto"/>
        <w:right w:val="none" w:sz="0" w:space="0" w:color="auto"/>
      </w:divBdr>
    </w:div>
    <w:div w:id="726685936">
      <w:bodyDiv w:val="1"/>
      <w:marLeft w:val="0"/>
      <w:marRight w:val="0"/>
      <w:marTop w:val="0"/>
      <w:marBottom w:val="0"/>
      <w:divBdr>
        <w:top w:val="none" w:sz="0" w:space="0" w:color="auto"/>
        <w:left w:val="none" w:sz="0" w:space="0" w:color="auto"/>
        <w:bottom w:val="none" w:sz="0" w:space="0" w:color="auto"/>
        <w:right w:val="none" w:sz="0" w:space="0" w:color="auto"/>
      </w:divBdr>
    </w:div>
    <w:div w:id="728958244">
      <w:bodyDiv w:val="1"/>
      <w:marLeft w:val="0"/>
      <w:marRight w:val="0"/>
      <w:marTop w:val="0"/>
      <w:marBottom w:val="0"/>
      <w:divBdr>
        <w:top w:val="none" w:sz="0" w:space="0" w:color="auto"/>
        <w:left w:val="none" w:sz="0" w:space="0" w:color="auto"/>
        <w:bottom w:val="none" w:sz="0" w:space="0" w:color="auto"/>
        <w:right w:val="none" w:sz="0" w:space="0" w:color="auto"/>
      </w:divBdr>
    </w:div>
    <w:div w:id="736516032">
      <w:bodyDiv w:val="1"/>
      <w:marLeft w:val="0"/>
      <w:marRight w:val="0"/>
      <w:marTop w:val="0"/>
      <w:marBottom w:val="0"/>
      <w:divBdr>
        <w:top w:val="none" w:sz="0" w:space="0" w:color="auto"/>
        <w:left w:val="none" w:sz="0" w:space="0" w:color="auto"/>
        <w:bottom w:val="none" w:sz="0" w:space="0" w:color="auto"/>
        <w:right w:val="none" w:sz="0" w:space="0" w:color="auto"/>
      </w:divBdr>
    </w:div>
    <w:div w:id="775248616">
      <w:bodyDiv w:val="1"/>
      <w:marLeft w:val="0"/>
      <w:marRight w:val="0"/>
      <w:marTop w:val="0"/>
      <w:marBottom w:val="0"/>
      <w:divBdr>
        <w:top w:val="none" w:sz="0" w:space="0" w:color="auto"/>
        <w:left w:val="none" w:sz="0" w:space="0" w:color="auto"/>
        <w:bottom w:val="none" w:sz="0" w:space="0" w:color="auto"/>
        <w:right w:val="none" w:sz="0" w:space="0" w:color="auto"/>
      </w:divBdr>
    </w:div>
    <w:div w:id="778450890">
      <w:bodyDiv w:val="1"/>
      <w:marLeft w:val="0"/>
      <w:marRight w:val="0"/>
      <w:marTop w:val="0"/>
      <w:marBottom w:val="0"/>
      <w:divBdr>
        <w:top w:val="none" w:sz="0" w:space="0" w:color="auto"/>
        <w:left w:val="none" w:sz="0" w:space="0" w:color="auto"/>
        <w:bottom w:val="none" w:sz="0" w:space="0" w:color="auto"/>
        <w:right w:val="none" w:sz="0" w:space="0" w:color="auto"/>
      </w:divBdr>
    </w:div>
    <w:div w:id="786045248">
      <w:bodyDiv w:val="1"/>
      <w:marLeft w:val="0"/>
      <w:marRight w:val="0"/>
      <w:marTop w:val="0"/>
      <w:marBottom w:val="0"/>
      <w:divBdr>
        <w:top w:val="none" w:sz="0" w:space="0" w:color="auto"/>
        <w:left w:val="none" w:sz="0" w:space="0" w:color="auto"/>
        <w:bottom w:val="none" w:sz="0" w:space="0" w:color="auto"/>
        <w:right w:val="none" w:sz="0" w:space="0" w:color="auto"/>
      </w:divBdr>
    </w:div>
    <w:div w:id="792015208">
      <w:bodyDiv w:val="1"/>
      <w:marLeft w:val="0"/>
      <w:marRight w:val="0"/>
      <w:marTop w:val="0"/>
      <w:marBottom w:val="0"/>
      <w:divBdr>
        <w:top w:val="none" w:sz="0" w:space="0" w:color="auto"/>
        <w:left w:val="none" w:sz="0" w:space="0" w:color="auto"/>
        <w:bottom w:val="none" w:sz="0" w:space="0" w:color="auto"/>
        <w:right w:val="none" w:sz="0" w:space="0" w:color="auto"/>
      </w:divBdr>
    </w:div>
    <w:div w:id="793719944">
      <w:bodyDiv w:val="1"/>
      <w:marLeft w:val="0"/>
      <w:marRight w:val="0"/>
      <w:marTop w:val="0"/>
      <w:marBottom w:val="0"/>
      <w:divBdr>
        <w:top w:val="none" w:sz="0" w:space="0" w:color="auto"/>
        <w:left w:val="none" w:sz="0" w:space="0" w:color="auto"/>
        <w:bottom w:val="none" w:sz="0" w:space="0" w:color="auto"/>
        <w:right w:val="none" w:sz="0" w:space="0" w:color="auto"/>
      </w:divBdr>
    </w:div>
    <w:div w:id="804733747">
      <w:bodyDiv w:val="1"/>
      <w:marLeft w:val="0"/>
      <w:marRight w:val="0"/>
      <w:marTop w:val="0"/>
      <w:marBottom w:val="0"/>
      <w:divBdr>
        <w:top w:val="none" w:sz="0" w:space="0" w:color="auto"/>
        <w:left w:val="none" w:sz="0" w:space="0" w:color="auto"/>
        <w:bottom w:val="none" w:sz="0" w:space="0" w:color="auto"/>
        <w:right w:val="none" w:sz="0" w:space="0" w:color="auto"/>
      </w:divBdr>
    </w:div>
    <w:div w:id="810562579">
      <w:bodyDiv w:val="1"/>
      <w:marLeft w:val="0"/>
      <w:marRight w:val="0"/>
      <w:marTop w:val="0"/>
      <w:marBottom w:val="0"/>
      <w:divBdr>
        <w:top w:val="none" w:sz="0" w:space="0" w:color="auto"/>
        <w:left w:val="none" w:sz="0" w:space="0" w:color="auto"/>
        <w:bottom w:val="none" w:sz="0" w:space="0" w:color="auto"/>
        <w:right w:val="none" w:sz="0" w:space="0" w:color="auto"/>
      </w:divBdr>
    </w:div>
    <w:div w:id="814687880">
      <w:bodyDiv w:val="1"/>
      <w:marLeft w:val="0"/>
      <w:marRight w:val="0"/>
      <w:marTop w:val="0"/>
      <w:marBottom w:val="0"/>
      <w:divBdr>
        <w:top w:val="none" w:sz="0" w:space="0" w:color="auto"/>
        <w:left w:val="none" w:sz="0" w:space="0" w:color="auto"/>
        <w:bottom w:val="none" w:sz="0" w:space="0" w:color="auto"/>
        <w:right w:val="none" w:sz="0" w:space="0" w:color="auto"/>
      </w:divBdr>
    </w:div>
    <w:div w:id="817068846">
      <w:bodyDiv w:val="1"/>
      <w:marLeft w:val="0"/>
      <w:marRight w:val="0"/>
      <w:marTop w:val="0"/>
      <w:marBottom w:val="0"/>
      <w:divBdr>
        <w:top w:val="none" w:sz="0" w:space="0" w:color="auto"/>
        <w:left w:val="none" w:sz="0" w:space="0" w:color="auto"/>
        <w:bottom w:val="none" w:sz="0" w:space="0" w:color="auto"/>
        <w:right w:val="none" w:sz="0" w:space="0" w:color="auto"/>
      </w:divBdr>
    </w:div>
    <w:div w:id="818302639">
      <w:bodyDiv w:val="1"/>
      <w:marLeft w:val="0"/>
      <w:marRight w:val="0"/>
      <w:marTop w:val="0"/>
      <w:marBottom w:val="0"/>
      <w:divBdr>
        <w:top w:val="none" w:sz="0" w:space="0" w:color="auto"/>
        <w:left w:val="none" w:sz="0" w:space="0" w:color="auto"/>
        <w:bottom w:val="none" w:sz="0" w:space="0" w:color="auto"/>
        <w:right w:val="none" w:sz="0" w:space="0" w:color="auto"/>
      </w:divBdr>
    </w:div>
    <w:div w:id="826825764">
      <w:bodyDiv w:val="1"/>
      <w:marLeft w:val="0"/>
      <w:marRight w:val="0"/>
      <w:marTop w:val="0"/>
      <w:marBottom w:val="0"/>
      <w:divBdr>
        <w:top w:val="none" w:sz="0" w:space="0" w:color="auto"/>
        <w:left w:val="none" w:sz="0" w:space="0" w:color="auto"/>
        <w:bottom w:val="none" w:sz="0" w:space="0" w:color="auto"/>
        <w:right w:val="none" w:sz="0" w:space="0" w:color="auto"/>
      </w:divBdr>
    </w:div>
    <w:div w:id="828599640">
      <w:bodyDiv w:val="1"/>
      <w:marLeft w:val="0"/>
      <w:marRight w:val="0"/>
      <w:marTop w:val="0"/>
      <w:marBottom w:val="0"/>
      <w:divBdr>
        <w:top w:val="none" w:sz="0" w:space="0" w:color="auto"/>
        <w:left w:val="none" w:sz="0" w:space="0" w:color="auto"/>
        <w:bottom w:val="none" w:sz="0" w:space="0" w:color="auto"/>
        <w:right w:val="none" w:sz="0" w:space="0" w:color="auto"/>
      </w:divBdr>
    </w:div>
    <w:div w:id="856578162">
      <w:bodyDiv w:val="1"/>
      <w:marLeft w:val="0"/>
      <w:marRight w:val="0"/>
      <w:marTop w:val="0"/>
      <w:marBottom w:val="0"/>
      <w:divBdr>
        <w:top w:val="none" w:sz="0" w:space="0" w:color="auto"/>
        <w:left w:val="none" w:sz="0" w:space="0" w:color="auto"/>
        <w:bottom w:val="none" w:sz="0" w:space="0" w:color="auto"/>
        <w:right w:val="none" w:sz="0" w:space="0" w:color="auto"/>
      </w:divBdr>
    </w:div>
    <w:div w:id="864371281">
      <w:bodyDiv w:val="1"/>
      <w:marLeft w:val="0"/>
      <w:marRight w:val="0"/>
      <w:marTop w:val="0"/>
      <w:marBottom w:val="0"/>
      <w:divBdr>
        <w:top w:val="none" w:sz="0" w:space="0" w:color="auto"/>
        <w:left w:val="none" w:sz="0" w:space="0" w:color="auto"/>
        <w:bottom w:val="none" w:sz="0" w:space="0" w:color="auto"/>
        <w:right w:val="none" w:sz="0" w:space="0" w:color="auto"/>
      </w:divBdr>
    </w:div>
    <w:div w:id="870147440">
      <w:bodyDiv w:val="1"/>
      <w:marLeft w:val="0"/>
      <w:marRight w:val="0"/>
      <w:marTop w:val="0"/>
      <w:marBottom w:val="0"/>
      <w:divBdr>
        <w:top w:val="none" w:sz="0" w:space="0" w:color="auto"/>
        <w:left w:val="none" w:sz="0" w:space="0" w:color="auto"/>
        <w:bottom w:val="none" w:sz="0" w:space="0" w:color="auto"/>
        <w:right w:val="none" w:sz="0" w:space="0" w:color="auto"/>
      </w:divBdr>
    </w:div>
    <w:div w:id="874125494">
      <w:bodyDiv w:val="1"/>
      <w:marLeft w:val="0"/>
      <w:marRight w:val="0"/>
      <w:marTop w:val="0"/>
      <w:marBottom w:val="0"/>
      <w:divBdr>
        <w:top w:val="none" w:sz="0" w:space="0" w:color="auto"/>
        <w:left w:val="none" w:sz="0" w:space="0" w:color="auto"/>
        <w:bottom w:val="none" w:sz="0" w:space="0" w:color="auto"/>
        <w:right w:val="none" w:sz="0" w:space="0" w:color="auto"/>
      </w:divBdr>
    </w:div>
    <w:div w:id="874536413">
      <w:bodyDiv w:val="1"/>
      <w:marLeft w:val="0"/>
      <w:marRight w:val="0"/>
      <w:marTop w:val="0"/>
      <w:marBottom w:val="0"/>
      <w:divBdr>
        <w:top w:val="none" w:sz="0" w:space="0" w:color="auto"/>
        <w:left w:val="none" w:sz="0" w:space="0" w:color="auto"/>
        <w:bottom w:val="none" w:sz="0" w:space="0" w:color="auto"/>
        <w:right w:val="none" w:sz="0" w:space="0" w:color="auto"/>
      </w:divBdr>
    </w:div>
    <w:div w:id="875117390">
      <w:bodyDiv w:val="1"/>
      <w:marLeft w:val="0"/>
      <w:marRight w:val="0"/>
      <w:marTop w:val="0"/>
      <w:marBottom w:val="0"/>
      <w:divBdr>
        <w:top w:val="none" w:sz="0" w:space="0" w:color="auto"/>
        <w:left w:val="none" w:sz="0" w:space="0" w:color="auto"/>
        <w:bottom w:val="none" w:sz="0" w:space="0" w:color="auto"/>
        <w:right w:val="none" w:sz="0" w:space="0" w:color="auto"/>
      </w:divBdr>
    </w:div>
    <w:div w:id="887455689">
      <w:bodyDiv w:val="1"/>
      <w:marLeft w:val="0"/>
      <w:marRight w:val="0"/>
      <w:marTop w:val="0"/>
      <w:marBottom w:val="0"/>
      <w:divBdr>
        <w:top w:val="none" w:sz="0" w:space="0" w:color="auto"/>
        <w:left w:val="none" w:sz="0" w:space="0" w:color="auto"/>
        <w:bottom w:val="none" w:sz="0" w:space="0" w:color="auto"/>
        <w:right w:val="none" w:sz="0" w:space="0" w:color="auto"/>
      </w:divBdr>
    </w:div>
    <w:div w:id="891649447">
      <w:bodyDiv w:val="1"/>
      <w:marLeft w:val="0"/>
      <w:marRight w:val="0"/>
      <w:marTop w:val="0"/>
      <w:marBottom w:val="0"/>
      <w:divBdr>
        <w:top w:val="none" w:sz="0" w:space="0" w:color="auto"/>
        <w:left w:val="none" w:sz="0" w:space="0" w:color="auto"/>
        <w:bottom w:val="none" w:sz="0" w:space="0" w:color="auto"/>
        <w:right w:val="none" w:sz="0" w:space="0" w:color="auto"/>
      </w:divBdr>
    </w:div>
    <w:div w:id="892621836">
      <w:bodyDiv w:val="1"/>
      <w:marLeft w:val="0"/>
      <w:marRight w:val="0"/>
      <w:marTop w:val="0"/>
      <w:marBottom w:val="0"/>
      <w:divBdr>
        <w:top w:val="none" w:sz="0" w:space="0" w:color="auto"/>
        <w:left w:val="none" w:sz="0" w:space="0" w:color="auto"/>
        <w:bottom w:val="none" w:sz="0" w:space="0" w:color="auto"/>
        <w:right w:val="none" w:sz="0" w:space="0" w:color="auto"/>
      </w:divBdr>
      <w:divsChild>
        <w:div w:id="1348210600">
          <w:marLeft w:val="360"/>
          <w:marRight w:val="0"/>
          <w:marTop w:val="0"/>
          <w:marBottom w:val="160"/>
          <w:divBdr>
            <w:top w:val="none" w:sz="0" w:space="0" w:color="auto"/>
            <w:left w:val="none" w:sz="0" w:space="0" w:color="auto"/>
            <w:bottom w:val="none" w:sz="0" w:space="0" w:color="auto"/>
            <w:right w:val="none" w:sz="0" w:space="0" w:color="auto"/>
          </w:divBdr>
        </w:div>
        <w:div w:id="1644851266">
          <w:marLeft w:val="360"/>
          <w:marRight w:val="0"/>
          <w:marTop w:val="0"/>
          <w:marBottom w:val="160"/>
          <w:divBdr>
            <w:top w:val="none" w:sz="0" w:space="0" w:color="auto"/>
            <w:left w:val="none" w:sz="0" w:space="0" w:color="auto"/>
            <w:bottom w:val="none" w:sz="0" w:space="0" w:color="auto"/>
            <w:right w:val="none" w:sz="0" w:space="0" w:color="auto"/>
          </w:divBdr>
        </w:div>
      </w:divsChild>
    </w:div>
    <w:div w:id="893977211">
      <w:bodyDiv w:val="1"/>
      <w:marLeft w:val="0"/>
      <w:marRight w:val="0"/>
      <w:marTop w:val="0"/>
      <w:marBottom w:val="0"/>
      <w:divBdr>
        <w:top w:val="none" w:sz="0" w:space="0" w:color="auto"/>
        <w:left w:val="none" w:sz="0" w:space="0" w:color="auto"/>
        <w:bottom w:val="none" w:sz="0" w:space="0" w:color="auto"/>
        <w:right w:val="none" w:sz="0" w:space="0" w:color="auto"/>
      </w:divBdr>
      <w:divsChild>
        <w:div w:id="1051884591">
          <w:marLeft w:val="0"/>
          <w:marRight w:val="0"/>
          <w:marTop w:val="0"/>
          <w:marBottom w:val="0"/>
          <w:divBdr>
            <w:top w:val="none" w:sz="0" w:space="0" w:color="auto"/>
            <w:left w:val="none" w:sz="0" w:space="0" w:color="auto"/>
            <w:bottom w:val="none" w:sz="0" w:space="0" w:color="auto"/>
            <w:right w:val="none" w:sz="0" w:space="0" w:color="auto"/>
          </w:divBdr>
          <w:divsChild>
            <w:div w:id="552353237">
              <w:marLeft w:val="0"/>
              <w:marRight w:val="0"/>
              <w:marTop w:val="0"/>
              <w:marBottom w:val="0"/>
              <w:divBdr>
                <w:top w:val="none" w:sz="0" w:space="0" w:color="auto"/>
                <w:left w:val="none" w:sz="0" w:space="0" w:color="auto"/>
                <w:bottom w:val="none" w:sz="0" w:space="0" w:color="auto"/>
                <w:right w:val="none" w:sz="0" w:space="0" w:color="auto"/>
              </w:divBdr>
              <w:divsChild>
                <w:div w:id="906765742">
                  <w:marLeft w:val="2928"/>
                  <w:marRight w:val="0"/>
                  <w:marTop w:val="720"/>
                  <w:marBottom w:val="0"/>
                  <w:divBdr>
                    <w:top w:val="none" w:sz="0" w:space="0" w:color="auto"/>
                    <w:left w:val="none" w:sz="0" w:space="0" w:color="auto"/>
                    <w:bottom w:val="none" w:sz="0" w:space="0" w:color="auto"/>
                    <w:right w:val="none" w:sz="0" w:space="0" w:color="auto"/>
                  </w:divBdr>
                  <w:divsChild>
                    <w:div w:id="131421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522862">
      <w:bodyDiv w:val="1"/>
      <w:marLeft w:val="0"/>
      <w:marRight w:val="0"/>
      <w:marTop w:val="0"/>
      <w:marBottom w:val="0"/>
      <w:divBdr>
        <w:top w:val="none" w:sz="0" w:space="0" w:color="auto"/>
        <w:left w:val="none" w:sz="0" w:space="0" w:color="auto"/>
        <w:bottom w:val="none" w:sz="0" w:space="0" w:color="auto"/>
        <w:right w:val="none" w:sz="0" w:space="0" w:color="auto"/>
      </w:divBdr>
    </w:div>
    <w:div w:id="913276741">
      <w:bodyDiv w:val="1"/>
      <w:marLeft w:val="0"/>
      <w:marRight w:val="0"/>
      <w:marTop w:val="0"/>
      <w:marBottom w:val="0"/>
      <w:divBdr>
        <w:top w:val="none" w:sz="0" w:space="0" w:color="auto"/>
        <w:left w:val="none" w:sz="0" w:space="0" w:color="auto"/>
        <w:bottom w:val="none" w:sz="0" w:space="0" w:color="auto"/>
        <w:right w:val="none" w:sz="0" w:space="0" w:color="auto"/>
      </w:divBdr>
    </w:div>
    <w:div w:id="915700203">
      <w:bodyDiv w:val="1"/>
      <w:marLeft w:val="0"/>
      <w:marRight w:val="0"/>
      <w:marTop w:val="0"/>
      <w:marBottom w:val="0"/>
      <w:divBdr>
        <w:top w:val="none" w:sz="0" w:space="0" w:color="auto"/>
        <w:left w:val="none" w:sz="0" w:space="0" w:color="auto"/>
        <w:bottom w:val="none" w:sz="0" w:space="0" w:color="auto"/>
        <w:right w:val="none" w:sz="0" w:space="0" w:color="auto"/>
      </w:divBdr>
    </w:div>
    <w:div w:id="916593399">
      <w:bodyDiv w:val="1"/>
      <w:marLeft w:val="0"/>
      <w:marRight w:val="0"/>
      <w:marTop w:val="0"/>
      <w:marBottom w:val="0"/>
      <w:divBdr>
        <w:top w:val="none" w:sz="0" w:space="0" w:color="auto"/>
        <w:left w:val="none" w:sz="0" w:space="0" w:color="auto"/>
        <w:bottom w:val="none" w:sz="0" w:space="0" w:color="auto"/>
        <w:right w:val="none" w:sz="0" w:space="0" w:color="auto"/>
      </w:divBdr>
    </w:div>
    <w:div w:id="920263274">
      <w:bodyDiv w:val="1"/>
      <w:marLeft w:val="0"/>
      <w:marRight w:val="0"/>
      <w:marTop w:val="0"/>
      <w:marBottom w:val="0"/>
      <w:divBdr>
        <w:top w:val="none" w:sz="0" w:space="0" w:color="auto"/>
        <w:left w:val="none" w:sz="0" w:space="0" w:color="auto"/>
        <w:bottom w:val="none" w:sz="0" w:space="0" w:color="auto"/>
        <w:right w:val="none" w:sz="0" w:space="0" w:color="auto"/>
      </w:divBdr>
    </w:div>
    <w:div w:id="925529278">
      <w:bodyDiv w:val="1"/>
      <w:marLeft w:val="0"/>
      <w:marRight w:val="0"/>
      <w:marTop w:val="0"/>
      <w:marBottom w:val="0"/>
      <w:divBdr>
        <w:top w:val="none" w:sz="0" w:space="0" w:color="auto"/>
        <w:left w:val="none" w:sz="0" w:space="0" w:color="auto"/>
        <w:bottom w:val="none" w:sz="0" w:space="0" w:color="auto"/>
        <w:right w:val="none" w:sz="0" w:space="0" w:color="auto"/>
      </w:divBdr>
    </w:div>
    <w:div w:id="927353350">
      <w:bodyDiv w:val="1"/>
      <w:marLeft w:val="0"/>
      <w:marRight w:val="0"/>
      <w:marTop w:val="0"/>
      <w:marBottom w:val="0"/>
      <w:divBdr>
        <w:top w:val="none" w:sz="0" w:space="0" w:color="auto"/>
        <w:left w:val="none" w:sz="0" w:space="0" w:color="auto"/>
        <w:bottom w:val="none" w:sz="0" w:space="0" w:color="auto"/>
        <w:right w:val="none" w:sz="0" w:space="0" w:color="auto"/>
      </w:divBdr>
    </w:div>
    <w:div w:id="930430737">
      <w:bodyDiv w:val="1"/>
      <w:marLeft w:val="0"/>
      <w:marRight w:val="0"/>
      <w:marTop w:val="0"/>
      <w:marBottom w:val="0"/>
      <w:divBdr>
        <w:top w:val="none" w:sz="0" w:space="0" w:color="auto"/>
        <w:left w:val="none" w:sz="0" w:space="0" w:color="auto"/>
        <w:bottom w:val="none" w:sz="0" w:space="0" w:color="auto"/>
        <w:right w:val="none" w:sz="0" w:space="0" w:color="auto"/>
      </w:divBdr>
      <w:divsChild>
        <w:div w:id="1856576365">
          <w:marLeft w:val="0"/>
          <w:marRight w:val="0"/>
          <w:marTop w:val="0"/>
          <w:marBottom w:val="0"/>
          <w:divBdr>
            <w:top w:val="none" w:sz="0" w:space="0" w:color="auto"/>
            <w:left w:val="none" w:sz="0" w:space="0" w:color="auto"/>
            <w:bottom w:val="none" w:sz="0" w:space="0" w:color="auto"/>
            <w:right w:val="none" w:sz="0" w:space="0" w:color="auto"/>
          </w:divBdr>
          <w:divsChild>
            <w:div w:id="239099383">
              <w:marLeft w:val="0"/>
              <w:marRight w:val="0"/>
              <w:marTop w:val="0"/>
              <w:marBottom w:val="0"/>
              <w:divBdr>
                <w:top w:val="none" w:sz="0" w:space="0" w:color="auto"/>
                <w:left w:val="none" w:sz="0" w:space="0" w:color="auto"/>
                <w:bottom w:val="none" w:sz="0" w:space="0" w:color="auto"/>
                <w:right w:val="none" w:sz="0" w:space="0" w:color="auto"/>
              </w:divBdr>
              <w:divsChild>
                <w:div w:id="549455">
                  <w:marLeft w:val="0"/>
                  <w:marRight w:val="0"/>
                  <w:marTop w:val="0"/>
                  <w:marBottom w:val="0"/>
                  <w:divBdr>
                    <w:top w:val="none" w:sz="0" w:space="0" w:color="auto"/>
                    <w:left w:val="none" w:sz="0" w:space="0" w:color="auto"/>
                    <w:bottom w:val="none" w:sz="0" w:space="0" w:color="auto"/>
                    <w:right w:val="none" w:sz="0" w:space="0" w:color="auto"/>
                  </w:divBdr>
                  <w:divsChild>
                    <w:div w:id="2008510271">
                      <w:marLeft w:val="0"/>
                      <w:marRight w:val="0"/>
                      <w:marTop w:val="0"/>
                      <w:marBottom w:val="0"/>
                      <w:divBdr>
                        <w:top w:val="none" w:sz="0" w:space="0" w:color="auto"/>
                        <w:left w:val="none" w:sz="0" w:space="0" w:color="auto"/>
                        <w:bottom w:val="none" w:sz="0" w:space="0" w:color="auto"/>
                        <w:right w:val="none" w:sz="0" w:space="0" w:color="auto"/>
                      </w:divBdr>
                      <w:divsChild>
                        <w:div w:id="1313218902">
                          <w:marLeft w:val="0"/>
                          <w:marRight w:val="0"/>
                          <w:marTop w:val="50"/>
                          <w:marBottom w:val="50"/>
                          <w:divBdr>
                            <w:top w:val="none" w:sz="0" w:space="0" w:color="auto"/>
                            <w:left w:val="none" w:sz="0" w:space="0" w:color="auto"/>
                            <w:bottom w:val="none" w:sz="0" w:space="0" w:color="auto"/>
                            <w:right w:val="none" w:sz="0" w:space="0" w:color="auto"/>
                          </w:divBdr>
                          <w:divsChild>
                            <w:div w:id="184701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213088">
      <w:bodyDiv w:val="1"/>
      <w:marLeft w:val="0"/>
      <w:marRight w:val="0"/>
      <w:marTop w:val="0"/>
      <w:marBottom w:val="0"/>
      <w:divBdr>
        <w:top w:val="none" w:sz="0" w:space="0" w:color="auto"/>
        <w:left w:val="none" w:sz="0" w:space="0" w:color="auto"/>
        <w:bottom w:val="none" w:sz="0" w:space="0" w:color="auto"/>
        <w:right w:val="none" w:sz="0" w:space="0" w:color="auto"/>
      </w:divBdr>
    </w:div>
    <w:div w:id="949749128">
      <w:bodyDiv w:val="1"/>
      <w:marLeft w:val="0"/>
      <w:marRight w:val="0"/>
      <w:marTop w:val="0"/>
      <w:marBottom w:val="0"/>
      <w:divBdr>
        <w:top w:val="none" w:sz="0" w:space="0" w:color="auto"/>
        <w:left w:val="none" w:sz="0" w:space="0" w:color="auto"/>
        <w:bottom w:val="none" w:sz="0" w:space="0" w:color="auto"/>
        <w:right w:val="none" w:sz="0" w:space="0" w:color="auto"/>
      </w:divBdr>
    </w:div>
    <w:div w:id="950630504">
      <w:bodyDiv w:val="1"/>
      <w:marLeft w:val="0"/>
      <w:marRight w:val="0"/>
      <w:marTop w:val="0"/>
      <w:marBottom w:val="0"/>
      <w:divBdr>
        <w:top w:val="none" w:sz="0" w:space="0" w:color="auto"/>
        <w:left w:val="none" w:sz="0" w:space="0" w:color="auto"/>
        <w:bottom w:val="none" w:sz="0" w:space="0" w:color="auto"/>
        <w:right w:val="none" w:sz="0" w:space="0" w:color="auto"/>
      </w:divBdr>
    </w:div>
    <w:div w:id="962267226">
      <w:bodyDiv w:val="1"/>
      <w:marLeft w:val="0"/>
      <w:marRight w:val="0"/>
      <w:marTop w:val="0"/>
      <w:marBottom w:val="0"/>
      <w:divBdr>
        <w:top w:val="none" w:sz="0" w:space="0" w:color="auto"/>
        <w:left w:val="none" w:sz="0" w:space="0" w:color="auto"/>
        <w:bottom w:val="none" w:sz="0" w:space="0" w:color="auto"/>
        <w:right w:val="none" w:sz="0" w:space="0" w:color="auto"/>
      </w:divBdr>
    </w:div>
    <w:div w:id="965428505">
      <w:bodyDiv w:val="1"/>
      <w:marLeft w:val="0"/>
      <w:marRight w:val="0"/>
      <w:marTop w:val="0"/>
      <w:marBottom w:val="0"/>
      <w:divBdr>
        <w:top w:val="none" w:sz="0" w:space="0" w:color="auto"/>
        <w:left w:val="none" w:sz="0" w:space="0" w:color="auto"/>
        <w:bottom w:val="none" w:sz="0" w:space="0" w:color="auto"/>
        <w:right w:val="none" w:sz="0" w:space="0" w:color="auto"/>
      </w:divBdr>
    </w:div>
    <w:div w:id="966351122">
      <w:bodyDiv w:val="1"/>
      <w:marLeft w:val="0"/>
      <w:marRight w:val="0"/>
      <w:marTop w:val="0"/>
      <w:marBottom w:val="0"/>
      <w:divBdr>
        <w:top w:val="none" w:sz="0" w:space="0" w:color="auto"/>
        <w:left w:val="none" w:sz="0" w:space="0" w:color="auto"/>
        <w:bottom w:val="none" w:sz="0" w:space="0" w:color="auto"/>
        <w:right w:val="none" w:sz="0" w:space="0" w:color="auto"/>
      </w:divBdr>
    </w:div>
    <w:div w:id="973103987">
      <w:bodyDiv w:val="1"/>
      <w:marLeft w:val="0"/>
      <w:marRight w:val="0"/>
      <w:marTop w:val="0"/>
      <w:marBottom w:val="0"/>
      <w:divBdr>
        <w:top w:val="none" w:sz="0" w:space="0" w:color="auto"/>
        <w:left w:val="none" w:sz="0" w:space="0" w:color="auto"/>
        <w:bottom w:val="none" w:sz="0" w:space="0" w:color="auto"/>
        <w:right w:val="none" w:sz="0" w:space="0" w:color="auto"/>
      </w:divBdr>
    </w:div>
    <w:div w:id="973679285">
      <w:bodyDiv w:val="1"/>
      <w:marLeft w:val="0"/>
      <w:marRight w:val="0"/>
      <w:marTop w:val="0"/>
      <w:marBottom w:val="0"/>
      <w:divBdr>
        <w:top w:val="none" w:sz="0" w:space="0" w:color="auto"/>
        <w:left w:val="none" w:sz="0" w:space="0" w:color="auto"/>
        <w:bottom w:val="none" w:sz="0" w:space="0" w:color="auto"/>
        <w:right w:val="none" w:sz="0" w:space="0" w:color="auto"/>
      </w:divBdr>
    </w:div>
    <w:div w:id="976229115">
      <w:bodyDiv w:val="1"/>
      <w:marLeft w:val="0"/>
      <w:marRight w:val="0"/>
      <w:marTop w:val="0"/>
      <w:marBottom w:val="0"/>
      <w:divBdr>
        <w:top w:val="none" w:sz="0" w:space="0" w:color="auto"/>
        <w:left w:val="none" w:sz="0" w:space="0" w:color="auto"/>
        <w:bottom w:val="none" w:sz="0" w:space="0" w:color="auto"/>
        <w:right w:val="none" w:sz="0" w:space="0" w:color="auto"/>
      </w:divBdr>
    </w:div>
    <w:div w:id="984821156">
      <w:bodyDiv w:val="1"/>
      <w:marLeft w:val="0"/>
      <w:marRight w:val="0"/>
      <w:marTop w:val="0"/>
      <w:marBottom w:val="0"/>
      <w:divBdr>
        <w:top w:val="none" w:sz="0" w:space="0" w:color="auto"/>
        <w:left w:val="none" w:sz="0" w:space="0" w:color="auto"/>
        <w:bottom w:val="none" w:sz="0" w:space="0" w:color="auto"/>
        <w:right w:val="none" w:sz="0" w:space="0" w:color="auto"/>
      </w:divBdr>
    </w:div>
    <w:div w:id="985864981">
      <w:bodyDiv w:val="1"/>
      <w:marLeft w:val="0"/>
      <w:marRight w:val="0"/>
      <w:marTop w:val="0"/>
      <w:marBottom w:val="0"/>
      <w:divBdr>
        <w:top w:val="none" w:sz="0" w:space="0" w:color="auto"/>
        <w:left w:val="none" w:sz="0" w:space="0" w:color="auto"/>
        <w:bottom w:val="none" w:sz="0" w:space="0" w:color="auto"/>
        <w:right w:val="none" w:sz="0" w:space="0" w:color="auto"/>
      </w:divBdr>
    </w:div>
    <w:div w:id="995642983">
      <w:bodyDiv w:val="1"/>
      <w:marLeft w:val="0"/>
      <w:marRight w:val="0"/>
      <w:marTop w:val="0"/>
      <w:marBottom w:val="0"/>
      <w:divBdr>
        <w:top w:val="none" w:sz="0" w:space="0" w:color="auto"/>
        <w:left w:val="none" w:sz="0" w:space="0" w:color="auto"/>
        <w:bottom w:val="none" w:sz="0" w:space="0" w:color="auto"/>
        <w:right w:val="none" w:sz="0" w:space="0" w:color="auto"/>
      </w:divBdr>
    </w:div>
    <w:div w:id="999499265">
      <w:bodyDiv w:val="1"/>
      <w:marLeft w:val="0"/>
      <w:marRight w:val="0"/>
      <w:marTop w:val="0"/>
      <w:marBottom w:val="0"/>
      <w:divBdr>
        <w:top w:val="none" w:sz="0" w:space="0" w:color="auto"/>
        <w:left w:val="none" w:sz="0" w:space="0" w:color="auto"/>
        <w:bottom w:val="none" w:sz="0" w:space="0" w:color="auto"/>
        <w:right w:val="none" w:sz="0" w:space="0" w:color="auto"/>
      </w:divBdr>
    </w:div>
    <w:div w:id="1015377613">
      <w:bodyDiv w:val="1"/>
      <w:marLeft w:val="0"/>
      <w:marRight w:val="0"/>
      <w:marTop w:val="0"/>
      <w:marBottom w:val="0"/>
      <w:divBdr>
        <w:top w:val="none" w:sz="0" w:space="0" w:color="auto"/>
        <w:left w:val="none" w:sz="0" w:space="0" w:color="auto"/>
        <w:bottom w:val="none" w:sz="0" w:space="0" w:color="auto"/>
        <w:right w:val="none" w:sz="0" w:space="0" w:color="auto"/>
      </w:divBdr>
    </w:div>
    <w:div w:id="1051346889">
      <w:bodyDiv w:val="1"/>
      <w:marLeft w:val="0"/>
      <w:marRight w:val="0"/>
      <w:marTop w:val="0"/>
      <w:marBottom w:val="0"/>
      <w:divBdr>
        <w:top w:val="none" w:sz="0" w:space="0" w:color="auto"/>
        <w:left w:val="none" w:sz="0" w:space="0" w:color="auto"/>
        <w:bottom w:val="none" w:sz="0" w:space="0" w:color="auto"/>
        <w:right w:val="none" w:sz="0" w:space="0" w:color="auto"/>
      </w:divBdr>
    </w:div>
    <w:div w:id="1054700220">
      <w:bodyDiv w:val="1"/>
      <w:marLeft w:val="0"/>
      <w:marRight w:val="0"/>
      <w:marTop w:val="0"/>
      <w:marBottom w:val="0"/>
      <w:divBdr>
        <w:top w:val="none" w:sz="0" w:space="0" w:color="auto"/>
        <w:left w:val="none" w:sz="0" w:space="0" w:color="auto"/>
        <w:bottom w:val="none" w:sz="0" w:space="0" w:color="auto"/>
        <w:right w:val="none" w:sz="0" w:space="0" w:color="auto"/>
      </w:divBdr>
    </w:div>
    <w:div w:id="1064184634">
      <w:bodyDiv w:val="1"/>
      <w:marLeft w:val="0"/>
      <w:marRight w:val="0"/>
      <w:marTop w:val="0"/>
      <w:marBottom w:val="0"/>
      <w:divBdr>
        <w:top w:val="none" w:sz="0" w:space="0" w:color="auto"/>
        <w:left w:val="none" w:sz="0" w:space="0" w:color="auto"/>
        <w:bottom w:val="none" w:sz="0" w:space="0" w:color="auto"/>
        <w:right w:val="none" w:sz="0" w:space="0" w:color="auto"/>
      </w:divBdr>
    </w:div>
    <w:div w:id="1074857873">
      <w:bodyDiv w:val="1"/>
      <w:marLeft w:val="0"/>
      <w:marRight w:val="0"/>
      <w:marTop w:val="0"/>
      <w:marBottom w:val="0"/>
      <w:divBdr>
        <w:top w:val="none" w:sz="0" w:space="0" w:color="auto"/>
        <w:left w:val="none" w:sz="0" w:space="0" w:color="auto"/>
        <w:bottom w:val="none" w:sz="0" w:space="0" w:color="auto"/>
        <w:right w:val="none" w:sz="0" w:space="0" w:color="auto"/>
      </w:divBdr>
    </w:div>
    <w:div w:id="1091118899">
      <w:bodyDiv w:val="1"/>
      <w:marLeft w:val="0"/>
      <w:marRight w:val="0"/>
      <w:marTop w:val="0"/>
      <w:marBottom w:val="0"/>
      <w:divBdr>
        <w:top w:val="none" w:sz="0" w:space="0" w:color="auto"/>
        <w:left w:val="none" w:sz="0" w:space="0" w:color="auto"/>
        <w:bottom w:val="none" w:sz="0" w:space="0" w:color="auto"/>
        <w:right w:val="none" w:sz="0" w:space="0" w:color="auto"/>
      </w:divBdr>
    </w:div>
    <w:div w:id="1093093213">
      <w:bodyDiv w:val="1"/>
      <w:marLeft w:val="0"/>
      <w:marRight w:val="0"/>
      <w:marTop w:val="0"/>
      <w:marBottom w:val="0"/>
      <w:divBdr>
        <w:top w:val="none" w:sz="0" w:space="0" w:color="auto"/>
        <w:left w:val="none" w:sz="0" w:space="0" w:color="auto"/>
        <w:bottom w:val="none" w:sz="0" w:space="0" w:color="auto"/>
        <w:right w:val="none" w:sz="0" w:space="0" w:color="auto"/>
      </w:divBdr>
    </w:div>
    <w:div w:id="1097866055">
      <w:bodyDiv w:val="1"/>
      <w:marLeft w:val="0"/>
      <w:marRight w:val="0"/>
      <w:marTop w:val="0"/>
      <w:marBottom w:val="0"/>
      <w:divBdr>
        <w:top w:val="none" w:sz="0" w:space="0" w:color="auto"/>
        <w:left w:val="none" w:sz="0" w:space="0" w:color="auto"/>
        <w:bottom w:val="none" w:sz="0" w:space="0" w:color="auto"/>
        <w:right w:val="none" w:sz="0" w:space="0" w:color="auto"/>
      </w:divBdr>
    </w:div>
    <w:div w:id="1099062838">
      <w:bodyDiv w:val="1"/>
      <w:marLeft w:val="0"/>
      <w:marRight w:val="0"/>
      <w:marTop w:val="0"/>
      <w:marBottom w:val="0"/>
      <w:divBdr>
        <w:top w:val="none" w:sz="0" w:space="0" w:color="auto"/>
        <w:left w:val="none" w:sz="0" w:space="0" w:color="auto"/>
        <w:bottom w:val="none" w:sz="0" w:space="0" w:color="auto"/>
        <w:right w:val="none" w:sz="0" w:space="0" w:color="auto"/>
      </w:divBdr>
    </w:div>
    <w:div w:id="1105537301">
      <w:bodyDiv w:val="1"/>
      <w:marLeft w:val="0"/>
      <w:marRight w:val="0"/>
      <w:marTop w:val="0"/>
      <w:marBottom w:val="0"/>
      <w:divBdr>
        <w:top w:val="none" w:sz="0" w:space="0" w:color="auto"/>
        <w:left w:val="none" w:sz="0" w:space="0" w:color="auto"/>
        <w:bottom w:val="none" w:sz="0" w:space="0" w:color="auto"/>
        <w:right w:val="none" w:sz="0" w:space="0" w:color="auto"/>
      </w:divBdr>
    </w:div>
    <w:div w:id="1109280471">
      <w:bodyDiv w:val="1"/>
      <w:marLeft w:val="0"/>
      <w:marRight w:val="0"/>
      <w:marTop w:val="0"/>
      <w:marBottom w:val="0"/>
      <w:divBdr>
        <w:top w:val="none" w:sz="0" w:space="0" w:color="auto"/>
        <w:left w:val="none" w:sz="0" w:space="0" w:color="auto"/>
        <w:bottom w:val="none" w:sz="0" w:space="0" w:color="auto"/>
        <w:right w:val="none" w:sz="0" w:space="0" w:color="auto"/>
      </w:divBdr>
    </w:div>
    <w:div w:id="1111512772">
      <w:bodyDiv w:val="1"/>
      <w:marLeft w:val="0"/>
      <w:marRight w:val="0"/>
      <w:marTop w:val="0"/>
      <w:marBottom w:val="0"/>
      <w:divBdr>
        <w:top w:val="none" w:sz="0" w:space="0" w:color="auto"/>
        <w:left w:val="none" w:sz="0" w:space="0" w:color="auto"/>
        <w:bottom w:val="none" w:sz="0" w:space="0" w:color="auto"/>
        <w:right w:val="none" w:sz="0" w:space="0" w:color="auto"/>
      </w:divBdr>
    </w:div>
    <w:div w:id="1126390548">
      <w:bodyDiv w:val="1"/>
      <w:marLeft w:val="0"/>
      <w:marRight w:val="0"/>
      <w:marTop w:val="0"/>
      <w:marBottom w:val="0"/>
      <w:divBdr>
        <w:top w:val="none" w:sz="0" w:space="0" w:color="auto"/>
        <w:left w:val="none" w:sz="0" w:space="0" w:color="auto"/>
        <w:bottom w:val="none" w:sz="0" w:space="0" w:color="auto"/>
        <w:right w:val="none" w:sz="0" w:space="0" w:color="auto"/>
      </w:divBdr>
    </w:div>
    <w:div w:id="1127429645">
      <w:bodyDiv w:val="1"/>
      <w:marLeft w:val="0"/>
      <w:marRight w:val="0"/>
      <w:marTop w:val="0"/>
      <w:marBottom w:val="0"/>
      <w:divBdr>
        <w:top w:val="none" w:sz="0" w:space="0" w:color="auto"/>
        <w:left w:val="none" w:sz="0" w:space="0" w:color="auto"/>
        <w:bottom w:val="none" w:sz="0" w:space="0" w:color="auto"/>
        <w:right w:val="none" w:sz="0" w:space="0" w:color="auto"/>
      </w:divBdr>
    </w:div>
    <w:div w:id="1134518336">
      <w:bodyDiv w:val="1"/>
      <w:marLeft w:val="0"/>
      <w:marRight w:val="0"/>
      <w:marTop w:val="0"/>
      <w:marBottom w:val="0"/>
      <w:divBdr>
        <w:top w:val="none" w:sz="0" w:space="0" w:color="auto"/>
        <w:left w:val="none" w:sz="0" w:space="0" w:color="auto"/>
        <w:bottom w:val="none" w:sz="0" w:space="0" w:color="auto"/>
        <w:right w:val="none" w:sz="0" w:space="0" w:color="auto"/>
      </w:divBdr>
    </w:div>
    <w:div w:id="1137802748">
      <w:bodyDiv w:val="1"/>
      <w:marLeft w:val="0"/>
      <w:marRight w:val="0"/>
      <w:marTop w:val="0"/>
      <w:marBottom w:val="0"/>
      <w:divBdr>
        <w:top w:val="none" w:sz="0" w:space="0" w:color="auto"/>
        <w:left w:val="none" w:sz="0" w:space="0" w:color="auto"/>
        <w:bottom w:val="none" w:sz="0" w:space="0" w:color="auto"/>
        <w:right w:val="none" w:sz="0" w:space="0" w:color="auto"/>
      </w:divBdr>
    </w:div>
    <w:div w:id="1138645578">
      <w:bodyDiv w:val="1"/>
      <w:marLeft w:val="0"/>
      <w:marRight w:val="0"/>
      <w:marTop w:val="0"/>
      <w:marBottom w:val="0"/>
      <w:divBdr>
        <w:top w:val="none" w:sz="0" w:space="0" w:color="auto"/>
        <w:left w:val="none" w:sz="0" w:space="0" w:color="auto"/>
        <w:bottom w:val="none" w:sz="0" w:space="0" w:color="auto"/>
        <w:right w:val="none" w:sz="0" w:space="0" w:color="auto"/>
      </w:divBdr>
    </w:div>
    <w:div w:id="1142890518">
      <w:bodyDiv w:val="1"/>
      <w:marLeft w:val="0"/>
      <w:marRight w:val="0"/>
      <w:marTop w:val="0"/>
      <w:marBottom w:val="0"/>
      <w:divBdr>
        <w:top w:val="none" w:sz="0" w:space="0" w:color="auto"/>
        <w:left w:val="none" w:sz="0" w:space="0" w:color="auto"/>
        <w:bottom w:val="none" w:sz="0" w:space="0" w:color="auto"/>
        <w:right w:val="none" w:sz="0" w:space="0" w:color="auto"/>
      </w:divBdr>
    </w:div>
    <w:div w:id="1143934622">
      <w:bodyDiv w:val="1"/>
      <w:marLeft w:val="0"/>
      <w:marRight w:val="0"/>
      <w:marTop w:val="0"/>
      <w:marBottom w:val="0"/>
      <w:divBdr>
        <w:top w:val="none" w:sz="0" w:space="0" w:color="auto"/>
        <w:left w:val="none" w:sz="0" w:space="0" w:color="auto"/>
        <w:bottom w:val="none" w:sz="0" w:space="0" w:color="auto"/>
        <w:right w:val="none" w:sz="0" w:space="0" w:color="auto"/>
      </w:divBdr>
    </w:div>
    <w:div w:id="1148592740">
      <w:bodyDiv w:val="1"/>
      <w:marLeft w:val="0"/>
      <w:marRight w:val="0"/>
      <w:marTop w:val="0"/>
      <w:marBottom w:val="0"/>
      <w:divBdr>
        <w:top w:val="none" w:sz="0" w:space="0" w:color="auto"/>
        <w:left w:val="none" w:sz="0" w:space="0" w:color="auto"/>
        <w:bottom w:val="none" w:sz="0" w:space="0" w:color="auto"/>
        <w:right w:val="none" w:sz="0" w:space="0" w:color="auto"/>
      </w:divBdr>
    </w:div>
    <w:div w:id="1148596602">
      <w:bodyDiv w:val="1"/>
      <w:marLeft w:val="0"/>
      <w:marRight w:val="0"/>
      <w:marTop w:val="0"/>
      <w:marBottom w:val="0"/>
      <w:divBdr>
        <w:top w:val="none" w:sz="0" w:space="0" w:color="auto"/>
        <w:left w:val="none" w:sz="0" w:space="0" w:color="auto"/>
        <w:bottom w:val="none" w:sz="0" w:space="0" w:color="auto"/>
        <w:right w:val="none" w:sz="0" w:space="0" w:color="auto"/>
      </w:divBdr>
    </w:div>
    <w:div w:id="1167670596">
      <w:bodyDiv w:val="1"/>
      <w:marLeft w:val="0"/>
      <w:marRight w:val="0"/>
      <w:marTop w:val="0"/>
      <w:marBottom w:val="0"/>
      <w:divBdr>
        <w:top w:val="none" w:sz="0" w:space="0" w:color="auto"/>
        <w:left w:val="none" w:sz="0" w:space="0" w:color="auto"/>
        <w:bottom w:val="none" w:sz="0" w:space="0" w:color="auto"/>
        <w:right w:val="none" w:sz="0" w:space="0" w:color="auto"/>
      </w:divBdr>
    </w:div>
    <w:div w:id="1176188689">
      <w:bodyDiv w:val="1"/>
      <w:marLeft w:val="0"/>
      <w:marRight w:val="0"/>
      <w:marTop w:val="0"/>
      <w:marBottom w:val="0"/>
      <w:divBdr>
        <w:top w:val="none" w:sz="0" w:space="0" w:color="auto"/>
        <w:left w:val="none" w:sz="0" w:space="0" w:color="auto"/>
        <w:bottom w:val="none" w:sz="0" w:space="0" w:color="auto"/>
        <w:right w:val="none" w:sz="0" w:space="0" w:color="auto"/>
      </w:divBdr>
    </w:div>
    <w:div w:id="1211844101">
      <w:bodyDiv w:val="1"/>
      <w:marLeft w:val="0"/>
      <w:marRight w:val="0"/>
      <w:marTop w:val="0"/>
      <w:marBottom w:val="0"/>
      <w:divBdr>
        <w:top w:val="none" w:sz="0" w:space="0" w:color="auto"/>
        <w:left w:val="none" w:sz="0" w:space="0" w:color="auto"/>
        <w:bottom w:val="none" w:sz="0" w:space="0" w:color="auto"/>
        <w:right w:val="none" w:sz="0" w:space="0" w:color="auto"/>
      </w:divBdr>
    </w:div>
    <w:div w:id="1238056559">
      <w:bodyDiv w:val="1"/>
      <w:marLeft w:val="0"/>
      <w:marRight w:val="0"/>
      <w:marTop w:val="0"/>
      <w:marBottom w:val="0"/>
      <w:divBdr>
        <w:top w:val="none" w:sz="0" w:space="0" w:color="auto"/>
        <w:left w:val="none" w:sz="0" w:space="0" w:color="auto"/>
        <w:bottom w:val="none" w:sz="0" w:space="0" w:color="auto"/>
        <w:right w:val="none" w:sz="0" w:space="0" w:color="auto"/>
      </w:divBdr>
    </w:div>
    <w:div w:id="1280186823">
      <w:bodyDiv w:val="1"/>
      <w:marLeft w:val="0"/>
      <w:marRight w:val="0"/>
      <w:marTop w:val="0"/>
      <w:marBottom w:val="0"/>
      <w:divBdr>
        <w:top w:val="none" w:sz="0" w:space="0" w:color="auto"/>
        <w:left w:val="none" w:sz="0" w:space="0" w:color="auto"/>
        <w:bottom w:val="none" w:sz="0" w:space="0" w:color="auto"/>
        <w:right w:val="none" w:sz="0" w:space="0" w:color="auto"/>
      </w:divBdr>
    </w:div>
    <w:div w:id="1282417359">
      <w:bodyDiv w:val="1"/>
      <w:marLeft w:val="0"/>
      <w:marRight w:val="0"/>
      <w:marTop w:val="0"/>
      <w:marBottom w:val="0"/>
      <w:divBdr>
        <w:top w:val="none" w:sz="0" w:space="0" w:color="auto"/>
        <w:left w:val="none" w:sz="0" w:space="0" w:color="auto"/>
        <w:bottom w:val="none" w:sz="0" w:space="0" w:color="auto"/>
        <w:right w:val="none" w:sz="0" w:space="0" w:color="auto"/>
      </w:divBdr>
    </w:div>
    <w:div w:id="1286040656">
      <w:bodyDiv w:val="1"/>
      <w:marLeft w:val="0"/>
      <w:marRight w:val="0"/>
      <w:marTop w:val="0"/>
      <w:marBottom w:val="0"/>
      <w:divBdr>
        <w:top w:val="none" w:sz="0" w:space="0" w:color="auto"/>
        <w:left w:val="none" w:sz="0" w:space="0" w:color="auto"/>
        <w:bottom w:val="none" w:sz="0" w:space="0" w:color="auto"/>
        <w:right w:val="none" w:sz="0" w:space="0" w:color="auto"/>
      </w:divBdr>
    </w:div>
    <w:div w:id="1297295560">
      <w:bodyDiv w:val="1"/>
      <w:marLeft w:val="0"/>
      <w:marRight w:val="0"/>
      <w:marTop w:val="0"/>
      <w:marBottom w:val="0"/>
      <w:divBdr>
        <w:top w:val="none" w:sz="0" w:space="0" w:color="auto"/>
        <w:left w:val="none" w:sz="0" w:space="0" w:color="auto"/>
        <w:bottom w:val="none" w:sz="0" w:space="0" w:color="auto"/>
        <w:right w:val="none" w:sz="0" w:space="0" w:color="auto"/>
      </w:divBdr>
    </w:div>
    <w:div w:id="1310288210">
      <w:bodyDiv w:val="1"/>
      <w:marLeft w:val="0"/>
      <w:marRight w:val="0"/>
      <w:marTop w:val="0"/>
      <w:marBottom w:val="0"/>
      <w:divBdr>
        <w:top w:val="none" w:sz="0" w:space="0" w:color="auto"/>
        <w:left w:val="none" w:sz="0" w:space="0" w:color="auto"/>
        <w:bottom w:val="none" w:sz="0" w:space="0" w:color="auto"/>
        <w:right w:val="none" w:sz="0" w:space="0" w:color="auto"/>
      </w:divBdr>
    </w:div>
    <w:div w:id="1319337413">
      <w:bodyDiv w:val="1"/>
      <w:marLeft w:val="0"/>
      <w:marRight w:val="0"/>
      <w:marTop w:val="0"/>
      <w:marBottom w:val="0"/>
      <w:divBdr>
        <w:top w:val="none" w:sz="0" w:space="0" w:color="auto"/>
        <w:left w:val="none" w:sz="0" w:space="0" w:color="auto"/>
        <w:bottom w:val="none" w:sz="0" w:space="0" w:color="auto"/>
        <w:right w:val="none" w:sz="0" w:space="0" w:color="auto"/>
      </w:divBdr>
    </w:div>
    <w:div w:id="1321619350">
      <w:bodyDiv w:val="1"/>
      <w:marLeft w:val="0"/>
      <w:marRight w:val="0"/>
      <w:marTop w:val="0"/>
      <w:marBottom w:val="0"/>
      <w:divBdr>
        <w:top w:val="none" w:sz="0" w:space="0" w:color="auto"/>
        <w:left w:val="none" w:sz="0" w:space="0" w:color="auto"/>
        <w:bottom w:val="none" w:sz="0" w:space="0" w:color="auto"/>
        <w:right w:val="none" w:sz="0" w:space="0" w:color="auto"/>
      </w:divBdr>
    </w:div>
    <w:div w:id="1329866609">
      <w:bodyDiv w:val="1"/>
      <w:marLeft w:val="0"/>
      <w:marRight w:val="0"/>
      <w:marTop w:val="0"/>
      <w:marBottom w:val="0"/>
      <w:divBdr>
        <w:top w:val="none" w:sz="0" w:space="0" w:color="auto"/>
        <w:left w:val="none" w:sz="0" w:space="0" w:color="auto"/>
        <w:bottom w:val="none" w:sz="0" w:space="0" w:color="auto"/>
        <w:right w:val="none" w:sz="0" w:space="0" w:color="auto"/>
      </w:divBdr>
    </w:div>
    <w:div w:id="1347899790">
      <w:bodyDiv w:val="1"/>
      <w:marLeft w:val="0"/>
      <w:marRight w:val="0"/>
      <w:marTop w:val="0"/>
      <w:marBottom w:val="0"/>
      <w:divBdr>
        <w:top w:val="none" w:sz="0" w:space="0" w:color="auto"/>
        <w:left w:val="none" w:sz="0" w:space="0" w:color="auto"/>
        <w:bottom w:val="none" w:sz="0" w:space="0" w:color="auto"/>
        <w:right w:val="none" w:sz="0" w:space="0" w:color="auto"/>
      </w:divBdr>
    </w:div>
    <w:div w:id="1355617781">
      <w:bodyDiv w:val="1"/>
      <w:marLeft w:val="0"/>
      <w:marRight w:val="0"/>
      <w:marTop w:val="0"/>
      <w:marBottom w:val="0"/>
      <w:divBdr>
        <w:top w:val="none" w:sz="0" w:space="0" w:color="auto"/>
        <w:left w:val="none" w:sz="0" w:space="0" w:color="auto"/>
        <w:bottom w:val="none" w:sz="0" w:space="0" w:color="auto"/>
        <w:right w:val="none" w:sz="0" w:space="0" w:color="auto"/>
      </w:divBdr>
    </w:div>
    <w:div w:id="1364599271">
      <w:bodyDiv w:val="1"/>
      <w:marLeft w:val="0"/>
      <w:marRight w:val="0"/>
      <w:marTop w:val="0"/>
      <w:marBottom w:val="0"/>
      <w:divBdr>
        <w:top w:val="none" w:sz="0" w:space="0" w:color="auto"/>
        <w:left w:val="none" w:sz="0" w:space="0" w:color="auto"/>
        <w:bottom w:val="none" w:sz="0" w:space="0" w:color="auto"/>
        <w:right w:val="none" w:sz="0" w:space="0" w:color="auto"/>
      </w:divBdr>
    </w:div>
    <w:div w:id="1381199441">
      <w:bodyDiv w:val="1"/>
      <w:marLeft w:val="0"/>
      <w:marRight w:val="0"/>
      <w:marTop w:val="0"/>
      <w:marBottom w:val="0"/>
      <w:divBdr>
        <w:top w:val="none" w:sz="0" w:space="0" w:color="auto"/>
        <w:left w:val="none" w:sz="0" w:space="0" w:color="auto"/>
        <w:bottom w:val="none" w:sz="0" w:space="0" w:color="auto"/>
        <w:right w:val="none" w:sz="0" w:space="0" w:color="auto"/>
      </w:divBdr>
    </w:div>
    <w:div w:id="1384675327">
      <w:bodyDiv w:val="1"/>
      <w:marLeft w:val="0"/>
      <w:marRight w:val="0"/>
      <w:marTop w:val="0"/>
      <w:marBottom w:val="0"/>
      <w:divBdr>
        <w:top w:val="none" w:sz="0" w:space="0" w:color="auto"/>
        <w:left w:val="none" w:sz="0" w:space="0" w:color="auto"/>
        <w:bottom w:val="none" w:sz="0" w:space="0" w:color="auto"/>
        <w:right w:val="none" w:sz="0" w:space="0" w:color="auto"/>
      </w:divBdr>
    </w:div>
    <w:div w:id="1402025211">
      <w:bodyDiv w:val="1"/>
      <w:marLeft w:val="0"/>
      <w:marRight w:val="0"/>
      <w:marTop w:val="0"/>
      <w:marBottom w:val="0"/>
      <w:divBdr>
        <w:top w:val="none" w:sz="0" w:space="0" w:color="auto"/>
        <w:left w:val="none" w:sz="0" w:space="0" w:color="auto"/>
        <w:bottom w:val="none" w:sz="0" w:space="0" w:color="auto"/>
        <w:right w:val="none" w:sz="0" w:space="0" w:color="auto"/>
      </w:divBdr>
    </w:div>
    <w:div w:id="1407219745">
      <w:bodyDiv w:val="1"/>
      <w:marLeft w:val="0"/>
      <w:marRight w:val="0"/>
      <w:marTop w:val="0"/>
      <w:marBottom w:val="0"/>
      <w:divBdr>
        <w:top w:val="none" w:sz="0" w:space="0" w:color="auto"/>
        <w:left w:val="none" w:sz="0" w:space="0" w:color="auto"/>
        <w:bottom w:val="none" w:sz="0" w:space="0" w:color="auto"/>
        <w:right w:val="none" w:sz="0" w:space="0" w:color="auto"/>
      </w:divBdr>
    </w:div>
    <w:div w:id="1459106859">
      <w:bodyDiv w:val="1"/>
      <w:marLeft w:val="0"/>
      <w:marRight w:val="0"/>
      <w:marTop w:val="0"/>
      <w:marBottom w:val="0"/>
      <w:divBdr>
        <w:top w:val="none" w:sz="0" w:space="0" w:color="auto"/>
        <w:left w:val="none" w:sz="0" w:space="0" w:color="auto"/>
        <w:bottom w:val="none" w:sz="0" w:space="0" w:color="auto"/>
        <w:right w:val="none" w:sz="0" w:space="0" w:color="auto"/>
      </w:divBdr>
    </w:div>
    <w:div w:id="1464348027">
      <w:bodyDiv w:val="1"/>
      <w:marLeft w:val="0"/>
      <w:marRight w:val="0"/>
      <w:marTop w:val="0"/>
      <w:marBottom w:val="0"/>
      <w:divBdr>
        <w:top w:val="none" w:sz="0" w:space="0" w:color="auto"/>
        <w:left w:val="none" w:sz="0" w:space="0" w:color="auto"/>
        <w:bottom w:val="none" w:sz="0" w:space="0" w:color="auto"/>
        <w:right w:val="none" w:sz="0" w:space="0" w:color="auto"/>
      </w:divBdr>
    </w:div>
    <w:div w:id="1471558603">
      <w:bodyDiv w:val="1"/>
      <w:marLeft w:val="0"/>
      <w:marRight w:val="0"/>
      <w:marTop w:val="0"/>
      <w:marBottom w:val="0"/>
      <w:divBdr>
        <w:top w:val="none" w:sz="0" w:space="0" w:color="auto"/>
        <w:left w:val="none" w:sz="0" w:space="0" w:color="auto"/>
        <w:bottom w:val="none" w:sz="0" w:space="0" w:color="auto"/>
        <w:right w:val="none" w:sz="0" w:space="0" w:color="auto"/>
      </w:divBdr>
    </w:div>
    <w:div w:id="1488010642">
      <w:bodyDiv w:val="1"/>
      <w:marLeft w:val="0"/>
      <w:marRight w:val="0"/>
      <w:marTop w:val="0"/>
      <w:marBottom w:val="0"/>
      <w:divBdr>
        <w:top w:val="none" w:sz="0" w:space="0" w:color="auto"/>
        <w:left w:val="none" w:sz="0" w:space="0" w:color="auto"/>
        <w:bottom w:val="none" w:sz="0" w:space="0" w:color="auto"/>
        <w:right w:val="none" w:sz="0" w:space="0" w:color="auto"/>
      </w:divBdr>
    </w:div>
    <w:div w:id="1504592298">
      <w:bodyDiv w:val="1"/>
      <w:marLeft w:val="0"/>
      <w:marRight w:val="0"/>
      <w:marTop w:val="0"/>
      <w:marBottom w:val="0"/>
      <w:divBdr>
        <w:top w:val="none" w:sz="0" w:space="0" w:color="auto"/>
        <w:left w:val="none" w:sz="0" w:space="0" w:color="auto"/>
        <w:bottom w:val="none" w:sz="0" w:space="0" w:color="auto"/>
        <w:right w:val="none" w:sz="0" w:space="0" w:color="auto"/>
      </w:divBdr>
    </w:div>
    <w:div w:id="1526745594">
      <w:bodyDiv w:val="1"/>
      <w:marLeft w:val="0"/>
      <w:marRight w:val="0"/>
      <w:marTop w:val="0"/>
      <w:marBottom w:val="0"/>
      <w:divBdr>
        <w:top w:val="none" w:sz="0" w:space="0" w:color="auto"/>
        <w:left w:val="none" w:sz="0" w:space="0" w:color="auto"/>
        <w:bottom w:val="none" w:sz="0" w:space="0" w:color="auto"/>
        <w:right w:val="none" w:sz="0" w:space="0" w:color="auto"/>
      </w:divBdr>
    </w:div>
    <w:div w:id="1526824161">
      <w:bodyDiv w:val="1"/>
      <w:marLeft w:val="0"/>
      <w:marRight w:val="0"/>
      <w:marTop w:val="0"/>
      <w:marBottom w:val="0"/>
      <w:divBdr>
        <w:top w:val="none" w:sz="0" w:space="0" w:color="auto"/>
        <w:left w:val="none" w:sz="0" w:space="0" w:color="auto"/>
        <w:bottom w:val="none" w:sz="0" w:space="0" w:color="auto"/>
        <w:right w:val="none" w:sz="0" w:space="0" w:color="auto"/>
      </w:divBdr>
    </w:div>
    <w:div w:id="1540430577">
      <w:bodyDiv w:val="1"/>
      <w:marLeft w:val="0"/>
      <w:marRight w:val="0"/>
      <w:marTop w:val="0"/>
      <w:marBottom w:val="0"/>
      <w:divBdr>
        <w:top w:val="none" w:sz="0" w:space="0" w:color="auto"/>
        <w:left w:val="none" w:sz="0" w:space="0" w:color="auto"/>
        <w:bottom w:val="none" w:sz="0" w:space="0" w:color="auto"/>
        <w:right w:val="none" w:sz="0" w:space="0" w:color="auto"/>
      </w:divBdr>
    </w:div>
    <w:div w:id="1553956624">
      <w:bodyDiv w:val="1"/>
      <w:marLeft w:val="0"/>
      <w:marRight w:val="0"/>
      <w:marTop w:val="0"/>
      <w:marBottom w:val="0"/>
      <w:divBdr>
        <w:top w:val="none" w:sz="0" w:space="0" w:color="auto"/>
        <w:left w:val="none" w:sz="0" w:space="0" w:color="auto"/>
        <w:bottom w:val="none" w:sz="0" w:space="0" w:color="auto"/>
        <w:right w:val="none" w:sz="0" w:space="0" w:color="auto"/>
      </w:divBdr>
    </w:div>
    <w:div w:id="1576668416">
      <w:bodyDiv w:val="1"/>
      <w:marLeft w:val="0"/>
      <w:marRight w:val="0"/>
      <w:marTop w:val="0"/>
      <w:marBottom w:val="0"/>
      <w:divBdr>
        <w:top w:val="none" w:sz="0" w:space="0" w:color="auto"/>
        <w:left w:val="none" w:sz="0" w:space="0" w:color="auto"/>
        <w:bottom w:val="none" w:sz="0" w:space="0" w:color="auto"/>
        <w:right w:val="none" w:sz="0" w:space="0" w:color="auto"/>
      </w:divBdr>
    </w:div>
    <w:div w:id="1593006258">
      <w:bodyDiv w:val="1"/>
      <w:marLeft w:val="0"/>
      <w:marRight w:val="0"/>
      <w:marTop w:val="0"/>
      <w:marBottom w:val="0"/>
      <w:divBdr>
        <w:top w:val="none" w:sz="0" w:space="0" w:color="auto"/>
        <w:left w:val="none" w:sz="0" w:space="0" w:color="auto"/>
        <w:bottom w:val="none" w:sz="0" w:space="0" w:color="auto"/>
        <w:right w:val="none" w:sz="0" w:space="0" w:color="auto"/>
      </w:divBdr>
    </w:div>
    <w:div w:id="1596357995">
      <w:bodyDiv w:val="1"/>
      <w:marLeft w:val="0"/>
      <w:marRight w:val="0"/>
      <w:marTop w:val="0"/>
      <w:marBottom w:val="0"/>
      <w:divBdr>
        <w:top w:val="none" w:sz="0" w:space="0" w:color="auto"/>
        <w:left w:val="none" w:sz="0" w:space="0" w:color="auto"/>
        <w:bottom w:val="none" w:sz="0" w:space="0" w:color="auto"/>
        <w:right w:val="none" w:sz="0" w:space="0" w:color="auto"/>
      </w:divBdr>
    </w:div>
    <w:div w:id="1596590414">
      <w:bodyDiv w:val="1"/>
      <w:marLeft w:val="0"/>
      <w:marRight w:val="0"/>
      <w:marTop w:val="0"/>
      <w:marBottom w:val="0"/>
      <w:divBdr>
        <w:top w:val="none" w:sz="0" w:space="0" w:color="auto"/>
        <w:left w:val="none" w:sz="0" w:space="0" w:color="auto"/>
        <w:bottom w:val="none" w:sz="0" w:space="0" w:color="auto"/>
        <w:right w:val="none" w:sz="0" w:space="0" w:color="auto"/>
      </w:divBdr>
    </w:div>
    <w:div w:id="1602453472">
      <w:bodyDiv w:val="1"/>
      <w:marLeft w:val="0"/>
      <w:marRight w:val="0"/>
      <w:marTop w:val="0"/>
      <w:marBottom w:val="0"/>
      <w:divBdr>
        <w:top w:val="none" w:sz="0" w:space="0" w:color="auto"/>
        <w:left w:val="none" w:sz="0" w:space="0" w:color="auto"/>
        <w:bottom w:val="none" w:sz="0" w:space="0" w:color="auto"/>
        <w:right w:val="none" w:sz="0" w:space="0" w:color="auto"/>
      </w:divBdr>
    </w:div>
    <w:div w:id="1602565383">
      <w:bodyDiv w:val="1"/>
      <w:marLeft w:val="0"/>
      <w:marRight w:val="0"/>
      <w:marTop w:val="0"/>
      <w:marBottom w:val="0"/>
      <w:divBdr>
        <w:top w:val="none" w:sz="0" w:space="0" w:color="auto"/>
        <w:left w:val="none" w:sz="0" w:space="0" w:color="auto"/>
        <w:bottom w:val="none" w:sz="0" w:space="0" w:color="auto"/>
        <w:right w:val="none" w:sz="0" w:space="0" w:color="auto"/>
      </w:divBdr>
    </w:div>
    <w:div w:id="1643268080">
      <w:bodyDiv w:val="1"/>
      <w:marLeft w:val="0"/>
      <w:marRight w:val="0"/>
      <w:marTop w:val="0"/>
      <w:marBottom w:val="0"/>
      <w:divBdr>
        <w:top w:val="none" w:sz="0" w:space="0" w:color="auto"/>
        <w:left w:val="none" w:sz="0" w:space="0" w:color="auto"/>
        <w:bottom w:val="none" w:sz="0" w:space="0" w:color="auto"/>
        <w:right w:val="none" w:sz="0" w:space="0" w:color="auto"/>
      </w:divBdr>
    </w:div>
    <w:div w:id="1656495756">
      <w:bodyDiv w:val="1"/>
      <w:marLeft w:val="0"/>
      <w:marRight w:val="0"/>
      <w:marTop w:val="0"/>
      <w:marBottom w:val="0"/>
      <w:divBdr>
        <w:top w:val="none" w:sz="0" w:space="0" w:color="auto"/>
        <w:left w:val="none" w:sz="0" w:space="0" w:color="auto"/>
        <w:bottom w:val="none" w:sz="0" w:space="0" w:color="auto"/>
        <w:right w:val="none" w:sz="0" w:space="0" w:color="auto"/>
      </w:divBdr>
    </w:div>
    <w:div w:id="1660428340">
      <w:bodyDiv w:val="1"/>
      <w:marLeft w:val="0"/>
      <w:marRight w:val="0"/>
      <w:marTop w:val="0"/>
      <w:marBottom w:val="0"/>
      <w:divBdr>
        <w:top w:val="none" w:sz="0" w:space="0" w:color="auto"/>
        <w:left w:val="none" w:sz="0" w:space="0" w:color="auto"/>
        <w:bottom w:val="none" w:sz="0" w:space="0" w:color="auto"/>
        <w:right w:val="none" w:sz="0" w:space="0" w:color="auto"/>
      </w:divBdr>
    </w:div>
    <w:div w:id="1662199576">
      <w:bodyDiv w:val="1"/>
      <w:marLeft w:val="0"/>
      <w:marRight w:val="0"/>
      <w:marTop w:val="0"/>
      <w:marBottom w:val="0"/>
      <w:divBdr>
        <w:top w:val="none" w:sz="0" w:space="0" w:color="auto"/>
        <w:left w:val="none" w:sz="0" w:space="0" w:color="auto"/>
        <w:bottom w:val="none" w:sz="0" w:space="0" w:color="auto"/>
        <w:right w:val="none" w:sz="0" w:space="0" w:color="auto"/>
      </w:divBdr>
    </w:div>
    <w:div w:id="1679691533">
      <w:bodyDiv w:val="1"/>
      <w:marLeft w:val="0"/>
      <w:marRight w:val="0"/>
      <w:marTop w:val="0"/>
      <w:marBottom w:val="0"/>
      <w:divBdr>
        <w:top w:val="none" w:sz="0" w:space="0" w:color="auto"/>
        <w:left w:val="none" w:sz="0" w:space="0" w:color="auto"/>
        <w:bottom w:val="none" w:sz="0" w:space="0" w:color="auto"/>
        <w:right w:val="none" w:sz="0" w:space="0" w:color="auto"/>
      </w:divBdr>
    </w:div>
    <w:div w:id="1698656475">
      <w:bodyDiv w:val="1"/>
      <w:marLeft w:val="0"/>
      <w:marRight w:val="0"/>
      <w:marTop w:val="0"/>
      <w:marBottom w:val="0"/>
      <w:divBdr>
        <w:top w:val="none" w:sz="0" w:space="0" w:color="auto"/>
        <w:left w:val="none" w:sz="0" w:space="0" w:color="auto"/>
        <w:bottom w:val="none" w:sz="0" w:space="0" w:color="auto"/>
        <w:right w:val="none" w:sz="0" w:space="0" w:color="auto"/>
      </w:divBdr>
    </w:div>
    <w:div w:id="1710956790">
      <w:bodyDiv w:val="1"/>
      <w:marLeft w:val="0"/>
      <w:marRight w:val="0"/>
      <w:marTop w:val="0"/>
      <w:marBottom w:val="0"/>
      <w:divBdr>
        <w:top w:val="none" w:sz="0" w:space="0" w:color="auto"/>
        <w:left w:val="none" w:sz="0" w:space="0" w:color="auto"/>
        <w:bottom w:val="none" w:sz="0" w:space="0" w:color="auto"/>
        <w:right w:val="none" w:sz="0" w:space="0" w:color="auto"/>
      </w:divBdr>
    </w:div>
    <w:div w:id="1731806888">
      <w:bodyDiv w:val="1"/>
      <w:marLeft w:val="0"/>
      <w:marRight w:val="0"/>
      <w:marTop w:val="0"/>
      <w:marBottom w:val="0"/>
      <w:divBdr>
        <w:top w:val="none" w:sz="0" w:space="0" w:color="auto"/>
        <w:left w:val="none" w:sz="0" w:space="0" w:color="auto"/>
        <w:bottom w:val="none" w:sz="0" w:space="0" w:color="auto"/>
        <w:right w:val="none" w:sz="0" w:space="0" w:color="auto"/>
      </w:divBdr>
    </w:div>
    <w:div w:id="1736320053">
      <w:bodyDiv w:val="1"/>
      <w:marLeft w:val="0"/>
      <w:marRight w:val="0"/>
      <w:marTop w:val="0"/>
      <w:marBottom w:val="0"/>
      <w:divBdr>
        <w:top w:val="none" w:sz="0" w:space="0" w:color="auto"/>
        <w:left w:val="none" w:sz="0" w:space="0" w:color="auto"/>
        <w:bottom w:val="none" w:sz="0" w:space="0" w:color="auto"/>
        <w:right w:val="none" w:sz="0" w:space="0" w:color="auto"/>
      </w:divBdr>
    </w:div>
    <w:div w:id="1761174127">
      <w:bodyDiv w:val="1"/>
      <w:marLeft w:val="0"/>
      <w:marRight w:val="0"/>
      <w:marTop w:val="0"/>
      <w:marBottom w:val="0"/>
      <w:divBdr>
        <w:top w:val="none" w:sz="0" w:space="0" w:color="auto"/>
        <w:left w:val="none" w:sz="0" w:space="0" w:color="auto"/>
        <w:bottom w:val="none" w:sz="0" w:space="0" w:color="auto"/>
        <w:right w:val="none" w:sz="0" w:space="0" w:color="auto"/>
      </w:divBdr>
    </w:div>
    <w:div w:id="1764523032">
      <w:bodyDiv w:val="1"/>
      <w:marLeft w:val="0"/>
      <w:marRight w:val="0"/>
      <w:marTop w:val="0"/>
      <w:marBottom w:val="0"/>
      <w:divBdr>
        <w:top w:val="none" w:sz="0" w:space="0" w:color="auto"/>
        <w:left w:val="none" w:sz="0" w:space="0" w:color="auto"/>
        <w:bottom w:val="none" w:sz="0" w:space="0" w:color="auto"/>
        <w:right w:val="none" w:sz="0" w:space="0" w:color="auto"/>
      </w:divBdr>
    </w:div>
    <w:div w:id="1767581350">
      <w:bodyDiv w:val="1"/>
      <w:marLeft w:val="0"/>
      <w:marRight w:val="0"/>
      <w:marTop w:val="0"/>
      <w:marBottom w:val="0"/>
      <w:divBdr>
        <w:top w:val="none" w:sz="0" w:space="0" w:color="auto"/>
        <w:left w:val="none" w:sz="0" w:space="0" w:color="auto"/>
        <w:bottom w:val="none" w:sz="0" w:space="0" w:color="auto"/>
        <w:right w:val="none" w:sz="0" w:space="0" w:color="auto"/>
      </w:divBdr>
    </w:div>
    <w:div w:id="1767800467">
      <w:bodyDiv w:val="1"/>
      <w:marLeft w:val="0"/>
      <w:marRight w:val="0"/>
      <w:marTop w:val="0"/>
      <w:marBottom w:val="0"/>
      <w:divBdr>
        <w:top w:val="none" w:sz="0" w:space="0" w:color="auto"/>
        <w:left w:val="none" w:sz="0" w:space="0" w:color="auto"/>
        <w:bottom w:val="none" w:sz="0" w:space="0" w:color="auto"/>
        <w:right w:val="none" w:sz="0" w:space="0" w:color="auto"/>
      </w:divBdr>
    </w:div>
    <w:div w:id="1802266689">
      <w:bodyDiv w:val="1"/>
      <w:marLeft w:val="0"/>
      <w:marRight w:val="0"/>
      <w:marTop w:val="0"/>
      <w:marBottom w:val="0"/>
      <w:divBdr>
        <w:top w:val="none" w:sz="0" w:space="0" w:color="auto"/>
        <w:left w:val="none" w:sz="0" w:space="0" w:color="auto"/>
        <w:bottom w:val="none" w:sz="0" w:space="0" w:color="auto"/>
        <w:right w:val="none" w:sz="0" w:space="0" w:color="auto"/>
      </w:divBdr>
    </w:div>
    <w:div w:id="1807232980">
      <w:bodyDiv w:val="1"/>
      <w:marLeft w:val="0"/>
      <w:marRight w:val="0"/>
      <w:marTop w:val="0"/>
      <w:marBottom w:val="0"/>
      <w:divBdr>
        <w:top w:val="none" w:sz="0" w:space="0" w:color="auto"/>
        <w:left w:val="none" w:sz="0" w:space="0" w:color="auto"/>
        <w:bottom w:val="none" w:sz="0" w:space="0" w:color="auto"/>
        <w:right w:val="none" w:sz="0" w:space="0" w:color="auto"/>
      </w:divBdr>
    </w:div>
    <w:div w:id="1837840876">
      <w:bodyDiv w:val="1"/>
      <w:marLeft w:val="0"/>
      <w:marRight w:val="0"/>
      <w:marTop w:val="0"/>
      <w:marBottom w:val="0"/>
      <w:divBdr>
        <w:top w:val="none" w:sz="0" w:space="0" w:color="auto"/>
        <w:left w:val="none" w:sz="0" w:space="0" w:color="auto"/>
        <w:bottom w:val="none" w:sz="0" w:space="0" w:color="auto"/>
        <w:right w:val="none" w:sz="0" w:space="0" w:color="auto"/>
      </w:divBdr>
    </w:div>
    <w:div w:id="1855261760">
      <w:bodyDiv w:val="1"/>
      <w:marLeft w:val="0"/>
      <w:marRight w:val="0"/>
      <w:marTop w:val="0"/>
      <w:marBottom w:val="0"/>
      <w:divBdr>
        <w:top w:val="none" w:sz="0" w:space="0" w:color="auto"/>
        <w:left w:val="none" w:sz="0" w:space="0" w:color="auto"/>
        <w:bottom w:val="none" w:sz="0" w:space="0" w:color="auto"/>
        <w:right w:val="none" w:sz="0" w:space="0" w:color="auto"/>
      </w:divBdr>
    </w:div>
    <w:div w:id="1861159971">
      <w:bodyDiv w:val="1"/>
      <w:marLeft w:val="0"/>
      <w:marRight w:val="0"/>
      <w:marTop w:val="0"/>
      <w:marBottom w:val="0"/>
      <w:divBdr>
        <w:top w:val="none" w:sz="0" w:space="0" w:color="auto"/>
        <w:left w:val="none" w:sz="0" w:space="0" w:color="auto"/>
        <w:bottom w:val="none" w:sz="0" w:space="0" w:color="auto"/>
        <w:right w:val="none" w:sz="0" w:space="0" w:color="auto"/>
      </w:divBdr>
    </w:div>
    <w:div w:id="1867013002">
      <w:bodyDiv w:val="1"/>
      <w:marLeft w:val="0"/>
      <w:marRight w:val="0"/>
      <w:marTop w:val="0"/>
      <w:marBottom w:val="0"/>
      <w:divBdr>
        <w:top w:val="none" w:sz="0" w:space="0" w:color="auto"/>
        <w:left w:val="none" w:sz="0" w:space="0" w:color="auto"/>
        <w:bottom w:val="none" w:sz="0" w:space="0" w:color="auto"/>
        <w:right w:val="none" w:sz="0" w:space="0" w:color="auto"/>
      </w:divBdr>
    </w:div>
    <w:div w:id="1878660321">
      <w:bodyDiv w:val="1"/>
      <w:marLeft w:val="0"/>
      <w:marRight w:val="0"/>
      <w:marTop w:val="0"/>
      <w:marBottom w:val="0"/>
      <w:divBdr>
        <w:top w:val="none" w:sz="0" w:space="0" w:color="auto"/>
        <w:left w:val="none" w:sz="0" w:space="0" w:color="auto"/>
        <w:bottom w:val="none" w:sz="0" w:space="0" w:color="auto"/>
        <w:right w:val="none" w:sz="0" w:space="0" w:color="auto"/>
      </w:divBdr>
    </w:div>
    <w:div w:id="1895198340">
      <w:bodyDiv w:val="1"/>
      <w:marLeft w:val="0"/>
      <w:marRight w:val="0"/>
      <w:marTop w:val="0"/>
      <w:marBottom w:val="0"/>
      <w:divBdr>
        <w:top w:val="none" w:sz="0" w:space="0" w:color="auto"/>
        <w:left w:val="none" w:sz="0" w:space="0" w:color="auto"/>
        <w:bottom w:val="none" w:sz="0" w:space="0" w:color="auto"/>
        <w:right w:val="none" w:sz="0" w:space="0" w:color="auto"/>
      </w:divBdr>
    </w:div>
    <w:div w:id="1905555551">
      <w:bodyDiv w:val="1"/>
      <w:marLeft w:val="0"/>
      <w:marRight w:val="0"/>
      <w:marTop w:val="0"/>
      <w:marBottom w:val="0"/>
      <w:divBdr>
        <w:top w:val="none" w:sz="0" w:space="0" w:color="auto"/>
        <w:left w:val="none" w:sz="0" w:space="0" w:color="auto"/>
        <w:bottom w:val="none" w:sz="0" w:space="0" w:color="auto"/>
        <w:right w:val="none" w:sz="0" w:space="0" w:color="auto"/>
      </w:divBdr>
    </w:div>
    <w:div w:id="1949777403">
      <w:bodyDiv w:val="1"/>
      <w:marLeft w:val="0"/>
      <w:marRight w:val="0"/>
      <w:marTop w:val="0"/>
      <w:marBottom w:val="0"/>
      <w:divBdr>
        <w:top w:val="none" w:sz="0" w:space="0" w:color="auto"/>
        <w:left w:val="none" w:sz="0" w:space="0" w:color="auto"/>
        <w:bottom w:val="none" w:sz="0" w:space="0" w:color="auto"/>
        <w:right w:val="none" w:sz="0" w:space="0" w:color="auto"/>
      </w:divBdr>
    </w:div>
    <w:div w:id="1958097283">
      <w:bodyDiv w:val="1"/>
      <w:marLeft w:val="0"/>
      <w:marRight w:val="0"/>
      <w:marTop w:val="0"/>
      <w:marBottom w:val="0"/>
      <w:divBdr>
        <w:top w:val="none" w:sz="0" w:space="0" w:color="auto"/>
        <w:left w:val="none" w:sz="0" w:space="0" w:color="auto"/>
        <w:bottom w:val="none" w:sz="0" w:space="0" w:color="auto"/>
        <w:right w:val="none" w:sz="0" w:space="0" w:color="auto"/>
      </w:divBdr>
    </w:div>
    <w:div w:id="1961254199">
      <w:bodyDiv w:val="1"/>
      <w:marLeft w:val="0"/>
      <w:marRight w:val="0"/>
      <w:marTop w:val="0"/>
      <w:marBottom w:val="0"/>
      <w:divBdr>
        <w:top w:val="none" w:sz="0" w:space="0" w:color="auto"/>
        <w:left w:val="none" w:sz="0" w:space="0" w:color="auto"/>
        <w:bottom w:val="none" w:sz="0" w:space="0" w:color="auto"/>
        <w:right w:val="none" w:sz="0" w:space="0" w:color="auto"/>
      </w:divBdr>
    </w:div>
    <w:div w:id="1996378518">
      <w:bodyDiv w:val="1"/>
      <w:marLeft w:val="0"/>
      <w:marRight w:val="0"/>
      <w:marTop w:val="0"/>
      <w:marBottom w:val="0"/>
      <w:divBdr>
        <w:top w:val="none" w:sz="0" w:space="0" w:color="auto"/>
        <w:left w:val="none" w:sz="0" w:space="0" w:color="auto"/>
        <w:bottom w:val="none" w:sz="0" w:space="0" w:color="auto"/>
        <w:right w:val="none" w:sz="0" w:space="0" w:color="auto"/>
      </w:divBdr>
    </w:div>
    <w:div w:id="2035882068">
      <w:bodyDiv w:val="1"/>
      <w:marLeft w:val="0"/>
      <w:marRight w:val="0"/>
      <w:marTop w:val="0"/>
      <w:marBottom w:val="0"/>
      <w:divBdr>
        <w:top w:val="none" w:sz="0" w:space="0" w:color="auto"/>
        <w:left w:val="none" w:sz="0" w:space="0" w:color="auto"/>
        <w:bottom w:val="none" w:sz="0" w:space="0" w:color="auto"/>
        <w:right w:val="none" w:sz="0" w:space="0" w:color="auto"/>
      </w:divBdr>
    </w:div>
    <w:div w:id="2036883117">
      <w:bodyDiv w:val="1"/>
      <w:marLeft w:val="0"/>
      <w:marRight w:val="0"/>
      <w:marTop w:val="0"/>
      <w:marBottom w:val="0"/>
      <w:divBdr>
        <w:top w:val="none" w:sz="0" w:space="0" w:color="auto"/>
        <w:left w:val="none" w:sz="0" w:space="0" w:color="auto"/>
        <w:bottom w:val="none" w:sz="0" w:space="0" w:color="auto"/>
        <w:right w:val="none" w:sz="0" w:space="0" w:color="auto"/>
      </w:divBdr>
    </w:div>
    <w:div w:id="2039230811">
      <w:bodyDiv w:val="1"/>
      <w:marLeft w:val="0"/>
      <w:marRight w:val="0"/>
      <w:marTop w:val="0"/>
      <w:marBottom w:val="0"/>
      <w:divBdr>
        <w:top w:val="none" w:sz="0" w:space="0" w:color="auto"/>
        <w:left w:val="none" w:sz="0" w:space="0" w:color="auto"/>
        <w:bottom w:val="none" w:sz="0" w:space="0" w:color="auto"/>
        <w:right w:val="none" w:sz="0" w:space="0" w:color="auto"/>
      </w:divBdr>
    </w:div>
    <w:div w:id="2044597372">
      <w:bodyDiv w:val="1"/>
      <w:marLeft w:val="0"/>
      <w:marRight w:val="0"/>
      <w:marTop w:val="0"/>
      <w:marBottom w:val="0"/>
      <w:divBdr>
        <w:top w:val="none" w:sz="0" w:space="0" w:color="auto"/>
        <w:left w:val="none" w:sz="0" w:space="0" w:color="auto"/>
        <w:bottom w:val="none" w:sz="0" w:space="0" w:color="auto"/>
        <w:right w:val="none" w:sz="0" w:space="0" w:color="auto"/>
      </w:divBdr>
    </w:div>
    <w:div w:id="2063090503">
      <w:bodyDiv w:val="1"/>
      <w:marLeft w:val="0"/>
      <w:marRight w:val="0"/>
      <w:marTop w:val="0"/>
      <w:marBottom w:val="0"/>
      <w:divBdr>
        <w:top w:val="none" w:sz="0" w:space="0" w:color="auto"/>
        <w:left w:val="none" w:sz="0" w:space="0" w:color="auto"/>
        <w:bottom w:val="none" w:sz="0" w:space="0" w:color="auto"/>
        <w:right w:val="none" w:sz="0" w:space="0" w:color="auto"/>
      </w:divBdr>
    </w:div>
    <w:div w:id="2083797028">
      <w:bodyDiv w:val="1"/>
      <w:marLeft w:val="0"/>
      <w:marRight w:val="0"/>
      <w:marTop w:val="0"/>
      <w:marBottom w:val="0"/>
      <w:divBdr>
        <w:top w:val="none" w:sz="0" w:space="0" w:color="auto"/>
        <w:left w:val="none" w:sz="0" w:space="0" w:color="auto"/>
        <w:bottom w:val="none" w:sz="0" w:space="0" w:color="auto"/>
        <w:right w:val="none" w:sz="0" w:space="0" w:color="auto"/>
      </w:divBdr>
    </w:div>
    <w:div w:id="2088457222">
      <w:bodyDiv w:val="1"/>
      <w:marLeft w:val="0"/>
      <w:marRight w:val="0"/>
      <w:marTop w:val="0"/>
      <w:marBottom w:val="0"/>
      <w:divBdr>
        <w:top w:val="none" w:sz="0" w:space="0" w:color="auto"/>
        <w:left w:val="none" w:sz="0" w:space="0" w:color="auto"/>
        <w:bottom w:val="none" w:sz="0" w:space="0" w:color="auto"/>
        <w:right w:val="none" w:sz="0" w:space="0" w:color="auto"/>
      </w:divBdr>
    </w:div>
    <w:div w:id="2099978677">
      <w:bodyDiv w:val="1"/>
      <w:marLeft w:val="0"/>
      <w:marRight w:val="0"/>
      <w:marTop w:val="0"/>
      <w:marBottom w:val="0"/>
      <w:divBdr>
        <w:top w:val="none" w:sz="0" w:space="0" w:color="auto"/>
        <w:left w:val="none" w:sz="0" w:space="0" w:color="auto"/>
        <w:bottom w:val="none" w:sz="0" w:space="0" w:color="auto"/>
        <w:right w:val="none" w:sz="0" w:space="0" w:color="auto"/>
      </w:divBdr>
    </w:div>
    <w:div w:id="2104958889">
      <w:bodyDiv w:val="1"/>
      <w:marLeft w:val="0"/>
      <w:marRight w:val="0"/>
      <w:marTop w:val="0"/>
      <w:marBottom w:val="0"/>
      <w:divBdr>
        <w:top w:val="none" w:sz="0" w:space="0" w:color="auto"/>
        <w:left w:val="none" w:sz="0" w:space="0" w:color="auto"/>
        <w:bottom w:val="none" w:sz="0" w:space="0" w:color="auto"/>
        <w:right w:val="none" w:sz="0" w:space="0" w:color="auto"/>
      </w:divBdr>
    </w:div>
    <w:div w:id="2127846033">
      <w:bodyDiv w:val="1"/>
      <w:marLeft w:val="0"/>
      <w:marRight w:val="0"/>
      <w:marTop w:val="0"/>
      <w:marBottom w:val="0"/>
      <w:divBdr>
        <w:top w:val="none" w:sz="0" w:space="0" w:color="auto"/>
        <w:left w:val="none" w:sz="0" w:space="0" w:color="auto"/>
        <w:bottom w:val="none" w:sz="0" w:space="0" w:color="auto"/>
        <w:right w:val="none" w:sz="0" w:space="0" w:color="auto"/>
      </w:divBdr>
    </w:div>
    <w:div w:id="2128235743">
      <w:bodyDiv w:val="1"/>
      <w:marLeft w:val="0"/>
      <w:marRight w:val="0"/>
      <w:marTop w:val="0"/>
      <w:marBottom w:val="0"/>
      <w:divBdr>
        <w:top w:val="none" w:sz="0" w:space="0" w:color="auto"/>
        <w:left w:val="none" w:sz="0" w:space="0" w:color="auto"/>
        <w:bottom w:val="none" w:sz="0" w:space="0" w:color="auto"/>
        <w:right w:val="none" w:sz="0" w:space="0" w:color="auto"/>
      </w:divBdr>
    </w:div>
    <w:div w:id="2128691678">
      <w:bodyDiv w:val="1"/>
      <w:marLeft w:val="0"/>
      <w:marRight w:val="0"/>
      <w:marTop w:val="0"/>
      <w:marBottom w:val="0"/>
      <w:divBdr>
        <w:top w:val="none" w:sz="0" w:space="0" w:color="auto"/>
        <w:left w:val="none" w:sz="0" w:space="0" w:color="auto"/>
        <w:bottom w:val="none" w:sz="0" w:space="0" w:color="auto"/>
        <w:right w:val="none" w:sz="0" w:space="0" w:color="auto"/>
      </w:divBdr>
    </w:div>
    <w:div w:id="2130470238">
      <w:bodyDiv w:val="1"/>
      <w:marLeft w:val="0"/>
      <w:marRight w:val="0"/>
      <w:marTop w:val="0"/>
      <w:marBottom w:val="0"/>
      <w:divBdr>
        <w:top w:val="none" w:sz="0" w:space="0" w:color="auto"/>
        <w:left w:val="none" w:sz="0" w:space="0" w:color="auto"/>
        <w:bottom w:val="none" w:sz="0" w:space="0" w:color="auto"/>
        <w:right w:val="none" w:sz="0" w:space="0" w:color="auto"/>
      </w:divBdr>
    </w:div>
    <w:div w:id="213289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tools.ietf.org/html/rfc7231" TargetMode="External"/><Relationship Id="rId3" Type="http://schemas.openxmlformats.org/officeDocument/2006/relationships/styles" Target="styles.xml"/><Relationship Id="rId21" Type="http://schemas.openxmlformats.org/officeDocument/2006/relationships/hyperlink" Target="https://github.com/cloudmesh-community/nist/tree/master/spec" TargetMode="External"/><Relationship Id="rId7" Type="http://schemas.openxmlformats.org/officeDocument/2006/relationships/endnotes" Target="endnotes.xml"/><Relationship Id="rId12" Type="http://schemas.openxmlformats.org/officeDocument/2006/relationships/hyperlink" Target="mailto:SP1500comments@nist.gov" TargetMode="External"/><Relationship Id="rId17" Type="http://schemas.openxmlformats.org/officeDocument/2006/relationships/hyperlink" Target="https://bigdatawg.nist.gov/V2_output_docs.php" TargetMode="External"/><Relationship Id="rId25" Type="http://schemas.openxmlformats.org/officeDocument/2006/relationships/hyperlink" Target="https://xml2rfc.ietf.org/public/rfc/html/rfc3339.html" TargetMode="External"/><Relationship Id="rId2" Type="http://schemas.openxmlformats.org/officeDocument/2006/relationships/numbering" Target="numbering.xml"/><Relationship Id="rId16" Type="http://schemas.openxmlformats.org/officeDocument/2006/relationships/hyperlink" Target="http://bigdatawg.nist.gov/V1_output_docs.php" TargetMode="External"/><Relationship Id="rId20" Type="http://schemas.openxmlformats.org/officeDocument/2006/relationships/hyperlink" Target="https://github.com/cloudmesh-community/nist/tree/master/spec" TargetMode="External"/><Relationship Id="rId29" Type="http://schemas.openxmlformats.org/officeDocument/2006/relationships/hyperlink" Target="http://nvlpubs.nist.gov/nistpubs/Legacy/SP/nistspecialpublication800-14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st.gov/publication-portal.cfm" TargetMode="External"/><Relationship Id="rId24" Type="http://schemas.openxmlformats.org/officeDocument/2006/relationships/hyperlink" Target="https://github.com/cloudmesh-community/cm/blob/master/cm4/etc/cloudmesh4.yaml" TargetMode="External"/><Relationship Id="rId5" Type="http://schemas.openxmlformats.org/officeDocument/2006/relationships/webSettings" Target="webSettings.xml"/><Relationship Id="rId15" Type="http://schemas.openxmlformats.org/officeDocument/2006/relationships/hyperlink" Target="https://bigdatawg.nist.gov" TargetMode="External"/><Relationship Id="rId23" Type="http://schemas.openxmlformats.org/officeDocument/2006/relationships/image" Target="media/image5.jpeg"/><Relationship Id="rId28" Type="http://schemas.openxmlformats.org/officeDocument/2006/relationships/hyperlink" Target="http://nvlpubs.nist.gov/nistpubs/Legacy/SP/nistspecialpublication800-145.pdf" TargetMode="External"/><Relationship Id="rId10" Type="http://schemas.openxmlformats.org/officeDocument/2006/relationships/image" Target="media/image2.gif"/><Relationship Id="rId19" Type="http://schemas.openxmlformats.org/officeDocument/2006/relationships/image" Target="media/image3.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4.emf"/><Relationship Id="rId27" Type="http://schemas.openxmlformats.org/officeDocument/2006/relationships/hyperlink" Target="http://csrc.nist.gov/publications/drafts/800-180/sp800-180_draft.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3D678-90AD-4F6C-AB00-CA7416C80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5</Pages>
  <Words>31977</Words>
  <Characters>182270</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20</CharactersWithSpaces>
  <SharedDoc>false</SharedDoc>
  <HLinks>
    <vt:vector size="186" baseType="variant">
      <vt:variant>
        <vt:i4>3276892</vt:i4>
      </vt:variant>
      <vt:variant>
        <vt:i4>171</vt:i4>
      </vt:variant>
      <vt:variant>
        <vt:i4>0</vt:i4>
      </vt:variant>
      <vt:variant>
        <vt:i4>5</vt:i4>
      </vt:variant>
      <vt:variant>
        <vt:lpwstr>http://en.wikipedia.org/wiki/Abnormal_end</vt:lpwstr>
      </vt:variant>
      <vt:variant>
        <vt:lpwstr/>
      </vt:variant>
      <vt:variant>
        <vt:i4>3997712</vt:i4>
      </vt:variant>
      <vt:variant>
        <vt:i4>168</vt:i4>
      </vt:variant>
      <vt:variant>
        <vt:i4>0</vt:i4>
      </vt:variant>
      <vt:variant>
        <vt:i4>5</vt:i4>
      </vt:variant>
      <vt:variant>
        <vt:lpwstr>http://en.wikipedia.org/wiki/Redundancy_%28engineering%29</vt:lpwstr>
      </vt:variant>
      <vt:variant>
        <vt:lpwstr/>
      </vt:variant>
      <vt:variant>
        <vt:i4>6946915</vt:i4>
      </vt:variant>
      <vt:variant>
        <vt:i4>165</vt:i4>
      </vt:variant>
      <vt:variant>
        <vt:i4>0</vt:i4>
      </vt:variant>
      <vt:variant>
        <vt:i4>5</vt:i4>
      </vt:variant>
      <vt:variant>
        <vt:lpwstr>http://www.whitehouse.gov/omb/memoranda/m03-22.html</vt:lpwstr>
      </vt:variant>
      <vt:variant>
        <vt:lpwstr/>
      </vt:variant>
      <vt:variant>
        <vt:i4>2031673</vt:i4>
      </vt:variant>
      <vt:variant>
        <vt:i4>158</vt:i4>
      </vt:variant>
      <vt:variant>
        <vt:i4>0</vt:i4>
      </vt:variant>
      <vt:variant>
        <vt:i4>5</vt:i4>
      </vt:variant>
      <vt:variant>
        <vt:lpwstr/>
      </vt:variant>
      <vt:variant>
        <vt:lpwstr>_Toc236645988</vt:lpwstr>
      </vt:variant>
      <vt:variant>
        <vt:i4>2031673</vt:i4>
      </vt:variant>
      <vt:variant>
        <vt:i4>152</vt:i4>
      </vt:variant>
      <vt:variant>
        <vt:i4>0</vt:i4>
      </vt:variant>
      <vt:variant>
        <vt:i4>5</vt:i4>
      </vt:variant>
      <vt:variant>
        <vt:lpwstr/>
      </vt:variant>
      <vt:variant>
        <vt:lpwstr>_Toc236645987</vt:lpwstr>
      </vt:variant>
      <vt:variant>
        <vt:i4>2031673</vt:i4>
      </vt:variant>
      <vt:variant>
        <vt:i4>146</vt:i4>
      </vt:variant>
      <vt:variant>
        <vt:i4>0</vt:i4>
      </vt:variant>
      <vt:variant>
        <vt:i4>5</vt:i4>
      </vt:variant>
      <vt:variant>
        <vt:lpwstr/>
      </vt:variant>
      <vt:variant>
        <vt:lpwstr>_Toc236645986</vt:lpwstr>
      </vt:variant>
      <vt:variant>
        <vt:i4>2031673</vt:i4>
      </vt:variant>
      <vt:variant>
        <vt:i4>140</vt:i4>
      </vt:variant>
      <vt:variant>
        <vt:i4>0</vt:i4>
      </vt:variant>
      <vt:variant>
        <vt:i4>5</vt:i4>
      </vt:variant>
      <vt:variant>
        <vt:lpwstr/>
      </vt:variant>
      <vt:variant>
        <vt:lpwstr>_Toc236645985</vt:lpwstr>
      </vt:variant>
      <vt:variant>
        <vt:i4>2031673</vt:i4>
      </vt:variant>
      <vt:variant>
        <vt:i4>134</vt:i4>
      </vt:variant>
      <vt:variant>
        <vt:i4>0</vt:i4>
      </vt:variant>
      <vt:variant>
        <vt:i4>5</vt:i4>
      </vt:variant>
      <vt:variant>
        <vt:lpwstr/>
      </vt:variant>
      <vt:variant>
        <vt:lpwstr>_Toc236645984</vt:lpwstr>
      </vt:variant>
      <vt:variant>
        <vt:i4>2031673</vt:i4>
      </vt:variant>
      <vt:variant>
        <vt:i4>128</vt:i4>
      </vt:variant>
      <vt:variant>
        <vt:i4>0</vt:i4>
      </vt:variant>
      <vt:variant>
        <vt:i4>5</vt:i4>
      </vt:variant>
      <vt:variant>
        <vt:lpwstr/>
      </vt:variant>
      <vt:variant>
        <vt:lpwstr>_Toc236645983</vt:lpwstr>
      </vt:variant>
      <vt:variant>
        <vt:i4>2031673</vt:i4>
      </vt:variant>
      <vt:variant>
        <vt:i4>122</vt:i4>
      </vt:variant>
      <vt:variant>
        <vt:i4>0</vt:i4>
      </vt:variant>
      <vt:variant>
        <vt:i4>5</vt:i4>
      </vt:variant>
      <vt:variant>
        <vt:lpwstr/>
      </vt:variant>
      <vt:variant>
        <vt:lpwstr>_Toc236645982</vt:lpwstr>
      </vt:variant>
      <vt:variant>
        <vt:i4>2031673</vt:i4>
      </vt:variant>
      <vt:variant>
        <vt:i4>116</vt:i4>
      </vt:variant>
      <vt:variant>
        <vt:i4>0</vt:i4>
      </vt:variant>
      <vt:variant>
        <vt:i4>5</vt:i4>
      </vt:variant>
      <vt:variant>
        <vt:lpwstr/>
      </vt:variant>
      <vt:variant>
        <vt:lpwstr>_Toc236645981</vt:lpwstr>
      </vt:variant>
      <vt:variant>
        <vt:i4>2031673</vt:i4>
      </vt:variant>
      <vt:variant>
        <vt:i4>110</vt:i4>
      </vt:variant>
      <vt:variant>
        <vt:i4>0</vt:i4>
      </vt:variant>
      <vt:variant>
        <vt:i4>5</vt:i4>
      </vt:variant>
      <vt:variant>
        <vt:lpwstr/>
      </vt:variant>
      <vt:variant>
        <vt:lpwstr>_Toc236645980</vt:lpwstr>
      </vt:variant>
      <vt:variant>
        <vt:i4>1048633</vt:i4>
      </vt:variant>
      <vt:variant>
        <vt:i4>104</vt:i4>
      </vt:variant>
      <vt:variant>
        <vt:i4>0</vt:i4>
      </vt:variant>
      <vt:variant>
        <vt:i4>5</vt:i4>
      </vt:variant>
      <vt:variant>
        <vt:lpwstr/>
      </vt:variant>
      <vt:variant>
        <vt:lpwstr>_Toc236645979</vt:lpwstr>
      </vt:variant>
      <vt:variant>
        <vt:i4>1048633</vt:i4>
      </vt:variant>
      <vt:variant>
        <vt:i4>98</vt:i4>
      </vt:variant>
      <vt:variant>
        <vt:i4>0</vt:i4>
      </vt:variant>
      <vt:variant>
        <vt:i4>5</vt:i4>
      </vt:variant>
      <vt:variant>
        <vt:lpwstr/>
      </vt:variant>
      <vt:variant>
        <vt:lpwstr>_Toc236645978</vt:lpwstr>
      </vt:variant>
      <vt:variant>
        <vt:i4>1048633</vt:i4>
      </vt:variant>
      <vt:variant>
        <vt:i4>92</vt:i4>
      </vt:variant>
      <vt:variant>
        <vt:i4>0</vt:i4>
      </vt:variant>
      <vt:variant>
        <vt:i4>5</vt:i4>
      </vt:variant>
      <vt:variant>
        <vt:lpwstr/>
      </vt:variant>
      <vt:variant>
        <vt:lpwstr>_Toc236645976</vt:lpwstr>
      </vt:variant>
      <vt:variant>
        <vt:i4>1048633</vt:i4>
      </vt:variant>
      <vt:variant>
        <vt:i4>86</vt:i4>
      </vt:variant>
      <vt:variant>
        <vt:i4>0</vt:i4>
      </vt:variant>
      <vt:variant>
        <vt:i4>5</vt:i4>
      </vt:variant>
      <vt:variant>
        <vt:lpwstr/>
      </vt:variant>
      <vt:variant>
        <vt:lpwstr>_Toc236645975</vt:lpwstr>
      </vt:variant>
      <vt:variant>
        <vt:i4>1048633</vt:i4>
      </vt:variant>
      <vt:variant>
        <vt:i4>80</vt:i4>
      </vt:variant>
      <vt:variant>
        <vt:i4>0</vt:i4>
      </vt:variant>
      <vt:variant>
        <vt:i4>5</vt:i4>
      </vt:variant>
      <vt:variant>
        <vt:lpwstr/>
      </vt:variant>
      <vt:variant>
        <vt:lpwstr>_Toc236645974</vt:lpwstr>
      </vt:variant>
      <vt:variant>
        <vt:i4>1048633</vt:i4>
      </vt:variant>
      <vt:variant>
        <vt:i4>74</vt:i4>
      </vt:variant>
      <vt:variant>
        <vt:i4>0</vt:i4>
      </vt:variant>
      <vt:variant>
        <vt:i4>5</vt:i4>
      </vt:variant>
      <vt:variant>
        <vt:lpwstr/>
      </vt:variant>
      <vt:variant>
        <vt:lpwstr>_Toc236645973</vt:lpwstr>
      </vt:variant>
      <vt:variant>
        <vt:i4>1048633</vt:i4>
      </vt:variant>
      <vt:variant>
        <vt:i4>68</vt:i4>
      </vt:variant>
      <vt:variant>
        <vt:i4>0</vt:i4>
      </vt:variant>
      <vt:variant>
        <vt:i4>5</vt:i4>
      </vt:variant>
      <vt:variant>
        <vt:lpwstr/>
      </vt:variant>
      <vt:variant>
        <vt:lpwstr>_Toc236645972</vt:lpwstr>
      </vt:variant>
      <vt:variant>
        <vt:i4>1048633</vt:i4>
      </vt:variant>
      <vt:variant>
        <vt:i4>62</vt:i4>
      </vt:variant>
      <vt:variant>
        <vt:i4>0</vt:i4>
      </vt:variant>
      <vt:variant>
        <vt:i4>5</vt:i4>
      </vt:variant>
      <vt:variant>
        <vt:lpwstr/>
      </vt:variant>
      <vt:variant>
        <vt:lpwstr>_Toc236645971</vt:lpwstr>
      </vt:variant>
      <vt:variant>
        <vt:i4>1114169</vt:i4>
      </vt:variant>
      <vt:variant>
        <vt:i4>56</vt:i4>
      </vt:variant>
      <vt:variant>
        <vt:i4>0</vt:i4>
      </vt:variant>
      <vt:variant>
        <vt:i4>5</vt:i4>
      </vt:variant>
      <vt:variant>
        <vt:lpwstr/>
      </vt:variant>
      <vt:variant>
        <vt:lpwstr>_Toc236645969</vt:lpwstr>
      </vt:variant>
      <vt:variant>
        <vt:i4>1114169</vt:i4>
      </vt:variant>
      <vt:variant>
        <vt:i4>50</vt:i4>
      </vt:variant>
      <vt:variant>
        <vt:i4>0</vt:i4>
      </vt:variant>
      <vt:variant>
        <vt:i4>5</vt:i4>
      </vt:variant>
      <vt:variant>
        <vt:lpwstr/>
      </vt:variant>
      <vt:variant>
        <vt:lpwstr>_Toc236645967</vt:lpwstr>
      </vt:variant>
      <vt:variant>
        <vt:i4>1114169</vt:i4>
      </vt:variant>
      <vt:variant>
        <vt:i4>44</vt:i4>
      </vt:variant>
      <vt:variant>
        <vt:i4>0</vt:i4>
      </vt:variant>
      <vt:variant>
        <vt:i4>5</vt:i4>
      </vt:variant>
      <vt:variant>
        <vt:lpwstr/>
      </vt:variant>
      <vt:variant>
        <vt:lpwstr>_Toc236645966</vt:lpwstr>
      </vt:variant>
      <vt:variant>
        <vt:i4>1114169</vt:i4>
      </vt:variant>
      <vt:variant>
        <vt:i4>38</vt:i4>
      </vt:variant>
      <vt:variant>
        <vt:i4>0</vt:i4>
      </vt:variant>
      <vt:variant>
        <vt:i4>5</vt:i4>
      </vt:variant>
      <vt:variant>
        <vt:lpwstr/>
      </vt:variant>
      <vt:variant>
        <vt:lpwstr>_Toc236645965</vt:lpwstr>
      </vt:variant>
      <vt:variant>
        <vt:i4>1114169</vt:i4>
      </vt:variant>
      <vt:variant>
        <vt:i4>32</vt:i4>
      </vt:variant>
      <vt:variant>
        <vt:i4>0</vt:i4>
      </vt:variant>
      <vt:variant>
        <vt:i4>5</vt:i4>
      </vt:variant>
      <vt:variant>
        <vt:lpwstr/>
      </vt:variant>
      <vt:variant>
        <vt:lpwstr>_Toc236645964</vt:lpwstr>
      </vt:variant>
      <vt:variant>
        <vt:i4>1114169</vt:i4>
      </vt:variant>
      <vt:variant>
        <vt:i4>26</vt:i4>
      </vt:variant>
      <vt:variant>
        <vt:i4>0</vt:i4>
      </vt:variant>
      <vt:variant>
        <vt:i4>5</vt:i4>
      </vt:variant>
      <vt:variant>
        <vt:lpwstr/>
      </vt:variant>
      <vt:variant>
        <vt:lpwstr>_Toc236645963</vt:lpwstr>
      </vt:variant>
      <vt:variant>
        <vt:i4>1114169</vt:i4>
      </vt:variant>
      <vt:variant>
        <vt:i4>20</vt:i4>
      </vt:variant>
      <vt:variant>
        <vt:i4>0</vt:i4>
      </vt:variant>
      <vt:variant>
        <vt:i4>5</vt:i4>
      </vt:variant>
      <vt:variant>
        <vt:lpwstr/>
      </vt:variant>
      <vt:variant>
        <vt:lpwstr>_Toc236645962</vt:lpwstr>
      </vt:variant>
      <vt:variant>
        <vt:i4>1114169</vt:i4>
      </vt:variant>
      <vt:variant>
        <vt:i4>14</vt:i4>
      </vt:variant>
      <vt:variant>
        <vt:i4>0</vt:i4>
      </vt:variant>
      <vt:variant>
        <vt:i4>5</vt:i4>
      </vt:variant>
      <vt:variant>
        <vt:lpwstr/>
      </vt:variant>
      <vt:variant>
        <vt:lpwstr>_Toc236645961</vt:lpwstr>
      </vt:variant>
      <vt:variant>
        <vt:i4>1114169</vt:i4>
      </vt:variant>
      <vt:variant>
        <vt:i4>8</vt:i4>
      </vt:variant>
      <vt:variant>
        <vt:i4>0</vt:i4>
      </vt:variant>
      <vt:variant>
        <vt:i4>5</vt:i4>
      </vt:variant>
      <vt:variant>
        <vt:lpwstr/>
      </vt:variant>
      <vt:variant>
        <vt:lpwstr>_Toc236645960</vt:lpwstr>
      </vt:variant>
      <vt:variant>
        <vt:i4>1179705</vt:i4>
      </vt:variant>
      <vt:variant>
        <vt:i4>2</vt:i4>
      </vt:variant>
      <vt:variant>
        <vt:i4>0</vt:i4>
      </vt:variant>
      <vt:variant>
        <vt:i4>5</vt:i4>
      </vt:variant>
      <vt:variant>
        <vt:lpwstr/>
      </vt:variant>
      <vt:variant>
        <vt:lpwstr>_Toc236645959</vt:lpwstr>
      </vt:variant>
      <vt:variant>
        <vt:i4>327691</vt:i4>
      </vt:variant>
      <vt:variant>
        <vt:i4>0</vt:i4>
      </vt:variant>
      <vt:variant>
        <vt:i4>0</vt:i4>
      </vt:variant>
      <vt:variant>
        <vt:i4>5</vt:i4>
      </vt:variant>
      <vt:variant>
        <vt:lpwstr>http://csrc.nist.gov/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ape</dc:creator>
  <cp:keywords/>
  <dc:description/>
  <cp:lastModifiedBy>Chang, Wo L. (Fed)</cp:lastModifiedBy>
  <cp:revision>6</cp:revision>
  <dcterms:created xsi:type="dcterms:W3CDTF">2019-02-21T19:34:00Z</dcterms:created>
  <dcterms:modified xsi:type="dcterms:W3CDTF">2019-02-25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03088-e7b7-397d-81bc-9d92c36da3cc</vt:lpwstr>
  </property>
  <property fmtid="{D5CDD505-2E9C-101B-9397-08002B2CF9AE}" pid="24" name="Mendeley Citation Style_1">
    <vt:lpwstr>http://www.zotero.org/styles/ieee</vt:lpwstr>
  </property>
</Properties>
</file>